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09AF341F" w:rsidR="005D7D78" w:rsidRPr="00CC2F87" w:rsidRDefault="005D7D78" w:rsidP="00673FA9">
      <w:pPr>
        <w:pStyle w:val="titlepage"/>
      </w:pPr>
      <w:r w:rsidRPr="00CC2F87">
        <w:t>Joose Helle</w:t>
      </w:r>
      <w:r w:rsidRPr="00CC2F87">
        <w:br/>
        <w:t>20</w:t>
      </w:r>
      <w:r w:rsidR="001E4245">
        <w:t>20</w:t>
      </w:r>
      <w:bookmarkStart w:id="0" w:name="_GoBack"/>
      <w:bookmarkEnd w:id="0"/>
    </w:p>
    <w:p w14:paraId="266071E2" w14:textId="054E0139" w:rsidR="008F2CE2" w:rsidRPr="00CC2F87" w:rsidRDefault="001E6923" w:rsidP="00A21B50">
      <w:pPr>
        <w:pStyle w:val="titlepage"/>
      </w:pPr>
      <w:r w:rsidRPr="00CC2F87">
        <w:t>Supervisor:</w:t>
      </w:r>
      <w:r w:rsidRPr="00CC2F87">
        <w:br/>
        <w:t>Tuuli Toivonen</w:t>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Hällströmin katu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6A3FD7" w:rsidRPr="00CC2F87">
              <w:t>Tiedekunta/Osasto  Fakultet/Sektion – Faculty</w:t>
            </w:r>
          </w:p>
          <w:p w14:paraId="5687F2D7" w14:textId="496AEEE0" w:rsidR="006A3FD7" w:rsidRPr="00CC2F87" w:rsidRDefault="006F630C" w:rsidP="000A2BEF">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r w:rsidRPr="00CC2F87">
              <w:t>Laitos/Institution– Department</w:t>
            </w:r>
          </w:p>
          <w:p w14:paraId="090CD29D" w14:textId="1B8C040B" w:rsidR="006A3FD7" w:rsidRPr="00CC2F87" w:rsidRDefault="006F630C" w:rsidP="000A2BEF">
            <w:pPr>
              <w:pStyle w:val="tiivistelma"/>
              <w:framePr w:hSpace="0" w:wrap="auto" w:vAnchor="margin" w:hAnchor="text" w:yAlign="inline"/>
            </w:pPr>
            <w:r w:rsidRPr="00CC2F87">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r w:rsidRPr="00CC2F87">
              <w:t>Tekijä/Författare – Author</w:t>
            </w:r>
          </w:p>
          <w:p w14:paraId="60804D8F" w14:textId="77777777" w:rsidR="006A3FD7" w:rsidRPr="00CC2F87" w:rsidRDefault="006A3FD7" w:rsidP="000A2BEF">
            <w:pPr>
              <w:pStyle w:val="tiivistelma"/>
              <w:framePr w:hSpace="0" w:wrap="auto" w:vAnchor="margin" w:hAnchor="text" w:yAlign="inline"/>
            </w:pPr>
            <w:r w:rsidRPr="00CC2F87">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r w:rsidRPr="00CC2F87">
              <w:t>Työn nimi / Arbetets titel – Title</w:t>
            </w:r>
          </w:p>
          <w:p w14:paraId="3B5E6A92" w14:textId="0880BCB9" w:rsidR="008F25BB" w:rsidRPr="008F25BB" w:rsidRDefault="00431B40" w:rsidP="000A2BEF">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r w:rsidRPr="00CC2F87">
              <w:t>Oppiaine /Läroämne – Subject</w:t>
            </w:r>
          </w:p>
          <w:p w14:paraId="047C14D8" w14:textId="2D092B10" w:rsidR="006A3FD7" w:rsidRPr="00CC2F87" w:rsidRDefault="00F05007" w:rsidP="000A2BEF">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r w:rsidRPr="00CC2F87">
              <w:t>Työn laji/Arbetets art – Level</w:t>
            </w:r>
          </w:p>
          <w:p w14:paraId="06893C65" w14:textId="5C0AF8F8" w:rsidR="006A3FD7" w:rsidRPr="00CC2F87" w:rsidRDefault="006F630C" w:rsidP="000A2BEF">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r w:rsidRPr="00CC2F87">
              <w:t>Aika/Datum – Month and year</w:t>
            </w:r>
          </w:p>
          <w:p w14:paraId="4E47CE8D" w14:textId="11249FDF" w:rsidR="006A3FD7" w:rsidRPr="00CC2F87" w:rsidRDefault="00965068" w:rsidP="000A2BEF">
            <w:pPr>
              <w:pStyle w:val="tiivistelma"/>
              <w:framePr w:hSpace="0" w:wrap="auto" w:vAnchor="margin" w:hAnchor="text" w:yAlign="inline"/>
              <w:rPr>
                <w:sz w:val="16"/>
              </w:rPr>
            </w:pPr>
            <w:r>
              <w:t>April</w:t>
            </w:r>
            <w:r w:rsidR="006A3FD7" w:rsidRPr="00CC2F87">
              <w:t xml:space="preserve"> 20</w:t>
            </w:r>
            <w:r>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r w:rsidRPr="00CC2F87">
              <w:t>Sivumäärä/ Sidoantal – Number of pages</w:t>
            </w:r>
          </w:p>
          <w:p w14:paraId="2BA4B58F" w14:textId="3156D062" w:rsidR="006A3FD7" w:rsidRPr="00CC2F87" w:rsidRDefault="006A3FD7" w:rsidP="000A2BEF">
            <w:pPr>
              <w:pStyle w:val="tiivistelma"/>
              <w:framePr w:hSpace="0" w:wrap="auto" w:vAnchor="margin" w:hAnchor="text" w:yAlign="inline"/>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r w:rsidRPr="00CC2F87">
              <w:t>Tiivistelmä/Referat – Abstract</w:t>
            </w:r>
          </w:p>
          <w:p w14:paraId="40080510" w14:textId="4E057FDF" w:rsidR="00313074" w:rsidRPr="00931F45" w:rsidRDefault="00A07D4E" w:rsidP="000A2BEF">
            <w:pPr>
              <w:pStyle w:val="tiivistelmateksti"/>
              <w:framePr w:hSpace="0" w:wrap="auto" w:yAlign="inline"/>
            </w:pPr>
            <w:r>
              <w:t xml:space="preserve">It </w:t>
            </w:r>
            <w:r w:rsidR="009F14C9">
              <w:t>is likely</w:t>
            </w:r>
            <w:r>
              <w:t xml:space="preserve"> that </w:t>
            </w:r>
            <w:r w:rsidR="00591490" w:rsidRPr="00931F45">
              <w:t xml:space="preserve">journey-time exposure to pollutants may compromis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p>
          <w:p w14:paraId="2B8CEA86" w14:textId="1CED896E" w:rsidR="006937C7" w:rsidRDefault="004442F2" w:rsidP="000A2BEF">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less noisy (i.e. quieter) paths</w:t>
            </w:r>
            <w:r w:rsidR="0035405D">
              <w:t xml:space="preserve"> for walking</w:t>
            </w:r>
            <w:r w:rsidRPr="00931F45">
              <w:t>.</w:t>
            </w:r>
            <w:r w:rsidR="003201BC" w:rsidRPr="00931F45">
              <w:t xml:space="preserve"> </w:t>
            </w:r>
            <w:r w:rsidR="006937C7" w:rsidRPr="00931F45">
              <w:t xml:space="preserve">The application uses street network data extracted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 noise.</w:t>
            </w:r>
            <w:r w:rsidRPr="00931F45">
              <w:t xml:space="preserve"> I defined a set</w:t>
            </w:r>
            <w:r w:rsidR="001E7A92">
              <w:t xml:space="preserve"> of</w:t>
            </w:r>
            <w:r w:rsidRPr="00931F45">
              <w:t xml:space="preserve"> indexes for quantifying and comparing </w:t>
            </w:r>
            <w:r w:rsidR="009D29D7" w:rsidRPr="00931F45">
              <w:t xml:space="preserve">dynamic (i.e. journey-time) </w:t>
            </w:r>
            <w:r w:rsidRPr="00931F45">
              <w:t xml:space="preserve">exposure to </w:t>
            </w:r>
            <w:r w:rsidR="001C1730">
              <w:t>high</w:t>
            </w:r>
            <w:r w:rsidR="00E172F8">
              <w:t xml:space="preserve"> levels of noise</w:t>
            </w:r>
            <w:r w:rsidRPr="00931F45">
              <w:t xml:space="preserve">. </w:t>
            </w:r>
          </w:p>
          <w:p w14:paraId="43996940" w14:textId="2E071DCF" w:rsidR="005036D2" w:rsidRPr="00931F45" w:rsidRDefault="00E04531" w:rsidP="000A2BEF">
            <w:pPr>
              <w:pStyle w:val="tiivistelmateksti"/>
              <w:framePr w:hSpace="0" w:wrap="auto" w:yAlign="inline"/>
            </w:pPr>
            <w:r w:rsidRPr="00931F45">
              <w:t xml:space="preserve">I applied the </w:t>
            </w:r>
            <w:r w:rsidR="00F57488" w:rsidRPr="00931F45">
              <w:t xml:space="preserve">developed </w:t>
            </w:r>
            <w:r w:rsidR="002224C8">
              <w:t>routing</w:t>
            </w:r>
            <w:r w:rsidR="00F57488" w:rsidRPr="00931F45">
              <w:t xml:space="preserve"> application </w:t>
            </w:r>
            <w:r w:rsidRPr="00931F45">
              <w:t xml:space="preserve">in </w:t>
            </w:r>
            <w:r w:rsidR="006937C7">
              <w:t>a case study of</w:t>
            </w:r>
            <w:r w:rsidRPr="00931F45">
              <w:t xml:space="preserve"> </w:t>
            </w:r>
            <w:r w:rsidR="006E0261" w:rsidRPr="00931F45">
              <w:t xml:space="preserve">pedestrians’ </w:t>
            </w:r>
            <w:r w:rsidR="00F95984" w:rsidRPr="00931F45">
              <w:t>dynamic exposure to noise on commuting related walks</w:t>
            </w:r>
            <w:r w:rsidR="004442F2" w:rsidRPr="00931F45">
              <w:t xml:space="preserve"> in</w:t>
            </w:r>
            <w:r w:rsidR="006937C7">
              <w:t xml:space="preserve"> </w:t>
            </w:r>
            <w:r w:rsidR="004442F2"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DD3614" w:rsidRPr="00931F45">
              <w:t xml:space="preserve"> </w:t>
            </w:r>
            <w:r w:rsidRPr="00931F45">
              <w:t xml:space="preserve">Statistical analysis was carried out to </w:t>
            </w:r>
            <w:r w:rsidR="00EC3000" w:rsidRPr="00931F45">
              <w:t>explore</w:t>
            </w:r>
            <w:r w:rsidRPr="00931F45">
              <w:t xml:space="preserve"> the </w:t>
            </w:r>
            <w:r w:rsidR="00E822DF" w:rsidRPr="00931F45">
              <w:t>average</w:t>
            </w:r>
            <w:r w:rsidR="00514B5B" w:rsidRPr="00931F45">
              <w:t xml:space="preserve"> dynamic</w:t>
            </w:r>
            <w:r w:rsidR="00E822DF" w:rsidRPr="00931F45">
              <w:t xml:space="preserve"> </w:t>
            </w:r>
            <w:r w:rsidRPr="00931F45">
              <w:t xml:space="preserve">noise exposures at </w:t>
            </w:r>
            <w:r w:rsidR="00C00C88" w:rsidRPr="00931F45">
              <w:t xml:space="preserve">both </w:t>
            </w:r>
            <w:r w:rsidR="001B588B">
              <w:t>municipality</w:t>
            </w:r>
            <w:r w:rsidRPr="00931F45">
              <w:t xml:space="preserve"> and neighborhood level. </w:t>
            </w:r>
            <w:r w:rsidR="007D3025" w:rsidRPr="00931F45">
              <w:t>Also</w:t>
            </w:r>
            <w:r w:rsidR="007B7A64" w:rsidRPr="00931F45">
              <w:t>,</w:t>
            </w:r>
            <w:r w:rsidR="007D3025" w:rsidRPr="00931F45">
              <w:t xml:space="preserve"> achievable reductions in exposure to traffic noise by taking quieter paths </w:t>
            </w:r>
            <w:r w:rsidR="001B588B">
              <w:t>were</w:t>
            </w:r>
            <w:r w:rsidR="007D3025" w:rsidRPr="00931F45">
              <w:t xml:space="preserve"> assessed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777A7D98" w14:textId="23355F91" w:rsidR="000A2BEF" w:rsidRDefault="0011262B" w:rsidP="000A2BEF">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DE079D" w:rsidRPr="00931F45">
              <w:t xml:space="preserve"> </w:t>
            </w:r>
          </w:p>
          <w:p w14:paraId="04BFE5C2" w14:textId="683E3B84" w:rsidR="00DB1FA1" w:rsidRDefault="00931F45" w:rsidP="000A2BEF">
            <w:pPr>
              <w:pStyle w:val="tiivistelmateksti"/>
              <w:framePr w:hSpace="0" w:wrap="auto" w:yAlign="inline"/>
            </w:pPr>
            <w:r w:rsidRPr="00931F45">
              <w:t>I 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w:t>
            </w:r>
            <w:r w:rsidR="00E44335">
              <w:t xml:space="preserve"> and can thus </w:t>
            </w:r>
            <w:r w:rsidR="00D609B5">
              <w:t>help</w:t>
            </w:r>
            <w:r w:rsidRPr="00931F45">
              <w:t xml:space="preserve"> pedestrians to choose quieter paths.</w:t>
            </w:r>
            <w:r>
              <w:t xml:space="preserve"> </w:t>
            </w:r>
            <w:r w:rsidR="00E44335">
              <w:t>Since</w:t>
            </w:r>
            <w:r w:rsidR="001654F0">
              <w:t xml:space="preserve"> t</w:t>
            </w:r>
            <w:r>
              <w:t>he quiet path rout</w:t>
            </w:r>
            <w:r w:rsidR="00E946DB">
              <w:t xml:space="preserve">ing </w:t>
            </w:r>
            <w:r>
              <w:t xml:space="preserve">API </w:t>
            </w:r>
            <w:r w:rsidR="006F68F1">
              <w:t xml:space="preserve">is </w:t>
            </w:r>
            <w:r w:rsidR="005B6B42">
              <w:t>open</w:t>
            </w:r>
            <w:r w:rsidR="001654F0">
              <w:t xml:space="preserve">, </w:t>
            </w:r>
            <w:r>
              <w:t xml:space="preserve">anyone </w:t>
            </w:r>
            <w:r w:rsidR="001654F0">
              <w:t xml:space="preserve">can </w:t>
            </w:r>
            <w:r>
              <w:t>query short and quieter paths equipped with attributes on journey-time exposure</w:t>
            </w:r>
            <w:r w:rsidR="003D01E7">
              <w:t xml:space="preserve"> to noise</w:t>
            </w:r>
            <w:r>
              <w:t>.</w:t>
            </w:r>
            <w:r w:rsidR="00EB3F96">
              <w:t xml:space="preserve"> </w:t>
            </w:r>
          </w:p>
          <w:p w14:paraId="52B9C13E" w14:textId="3B572247" w:rsidR="00313074" w:rsidRPr="00CC2F87" w:rsidRDefault="00E21C55" w:rsidP="000A2BEF">
            <w:pPr>
              <w:pStyle w:val="tiivistelmateksti"/>
              <w:framePr w:hSpace="0" w:wrap="auto" w:yAlign="inline"/>
            </w:pPr>
            <w:r>
              <w:t xml:space="preserve">The results suggest that at least the following factors affect the achievable reduction in noise exposure </w:t>
            </w:r>
            <w:r w:rsidR="004C535C">
              <w:t xml:space="preserve">on </w:t>
            </w:r>
            <w:r>
              <w:t xml:space="preserve">quiet paths: 1) </w:t>
            </w:r>
            <w:r w:rsidR="00F0191B">
              <w:t xml:space="preserve">exposure </w:t>
            </w:r>
            <w:r w:rsidR="00F474D9">
              <w:t xml:space="preserve">to noise </w:t>
            </w:r>
            <w:r w:rsidR="00F0191B">
              <w:t>on the shortest path, 2) length of the shortest path and 3) additional length of the quiet path.</w:t>
            </w:r>
            <w:r w:rsidR="00577582">
              <w:t xml:space="preserve"> </w:t>
            </w:r>
            <w:r w:rsidR="00CF342B">
              <w:t>It is likely</w:t>
            </w:r>
            <w:r w:rsidR="002F3343">
              <w:t xml:space="preserve"> </w:t>
            </w:r>
            <w:r w:rsidR="00CF342B">
              <w:t xml:space="preserve">that </w:t>
            </w:r>
            <w:r w:rsidR="007B1A2B">
              <w:t xml:space="preserve">the </w:t>
            </w:r>
            <w:r w:rsidR="00CF342B">
              <w:t>presence of alternative (quieter) paths limit the accuracy of</w:t>
            </w:r>
            <w:r w:rsidR="002F3343">
              <w:t xml:space="preserve"> indirect</w:t>
            </w:r>
            <w:r w:rsidR="00CF342B">
              <w:t xml:space="preserve"> dynamic noise exposure assessment</w:t>
            </w:r>
            <w:r w:rsidR="002F3343">
              <w:t>s</w:t>
            </w:r>
            <w:r w:rsidR="00CF342B">
              <w:t xml:space="preserve"> to some extent.</w:t>
            </w:r>
            <w:r w:rsidR="002F3343">
              <w:t xml:space="preserve"> Hence, the </w:t>
            </w:r>
            <w:r w:rsidR="003E78FB">
              <w:t xml:space="preserve">results of the case study may </w:t>
            </w:r>
            <w:r w:rsidR="002F3343">
              <w:t xml:space="preserve">not provide </w:t>
            </w:r>
            <w:r w:rsidR="00235424">
              <w:t>especially</w:t>
            </w:r>
            <w:r w:rsidR="002F3343">
              <w:t xml:space="preserve"> reliable results on the </w:t>
            </w:r>
            <w:r w:rsidR="005A1263">
              <w:t>true</w:t>
            </w:r>
            <w:r w:rsidR="005508E9">
              <w:t xml:space="preserve"> variation in</w:t>
            </w:r>
            <w:r w:rsidR="002F3343">
              <w:t xml:space="preserve"> opportunities </w:t>
            </w:r>
            <w:r w:rsidR="00235424">
              <w:t xml:space="preserve">for </w:t>
            </w:r>
            <w:r w:rsidR="002F3343">
              <w:t>walking</w:t>
            </w:r>
            <w:r w:rsidR="00235424">
              <w:t xml:space="preserve"> in quiet</w:t>
            </w:r>
            <w:r w:rsidR="002F3343">
              <w:t xml:space="preserve">. </w:t>
            </w:r>
            <w:r w:rsidR="00E622B5">
              <w:t>When</w:t>
            </w:r>
            <w:r w:rsidR="002F3343">
              <w:t xml:space="preserve"> </w:t>
            </w:r>
            <w:r w:rsidR="00AC3753">
              <w:t>developing</w:t>
            </w:r>
            <w:r w:rsidR="002F3343">
              <w:t xml:space="preserve"> exposure-based routing further</w:t>
            </w:r>
            <w:r w:rsidR="003C1127">
              <w:t xml:space="preserve">, attempts should be made to </w:t>
            </w:r>
            <w:r w:rsidR="0025617F">
              <w:t xml:space="preserve">enable </w:t>
            </w:r>
            <w:r w:rsidR="00AC3753">
              <w:t xml:space="preserve">simultaneously </w:t>
            </w:r>
            <w:r w:rsidR="0025617F">
              <w:t xml:space="preserve">assessing </w:t>
            </w:r>
            <w:r w:rsidR="00AC3753">
              <w:t>and optimiz</w:t>
            </w:r>
            <w:r w:rsidR="0025617F">
              <w:t>ing</w:t>
            </w:r>
            <w:r w:rsidR="00AC3753">
              <w:t xml:space="preserve"> multiple environmental exposures </w:t>
            </w:r>
            <w:r w:rsidR="003E78FB">
              <w:t>in order to</w:t>
            </w:r>
            <w:r w:rsidR="00AC3753">
              <w:t xml:space="preserve"> </w:t>
            </w:r>
            <w:r w:rsidR="003E78FB">
              <w:t xml:space="preserve">optimize </w:t>
            </w:r>
            <w:r w:rsidR="00AC3753">
              <w:t xml:space="preserve">overall healthier paths. </w:t>
            </w: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r w:rsidRPr="00CC2F87">
              <w:t>Avainsanat – Nyckelord – Keywords</w:t>
            </w:r>
          </w:p>
          <w:p w14:paraId="0B949261" w14:textId="50DDEFAA" w:rsidR="006A3FD7" w:rsidRPr="00CC2F87" w:rsidRDefault="000A2BEF" w:rsidP="000A2BEF">
            <w:pPr>
              <w:pStyle w:val="tiivistelma"/>
              <w:framePr w:hSpace="0" w:wrap="auto" w:vAnchor="margin" w:hAnchor="text" w:yAlign="inline"/>
            </w:pPr>
            <w:r>
              <w:t>Dynamic exposure, traffic noise, environmental impedance, least-cost path analysis, Web GIS, Helsinki</w:t>
            </w:r>
          </w:p>
        </w:tc>
      </w:tr>
      <w:tr w:rsidR="006A3FD7" w:rsidRPr="00CC2F87" w14:paraId="345233FF" w14:textId="77777777" w:rsidTr="00A9676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A96768">
            <w:pPr>
              <w:pStyle w:val="tiivistelmatitles"/>
              <w:framePr w:hSpace="0" w:wrap="auto" w:vAnchor="margin" w:hAnchor="text" w:yAlign="inline"/>
            </w:pPr>
            <w:r w:rsidRPr="00CC2F87">
              <w:t>Säilytyspaikka – Förvaringställe – Where deposited</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r w:rsidRPr="00CC2F87">
              <w:t>Muita tietoja – Övriga uppgifter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Osasto  Fakultet/Sektion – Faculty</w:t>
            </w:r>
          </w:p>
          <w:p w14:paraId="0D1BD642" w14:textId="77777777" w:rsidR="00FB111E" w:rsidRPr="00313074" w:rsidRDefault="00FB111E" w:rsidP="000A2BEF">
            <w:pPr>
              <w:pStyle w:val="tiivistelma"/>
              <w:framePr w:hSpace="0" w:wrap="auto" w:vAnchor="margin" w:hAnchor="text" w:yAlign="inline"/>
            </w:pPr>
            <w:r w:rsidRPr="00313074">
              <w:t>Matemaattis-luonnontieteellinen tiedekunta</w:t>
            </w:r>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Institution– Department</w:t>
            </w:r>
          </w:p>
          <w:p w14:paraId="4FAA0866" w14:textId="77777777" w:rsidR="00FB111E" w:rsidRPr="00313074" w:rsidRDefault="00FB111E" w:rsidP="000A2BEF">
            <w:pPr>
              <w:pStyle w:val="tiivistelma"/>
              <w:framePr w:hSpace="0" w:wrap="auto" w:vAnchor="margin" w:hAnchor="text" w:yAlign="inline"/>
            </w:pPr>
            <w:r w:rsidRPr="00313074">
              <w:t>Geotieteiden ja maantieteen laitos</w:t>
            </w:r>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Författare – Author</w:t>
            </w:r>
          </w:p>
          <w:p w14:paraId="3E00559B" w14:textId="77777777" w:rsidR="00FB111E" w:rsidRPr="00313074" w:rsidRDefault="00FB111E" w:rsidP="000A2BEF">
            <w:pPr>
              <w:pStyle w:val="tiivistelma"/>
              <w:framePr w:hSpace="0" w:wrap="auto" w:vAnchor="margin" w:hAnchor="tex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313074" w:rsidRDefault="00FB111E" w:rsidP="00FE75A6">
            <w:pPr>
              <w:pStyle w:val="tiivistelmatitles"/>
              <w:framePr w:hSpace="0" w:wrap="auto" w:vAnchor="margin" w:hAnchor="text" w:yAlign="inline"/>
              <w:rPr>
                <w:sz w:val="32"/>
                <w:szCs w:val="32"/>
                <w:lang w:val="fi-FI"/>
              </w:rPr>
            </w:pPr>
            <w:r w:rsidRPr="00313074">
              <w:rPr>
                <w:lang w:val="fi-FI"/>
              </w:rPr>
              <w:t>Työn nimi / Arbetets titel – Title</w:t>
            </w:r>
          </w:p>
          <w:p w14:paraId="31465A5A" w14:textId="1F787CE0" w:rsidR="00FB111E" w:rsidRPr="00313074" w:rsidRDefault="00175E40" w:rsidP="000A2BEF">
            <w:pPr>
              <w:pStyle w:val="tiivistelma"/>
              <w:framePr w:hSpace="0" w:wrap="auto" w:vAnchor="margin" w:hAnchor="text" w:yAlign="inline"/>
            </w:pPr>
            <w:r>
              <w:t xml:space="preserve">Dynaamisen </w:t>
            </w:r>
            <w:r w:rsidR="00561F2C" w:rsidRPr="00313074">
              <w:t>melualtistu</w:t>
            </w:r>
            <w:r>
              <w:t>ksen</w:t>
            </w:r>
            <w:r w:rsidR="00561F2C" w:rsidRPr="00313074">
              <w:t xml:space="preserve"> arviointi ja minimointi </w:t>
            </w:r>
            <w:r>
              <w:t xml:space="preserve">reitinetsinnän </w:t>
            </w:r>
            <w:r w:rsidR="00561F2C" w:rsidRPr="00313074">
              <w:t>ja Web GIS:n keinoin</w:t>
            </w: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Läroämne – Subject</w:t>
            </w:r>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Maantiede, geoinformatiikka</w:t>
            </w:r>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Arbetets art – Level</w:t>
            </w:r>
          </w:p>
          <w:p w14:paraId="155AFD6B" w14:textId="77777777" w:rsidR="00FB111E" w:rsidRPr="00313074" w:rsidRDefault="00FB111E" w:rsidP="000A2BEF">
            <w:pPr>
              <w:pStyle w:val="tiivistelma"/>
              <w:framePr w:hSpace="0" w:wrap="auto" w:vAnchor="margin" w:hAnchor="text" w:yAlign="inline"/>
              <w:rPr>
                <w:sz w:val="16"/>
              </w:rPr>
            </w:pPr>
            <w:r w:rsidRPr="00313074">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Aika/Datum – Month and year</w:t>
            </w:r>
          </w:p>
          <w:p w14:paraId="6FFEF2B9" w14:textId="194279EC" w:rsidR="00FB111E" w:rsidRPr="00313074" w:rsidRDefault="00313074" w:rsidP="000A2BEF">
            <w:pPr>
              <w:pStyle w:val="tiivistelma"/>
              <w:framePr w:hSpace="0" w:wrap="auto" w:vAnchor="margin" w:hAnchor="text" w:yAlign="inline"/>
              <w:rPr>
                <w:sz w:val="16"/>
              </w:rPr>
            </w:pPr>
            <w:r w:rsidRPr="00313074">
              <w:t>Huhtikuu</w:t>
            </w:r>
            <w:r w:rsidR="00FB111E" w:rsidRPr="00313074">
              <w:t xml:space="preserve"> 20</w:t>
            </w:r>
            <w:r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Sivumäärä/ Sidoantal – Number of pages</w:t>
            </w:r>
          </w:p>
          <w:p w14:paraId="358DBA6F" w14:textId="184CFAD9" w:rsidR="00FB111E" w:rsidRPr="00313074" w:rsidRDefault="00FB111E" w:rsidP="000A2BEF">
            <w:pPr>
              <w:pStyle w:val="tiivistelma"/>
              <w:framePr w:hSpace="0" w:wrap="auto" w:vAnchor="margin" w:hAnchor="text" w:yAlign="inline"/>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Referat – Abstract</w:t>
            </w:r>
          </w:p>
          <w:p w14:paraId="585CFD50" w14:textId="5FED6E03" w:rsidR="00FB111E" w:rsidRPr="00313074" w:rsidRDefault="00FB111E" w:rsidP="000A2BEF">
            <w:pPr>
              <w:pStyle w:val="tiivistelma"/>
              <w:framePr w:hSpace="0" w:wrap="auto" w:vAnchor="margin" w:hAnchor="text" w:yAlign="inline"/>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Avainsanat – Nyckelord – Keywords</w:t>
            </w:r>
          </w:p>
          <w:p w14:paraId="65992E15" w14:textId="5750D0E7" w:rsidR="00FB111E" w:rsidRPr="00313074" w:rsidRDefault="00FB111E" w:rsidP="000A2BEF">
            <w:pPr>
              <w:pStyle w:val="tiivistelma"/>
              <w:framePr w:hSpace="0" w:wrap="auto" w:vAnchor="margin" w:hAnchor="text" w:yAlign="inline"/>
            </w:pPr>
          </w:p>
        </w:tc>
      </w:tr>
      <w:tr w:rsidR="00FB111E" w:rsidRPr="00CC2F87" w14:paraId="644CD664" w14:textId="77777777" w:rsidTr="00A96768">
        <w:trPr>
          <w:cantSplit/>
          <w:trHeight w:val="492"/>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A96768">
            <w:pPr>
              <w:pStyle w:val="tiivistelmatitles"/>
              <w:framePr w:hSpace="0" w:wrap="auto" w:vAnchor="margin" w:hAnchor="text" w:yAlign="inline"/>
              <w:rPr>
                <w:lang w:val="fi-FI"/>
              </w:rPr>
            </w:pPr>
            <w:r w:rsidRPr="00313074">
              <w:rPr>
                <w:lang w:val="fi-FI"/>
              </w:rPr>
              <w:t>Säilytyspaikka – Förvaringställe – Where deposited</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Muita tietoja – Övriga uppgifter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4F79E0DE" w14:textId="255826E2" w:rsidR="0078249C"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7014113" w:history="1">
        <w:r w:rsidR="0078249C" w:rsidRPr="009E1FC5">
          <w:rPr>
            <w:rStyle w:val="Hyperlink"/>
            <w:noProof/>
          </w:rPr>
          <w:t>I.</w:t>
        </w:r>
        <w:r w:rsidR="0078249C">
          <w:rPr>
            <w:rFonts w:asciiTheme="minorHAnsi" w:eastAsiaTheme="minorEastAsia" w:hAnsiTheme="minorHAnsi" w:cstheme="minorBidi"/>
            <w:noProof/>
            <w:lang w:val="en-FI" w:eastAsia="en-GB"/>
          </w:rPr>
          <w:tab/>
        </w:r>
        <w:r w:rsidR="0078249C" w:rsidRPr="009E1FC5">
          <w:rPr>
            <w:rStyle w:val="Hyperlink"/>
            <w:noProof/>
          </w:rPr>
          <w:t>INTRODUCTION</w:t>
        </w:r>
        <w:r w:rsidR="0078249C">
          <w:rPr>
            <w:noProof/>
            <w:webHidden/>
          </w:rPr>
          <w:tab/>
        </w:r>
        <w:r w:rsidR="0078249C">
          <w:rPr>
            <w:noProof/>
            <w:webHidden/>
          </w:rPr>
          <w:fldChar w:fldCharType="begin"/>
        </w:r>
        <w:r w:rsidR="0078249C">
          <w:rPr>
            <w:noProof/>
            <w:webHidden/>
          </w:rPr>
          <w:instrText xml:space="preserve"> PAGEREF _Toc37014113 \h </w:instrText>
        </w:r>
        <w:r w:rsidR="0078249C">
          <w:rPr>
            <w:noProof/>
            <w:webHidden/>
          </w:rPr>
        </w:r>
        <w:r w:rsidR="0078249C">
          <w:rPr>
            <w:noProof/>
            <w:webHidden/>
          </w:rPr>
          <w:fldChar w:fldCharType="separate"/>
        </w:r>
        <w:r w:rsidR="001E4245">
          <w:rPr>
            <w:noProof/>
            <w:webHidden/>
          </w:rPr>
          <w:t>1</w:t>
        </w:r>
        <w:r w:rsidR="0078249C">
          <w:rPr>
            <w:noProof/>
            <w:webHidden/>
          </w:rPr>
          <w:fldChar w:fldCharType="end"/>
        </w:r>
      </w:hyperlink>
    </w:p>
    <w:p w14:paraId="11B49678" w14:textId="6095E393" w:rsidR="0078249C" w:rsidRDefault="0078249C">
      <w:pPr>
        <w:pStyle w:val="TOC1"/>
        <w:tabs>
          <w:tab w:val="left" w:pos="482"/>
          <w:tab w:val="right" w:leader="dot" w:pos="9622"/>
        </w:tabs>
        <w:rPr>
          <w:rFonts w:asciiTheme="minorHAnsi" w:eastAsiaTheme="minorEastAsia" w:hAnsiTheme="minorHAnsi" w:cstheme="minorBidi"/>
          <w:noProof/>
          <w:lang w:val="en-FI" w:eastAsia="en-GB"/>
        </w:rPr>
      </w:pPr>
      <w:hyperlink w:anchor="_Toc37014114" w:history="1">
        <w:r w:rsidRPr="009E1FC5">
          <w:rPr>
            <w:rStyle w:val="Hyperlink"/>
            <w:noProof/>
          </w:rPr>
          <w:t>II.</w:t>
        </w:r>
        <w:r>
          <w:rPr>
            <w:rFonts w:asciiTheme="minorHAnsi" w:eastAsiaTheme="minorEastAsia" w:hAnsiTheme="minorHAnsi" w:cstheme="minorBidi"/>
            <w:noProof/>
            <w:lang w:val="en-FI" w:eastAsia="en-GB"/>
          </w:rPr>
          <w:tab/>
        </w:r>
        <w:r w:rsidRPr="009E1FC5">
          <w:rPr>
            <w:rStyle w:val="Hyperlink"/>
            <w:noProof/>
          </w:rPr>
          <w:t>BACKGROUND</w:t>
        </w:r>
        <w:r>
          <w:rPr>
            <w:noProof/>
            <w:webHidden/>
          </w:rPr>
          <w:tab/>
        </w:r>
        <w:r>
          <w:rPr>
            <w:noProof/>
            <w:webHidden/>
          </w:rPr>
          <w:fldChar w:fldCharType="begin"/>
        </w:r>
        <w:r>
          <w:rPr>
            <w:noProof/>
            <w:webHidden/>
          </w:rPr>
          <w:instrText xml:space="preserve"> PAGEREF _Toc37014114 \h </w:instrText>
        </w:r>
        <w:r>
          <w:rPr>
            <w:noProof/>
            <w:webHidden/>
          </w:rPr>
        </w:r>
        <w:r>
          <w:rPr>
            <w:noProof/>
            <w:webHidden/>
          </w:rPr>
          <w:fldChar w:fldCharType="separate"/>
        </w:r>
        <w:r w:rsidR="001E4245">
          <w:rPr>
            <w:noProof/>
            <w:webHidden/>
          </w:rPr>
          <w:t>4</w:t>
        </w:r>
        <w:r>
          <w:rPr>
            <w:noProof/>
            <w:webHidden/>
          </w:rPr>
          <w:fldChar w:fldCharType="end"/>
        </w:r>
      </w:hyperlink>
    </w:p>
    <w:p w14:paraId="57FD29B2" w14:textId="03566732"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15" w:history="1">
        <w:r w:rsidRPr="009E1FC5">
          <w:rPr>
            <w:rStyle w:val="Hyperlink"/>
            <w:noProof/>
          </w:rPr>
          <w:t>2.1 Noise definition and measurement</w:t>
        </w:r>
        <w:r>
          <w:rPr>
            <w:noProof/>
            <w:webHidden/>
          </w:rPr>
          <w:tab/>
        </w:r>
        <w:r>
          <w:rPr>
            <w:noProof/>
            <w:webHidden/>
          </w:rPr>
          <w:fldChar w:fldCharType="begin"/>
        </w:r>
        <w:r>
          <w:rPr>
            <w:noProof/>
            <w:webHidden/>
          </w:rPr>
          <w:instrText xml:space="preserve"> PAGEREF _Toc37014115 \h </w:instrText>
        </w:r>
        <w:r>
          <w:rPr>
            <w:noProof/>
            <w:webHidden/>
          </w:rPr>
        </w:r>
        <w:r>
          <w:rPr>
            <w:noProof/>
            <w:webHidden/>
          </w:rPr>
          <w:fldChar w:fldCharType="separate"/>
        </w:r>
        <w:r w:rsidR="001E4245">
          <w:rPr>
            <w:noProof/>
            <w:webHidden/>
          </w:rPr>
          <w:t>4</w:t>
        </w:r>
        <w:r>
          <w:rPr>
            <w:noProof/>
            <w:webHidden/>
          </w:rPr>
          <w:fldChar w:fldCharType="end"/>
        </w:r>
      </w:hyperlink>
    </w:p>
    <w:p w14:paraId="26358308" w14:textId="30642B1E"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16" w:history="1">
        <w:r w:rsidRPr="009E1FC5">
          <w:rPr>
            <w:rStyle w:val="Hyperlink"/>
            <w:noProof/>
          </w:rPr>
          <w:t>2.2 Traffic noise and health</w:t>
        </w:r>
        <w:r>
          <w:rPr>
            <w:noProof/>
            <w:webHidden/>
          </w:rPr>
          <w:tab/>
        </w:r>
        <w:r>
          <w:rPr>
            <w:noProof/>
            <w:webHidden/>
          </w:rPr>
          <w:fldChar w:fldCharType="begin"/>
        </w:r>
        <w:r>
          <w:rPr>
            <w:noProof/>
            <w:webHidden/>
          </w:rPr>
          <w:instrText xml:space="preserve"> PAGEREF _Toc37014116 \h </w:instrText>
        </w:r>
        <w:r>
          <w:rPr>
            <w:noProof/>
            <w:webHidden/>
          </w:rPr>
        </w:r>
        <w:r>
          <w:rPr>
            <w:noProof/>
            <w:webHidden/>
          </w:rPr>
          <w:fldChar w:fldCharType="separate"/>
        </w:r>
        <w:r w:rsidR="001E4245">
          <w:rPr>
            <w:noProof/>
            <w:webHidden/>
          </w:rPr>
          <w:t>5</w:t>
        </w:r>
        <w:r>
          <w:rPr>
            <w:noProof/>
            <w:webHidden/>
          </w:rPr>
          <w:fldChar w:fldCharType="end"/>
        </w:r>
      </w:hyperlink>
    </w:p>
    <w:p w14:paraId="6DF09CED" w14:textId="07E2C241"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17" w:history="1">
        <w:r w:rsidRPr="009E1FC5">
          <w:rPr>
            <w:rStyle w:val="Hyperlink"/>
            <w:noProof/>
          </w:rPr>
          <w:t>2.3 Traffic noise modeling</w:t>
        </w:r>
        <w:r>
          <w:rPr>
            <w:noProof/>
            <w:webHidden/>
          </w:rPr>
          <w:tab/>
        </w:r>
        <w:r>
          <w:rPr>
            <w:noProof/>
            <w:webHidden/>
          </w:rPr>
          <w:fldChar w:fldCharType="begin"/>
        </w:r>
        <w:r>
          <w:rPr>
            <w:noProof/>
            <w:webHidden/>
          </w:rPr>
          <w:instrText xml:space="preserve"> PAGEREF _Toc37014117 \h </w:instrText>
        </w:r>
        <w:r>
          <w:rPr>
            <w:noProof/>
            <w:webHidden/>
          </w:rPr>
        </w:r>
        <w:r>
          <w:rPr>
            <w:noProof/>
            <w:webHidden/>
          </w:rPr>
          <w:fldChar w:fldCharType="separate"/>
        </w:r>
        <w:r w:rsidR="001E4245">
          <w:rPr>
            <w:noProof/>
            <w:webHidden/>
          </w:rPr>
          <w:t>6</w:t>
        </w:r>
        <w:r>
          <w:rPr>
            <w:noProof/>
            <w:webHidden/>
          </w:rPr>
          <w:fldChar w:fldCharType="end"/>
        </w:r>
      </w:hyperlink>
    </w:p>
    <w:p w14:paraId="42C113D4" w14:textId="1F36238C"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18" w:history="1">
        <w:r w:rsidRPr="009E1FC5">
          <w:rPr>
            <w:rStyle w:val="Hyperlink"/>
            <w:noProof/>
          </w:rPr>
          <w:t>2.4 Concepts and approaches in assessing dynamic exposure</w:t>
        </w:r>
        <w:r>
          <w:rPr>
            <w:noProof/>
            <w:webHidden/>
          </w:rPr>
          <w:tab/>
        </w:r>
        <w:r>
          <w:rPr>
            <w:noProof/>
            <w:webHidden/>
          </w:rPr>
          <w:fldChar w:fldCharType="begin"/>
        </w:r>
        <w:r>
          <w:rPr>
            <w:noProof/>
            <w:webHidden/>
          </w:rPr>
          <w:instrText xml:space="preserve"> PAGEREF _Toc37014118 \h </w:instrText>
        </w:r>
        <w:r>
          <w:rPr>
            <w:noProof/>
            <w:webHidden/>
          </w:rPr>
        </w:r>
        <w:r>
          <w:rPr>
            <w:noProof/>
            <w:webHidden/>
          </w:rPr>
          <w:fldChar w:fldCharType="separate"/>
        </w:r>
        <w:r w:rsidR="001E4245">
          <w:rPr>
            <w:noProof/>
            <w:webHidden/>
          </w:rPr>
          <w:t>7</w:t>
        </w:r>
        <w:r>
          <w:rPr>
            <w:noProof/>
            <w:webHidden/>
          </w:rPr>
          <w:fldChar w:fldCharType="end"/>
        </w:r>
      </w:hyperlink>
    </w:p>
    <w:p w14:paraId="04227CDE" w14:textId="0EE98A3E"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19" w:history="1">
        <w:r w:rsidRPr="009E1FC5">
          <w:rPr>
            <w:rStyle w:val="Hyperlink"/>
            <w:noProof/>
          </w:rPr>
          <w:t>2.5 Graph theory and least cost path analysis</w:t>
        </w:r>
        <w:r>
          <w:rPr>
            <w:noProof/>
            <w:webHidden/>
          </w:rPr>
          <w:tab/>
        </w:r>
        <w:r>
          <w:rPr>
            <w:noProof/>
            <w:webHidden/>
          </w:rPr>
          <w:fldChar w:fldCharType="begin"/>
        </w:r>
        <w:r>
          <w:rPr>
            <w:noProof/>
            <w:webHidden/>
          </w:rPr>
          <w:instrText xml:space="preserve"> PAGEREF _Toc37014119 \h </w:instrText>
        </w:r>
        <w:r>
          <w:rPr>
            <w:noProof/>
            <w:webHidden/>
          </w:rPr>
        </w:r>
        <w:r>
          <w:rPr>
            <w:noProof/>
            <w:webHidden/>
          </w:rPr>
          <w:fldChar w:fldCharType="separate"/>
        </w:r>
        <w:r w:rsidR="001E4245">
          <w:rPr>
            <w:noProof/>
            <w:webHidden/>
          </w:rPr>
          <w:t>9</w:t>
        </w:r>
        <w:r>
          <w:rPr>
            <w:noProof/>
            <w:webHidden/>
          </w:rPr>
          <w:fldChar w:fldCharType="end"/>
        </w:r>
      </w:hyperlink>
    </w:p>
    <w:p w14:paraId="3A1D03C0" w14:textId="4BFD71AC"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20" w:history="1">
        <w:r w:rsidRPr="009E1FC5">
          <w:rPr>
            <w:rStyle w:val="Hyperlink"/>
            <w:noProof/>
          </w:rPr>
          <w:t>2.6 Exposure-based impedances in routing</w:t>
        </w:r>
        <w:r>
          <w:rPr>
            <w:noProof/>
            <w:webHidden/>
          </w:rPr>
          <w:tab/>
        </w:r>
        <w:r>
          <w:rPr>
            <w:noProof/>
            <w:webHidden/>
          </w:rPr>
          <w:fldChar w:fldCharType="begin"/>
        </w:r>
        <w:r>
          <w:rPr>
            <w:noProof/>
            <w:webHidden/>
          </w:rPr>
          <w:instrText xml:space="preserve"> PAGEREF _Toc37014120 \h </w:instrText>
        </w:r>
        <w:r>
          <w:rPr>
            <w:noProof/>
            <w:webHidden/>
          </w:rPr>
        </w:r>
        <w:r>
          <w:rPr>
            <w:noProof/>
            <w:webHidden/>
          </w:rPr>
          <w:fldChar w:fldCharType="separate"/>
        </w:r>
        <w:r w:rsidR="001E4245">
          <w:rPr>
            <w:noProof/>
            <w:webHidden/>
          </w:rPr>
          <w:t>11</w:t>
        </w:r>
        <w:r>
          <w:rPr>
            <w:noProof/>
            <w:webHidden/>
          </w:rPr>
          <w:fldChar w:fldCharType="end"/>
        </w:r>
      </w:hyperlink>
    </w:p>
    <w:p w14:paraId="0625B1F3" w14:textId="493ADB9A"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21" w:history="1">
        <w:r w:rsidRPr="009E1FC5">
          <w:rPr>
            <w:rStyle w:val="Hyperlink"/>
            <w:noProof/>
          </w:rPr>
          <w:t>2.7 Web GIS concepts and developments</w:t>
        </w:r>
        <w:r>
          <w:rPr>
            <w:noProof/>
            <w:webHidden/>
          </w:rPr>
          <w:tab/>
        </w:r>
        <w:r>
          <w:rPr>
            <w:noProof/>
            <w:webHidden/>
          </w:rPr>
          <w:fldChar w:fldCharType="begin"/>
        </w:r>
        <w:r>
          <w:rPr>
            <w:noProof/>
            <w:webHidden/>
          </w:rPr>
          <w:instrText xml:space="preserve"> PAGEREF _Toc37014121 \h </w:instrText>
        </w:r>
        <w:r>
          <w:rPr>
            <w:noProof/>
            <w:webHidden/>
          </w:rPr>
        </w:r>
        <w:r>
          <w:rPr>
            <w:noProof/>
            <w:webHidden/>
          </w:rPr>
          <w:fldChar w:fldCharType="separate"/>
        </w:r>
        <w:r w:rsidR="001E4245">
          <w:rPr>
            <w:noProof/>
            <w:webHidden/>
          </w:rPr>
          <w:t>13</w:t>
        </w:r>
        <w:r>
          <w:rPr>
            <w:noProof/>
            <w:webHidden/>
          </w:rPr>
          <w:fldChar w:fldCharType="end"/>
        </w:r>
      </w:hyperlink>
    </w:p>
    <w:p w14:paraId="6F28588B" w14:textId="222E9502" w:rsidR="0078249C" w:rsidRDefault="0078249C">
      <w:pPr>
        <w:pStyle w:val="TOC1"/>
        <w:tabs>
          <w:tab w:val="left" w:pos="720"/>
          <w:tab w:val="right" w:leader="dot" w:pos="9622"/>
        </w:tabs>
        <w:rPr>
          <w:rFonts w:asciiTheme="minorHAnsi" w:eastAsiaTheme="minorEastAsia" w:hAnsiTheme="minorHAnsi" w:cstheme="minorBidi"/>
          <w:noProof/>
          <w:lang w:val="en-FI" w:eastAsia="en-GB"/>
        </w:rPr>
      </w:pPr>
      <w:hyperlink w:anchor="_Toc37014122" w:history="1">
        <w:r w:rsidRPr="009E1FC5">
          <w:rPr>
            <w:rStyle w:val="Hyperlink"/>
            <w:noProof/>
          </w:rPr>
          <w:t>III.</w:t>
        </w:r>
        <w:r>
          <w:rPr>
            <w:rFonts w:asciiTheme="minorHAnsi" w:eastAsiaTheme="minorEastAsia" w:hAnsiTheme="minorHAnsi" w:cstheme="minorBidi"/>
            <w:noProof/>
            <w:lang w:val="en-FI" w:eastAsia="en-GB"/>
          </w:rPr>
          <w:tab/>
        </w:r>
        <w:r w:rsidRPr="009E1FC5">
          <w:rPr>
            <w:rStyle w:val="Hyperlink"/>
            <w:noProof/>
          </w:rPr>
          <w:t>DATA &amp; METHODS</w:t>
        </w:r>
        <w:r>
          <w:rPr>
            <w:noProof/>
            <w:webHidden/>
          </w:rPr>
          <w:tab/>
        </w:r>
        <w:r>
          <w:rPr>
            <w:noProof/>
            <w:webHidden/>
          </w:rPr>
          <w:fldChar w:fldCharType="begin"/>
        </w:r>
        <w:r>
          <w:rPr>
            <w:noProof/>
            <w:webHidden/>
          </w:rPr>
          <w:instrText xml:space="preserve"> PAGEREF _Toc37014122 \h </w:instrText>
        </w:r>
        <w:r>
          <w:rPr>
            <w:noProof/>
            <w:webHidden/>
          </w:rPr>
        </w:r>
        <w:r>
          <w:rPr>
            <w:noProof/>
            <w:webHidden/>
          </w:rPr>
          <w:fldChar w:fldCharType="separate"/>
        </w:r>
        <w:r w:rsidR="001E4245">
          <w:rPr>
            <w:noProof/>
            <w:webHidden/>
          </w:rPr>
          <w:t>17</w:t>
        </w:r>
        <w:r>
          <w:rPr>
            <w:noProof/>
            <w:webHidden/>
          </w:rPr>
          <w:fldChar w:fldCharType="end"/>
        </w:r>
      </w:hyperlink>
    </w:p>
    <w:p w14:paraId="79D9BF35" w14:textId="43758D26"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23" w:history="1">
        <w:r w:rsidRPr="009E1FC5">
          <w:rPr>
            <w:rStyle w:val="Hyperlink"/>
            <w:noProof/>
          </w:rPr>
          <w:t>3.1 Overview of the methods</w:t>
        </w:r>
        <w:r>
          <w:rPr>
            <w:noProof/>
            <w:webHidden/>
          </w:rPr>
          <w:tab/>
        </w:r>
        <w:r>
          <w:rPr>
            <w:noProof/>
            <w:webHidden/>
          </w:rPr>
          <w:fldChar w:fldCharType="begin"/>
        </w:r>
        <w:r>
          <w:rPr>
            <w:noProof/>
            <w:webHidden/>
          </w:rPr>
          <w:instrText xml:space="preserve"> PAGEREF _Toc37014123 \h </w:instrText>
        </w:r>
        <w:r>
          <w:rPr>
            <w:noProof/>
            <w:webHidden/>
          </w:rPr>
        </w:r>
        <w:r>
          <w:rPr>
            <w:noProof/>
            <w:webHidden/>
          </w:rPr>
          <w:fldChar w:fldCharType="separate"/>
        </w:r>
        <w:r w:rsidR="001E4245">
          <w:rPr>
            <w:noProof/>
            <w:webHidden/>
          </w:rPr>
          <w:t>17</w:t>
        </w:r>
        <w:r>
          <w:rPr>
            <w:noProof/>
            <w:webHidden/>
          </w:rPr>
          <w:fldChar w:fldCharType="end"/>
        </w:r>
      </w:hyperlink>
    </w:p>
    <w:p w14:paraId="3189580E" w14:textId="231154D3"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24" w:history="1">
        <w:r w:rsidRPr="009E1FC5">
          <w:rPr>
            <w:rStyle w:val="Hyperlink"/>
            <w:noProof/>
          </w:rPr>
          <w:t>3.2 Study area</w:t>
        </w:r>
        <w:r>
          <w:rPr>
            <w:noProof/>
            <w:webHidden/>
          </w:rPr>
          <w:tab/>
        </w:r>
        <w:r>
          <w:rPr>
            <w:noProof/>
            <w:webHidden/>
          </w:rPr>
          <w:fldChar w:fldCharType="begin"/>
        </w:r>
        <w:r>
          <w:rPr>
            <w:noProof/>
            <w:webHidden/>
          </w:rPr>
          <w:instrText xml:space="preserve"> PAGEREF _Toc37014124 \h </w:instrText>
        </w:r>
        <w:r>
          <w:rPr>
            <w:noProof/>
            <w:webHidden/>
          </w:rPr>
        </w:r>
        <w:r>
          <w:rPr>
            <w:noProof/>
            <w:webHidden/>
          </w:rPr>
          <w:fldChar w:fldCharType="separate"/>
        </w:r>
        <w:r w:rsidR="001E4245">
          <w:rPr>
            <w:noProof/>
            <w:webHidden/>
          </w:rPr>
          <w:t>17</w:t>
        </w:r>
        <w:r>
          <w:rPr>
            <w:noProof/>
            <w:webHidden/>
          </w:rPr>
          <w:fldChar w:fldCharType="end"/>
        </w:r>
      </w:hyperlink>
    </w:p>
    <w:p w14:paraId="7D03D80A" w14:textId="11719993"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25" w:history="1">
        <w:r w:rsidRPr="009E1FC5">
          <w:rPr>
            <w:rStyle w:val="Hyperlink"/>
            <w:noProof/>
          </w:rPr>
          <w:t>3.3 Data</w:t>
        </w:r>
        <w:r>
          <w:rPr>
            <w:noProof/>
            <w:webHidden/>
          </w:rPr>
          <w:tab/>
        </w:r>
        <w:r>
          <w:rPr>
            <w:noProof/>
            <w:webHidden/>
          </w:rPr>
          <w:fldChar w:fldCharType="begin"/>
        </w:r>
        <w:r>
          <w:rPr>
            <w:noProof/>
            <w:webHidden/>
          </w:rPr>
          <w:instrText xml:space="preserve"> PAGEREF _Toc37014125 \h </w:instrText>
        </w:r>
        <w:r>
          <w:rPr>
            <w:noProof/>
            <w:webHidden/>
          </w:rPr>
        </w:r>
        <w:r>
          <w:rPr>
            <w:noProof/>
            <w:webHidden/>
          </w:rPr>
          <w:fldChar w:fldCharType="separate"/>
        </w:r>
        <w:r w:rsidR="001E4245">
          <w:rPr>
            <w:noProof/>
            <w:webHidden/>
          </w:rPr>
          <w:t>18</w:t>
        </w:r>
        <w:r>
          <w:rPr>
            <w:noProof/>
            <w:webHidden/>
          </w:rPr>
          <w:fldChar w:fldCharType="end"/>
        </w:r>
      </w:hyperlink>
    </w:p>
    <w:p w14:paraId="1783F85D" w14:textId="53C2511A" w:rsidR="0078249C" w:rsidRDefault="0078249C">
      <w:pPr>
        <w:pStyle w:val="TOC3"/>
        <w:tabs>
          <w:tab w:val="right" w:leader="dot" w:pos="9622"/>
        </w:tabs>
        <w:rPr>
          <w:rFonts w:asciiTheme="minorHAnsi" w:eastAsiaTheme="minorEastAsia" w:hAnsiTheme="minorHAnsi" w:cstheme="minorBidi"/>
          <w:noProof/>
          <w:lang w:val="en-FI" w:eastAsia="en-GB"/>
        </w:rPr>
      </w:pPr>
      <w:hyperlink w:anchor="_Toc37014126" w:history="1">
        <w:r w:rsidRPr="009E1FC5">
          <w:rPr>
            <w:rStyle w:val="Hyperlink"/>
            <w:noProof/>
          </w:rPr>
          <w:t>3.3.1 Modelled traffic noise data</w:t>
        </w:r>
        <w:r>
          <w:rPr>
            <w:noProof/>
            <w:webHidden/>
          </w:rPr>
          <w:tab/>
        </w:r>
        <w:r>
          <w:rPr>
            <w:noProof/>
            <w:webHidden/>
          </w:rPr>
          <w:fldChar w:fldCharType="begin"/>
        </w:r>
        <w:r>
          <w:rPr>
            <w:noProof/>
            <w:webHidden/>
          </w:rPr>
          <w:instrText xml:space="preserve"> PAGEREF _Toc37014126 \h </w:instrText>
        </w:r>
        <w:r>
          <w:rPr>
            <w:noProof/>
            <w:webHidden/>
          </w:rPr>
        </w:r>
        <w:r>
          <w:rPr>
            <w:noProof/>
            <w:webHidden/>
          </w:rPr>
          <w:fldChar w:fldCharType="separate"/>
        </w:r>
        <w:r w:rsidR="001E4245">
          <w:rPr>
            <w:noProof/>
            <w:webHidden/>
          </w:rPr>
          <w:t>19</w:t>
        </w:r>
        <w:r>
          <w:rPr>
            <w:noProof/>
            <w:webHidden/>
          </w:rPr>
          <w:fldChar w:fldCharType="end"/>
        </w:r>
      </w:hyperlink>
    </w:p>
    <w:p w14:paraId="3CDBBDA9" w14:textId="15E8728E" w:rsidR="0078249C" w:rsidRDefault="0078249C">
      <w:pPr>
        <w:pStyle w:val="TOC3"/>
        <w:tabs>
          <w:tab w:val="right" w:leader="dot" w:pos="9622"/>
        </w:tabs>
        <w:rPr>
          <w:rFonts w:asciiTheme="minorHAnsi" w:eastAsiaTheme="minorEastAsia" w:hAnsiTheme="minorHAnsi" w:cstheme="minorBidi"/>
          <w:noProof/>
          <w:lang w:val="en-FI" w:eastAsia="en-GB"/>
        </w:rPr>
      </w:pPr>
      <w:hyperlink w:anchor="_Toc37014127" w:history="1">
        <w:r w:rsidRPr="009E1FC5">
          <w:rPr>
            <w:rStyle w:val="Hyperlink"/>
            <w:noProof/>
          </w:rPr>
          <w:t>3.3.2 OpenStreetMap data</w:t>
        </w:r>
        <w:r>
          <w:rPr>
            <w:noProof/>
            <w:webHidden/>
          </w:rPr>
          <w:tab/>
        </w:r>
        <w:r>
          <w:rPr>
            <w:noProof/>
            <w:webHidden/>
          </w:rPr>
          <w:fldChar w:fldCharType="begin"/>
        </w:r>
        <w:r>
          <w:rPr>
            <w:noProof/>
            <w:webHidden/>
          </w:rPr>
          <w:instrText xml:space="preserve"> PAGEREF _Toc37014127 \h </w:instrText>
        </w:r>
        <w:r>
          <w:rPr>
            <w:noProof/>
            <w:webHidden/>
          </w:rPr>
        </w:r>
        <w:r>
          <w:rPr>
            <w:noProof/>
            <w:webHidden/>
          </w:rPr>
          <w:fldChar w:fldCharType="separate"/>
        </w:r>
        <w:r w:rsidR="001E4245">
          <w:rPr>
            <w:noProof/>
            <w:webHidden/>
          </w:rPr>
          <w:t>24</w:t>
        </w:r>
        <w:r>
          <w:rPr>
            <w:noProof/>
            <w:webHidden/>
          </w:rPr>
          <w:fldChar w:fldCharType="end"/>
        </w:r>
      </w:hyperlink>
    </w:p>
    <w:p w14:paraId="5507C6DF" w14:textId="612C5346" w:rsidR="0078249C" w:rsidRDefault="0078249C">
      <w:pPr>
        <w:pStyle w:val="TOC3"/>
        <w:tabs>
          <w:tab w:val="right" w:leader="dot" w:pos="9622"/>
        </w:tabs>
        <w:rPr>
          <w:rFonts w:asciiTheme="minorHAnsi" w:eastAsiaTheme="minorEastAsia" w:hAnsiTheme="minorHAnsi" w:cstheme="minorBidi"/>
          <w:noProof/>
          <w:lang w:val="en-FI" w:eastAsia="en-GB"/>
        </w:rPr>
      </w:pPr>
      <w:hyperlink w:anchor="_Toc37014128" w:history="1">
        <w:r w:rsidRPr="009E1FC5">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37014128 \h </w:instrText>
        </w:r>
        <w:r>
          <w:rPr>
            <w:noProof/>
            <w:webHidden/>
          </w:rPr>
        </w:r>
        <w:r>
          <w:rPr>
            <w:noProof/>
            <w:webHidden/>
          </w:rPr>
          <w:fldChar w:fldCharType="separate"/>
        </w:r>
        <w:r w:rsidR="001E4245">
          <w:rPr>
            <w:noProof/>
            <w:webHidden/>
          </w:rPr>
          <w:t>25</w:t>
        </w:r>
        <w:r>
          <w:rPr>
            <w:noProof/>
            <w:webHidden/>
          </w:rPr>
          <w:fldChar w:fldCharType="end"/>
        </w:r>
      </w:hyperlink>
    </w:p>
    <w:p w14:paraId="266547FB" w14:textId="5DB2162A" w:rsidR="0078249C" w:rsidRDefault="0078249C">
      <w:pPr>
        <w:pStyle w:val="TOC3"/>
        <w:tabs>
          <w:tab w:val="right" w:leader="dot" w:pos="9622"/>
        </w:tabs>
        <w:rPr>
          <w:rFonts w:asciiTheme="minorHAnsi" w:eastAsiaTheme="minorEastAsia" w:hAnsiTheme="minorHAnsi" w:cstheme="minorBidi"/>
          <w:noProof/>
          <w:lang w:val="en-FI" w:eastAsia="en-GB"/>
        </w:rPr>
      </w:pPr>
      <w:hyperlink w:anchor="_Toc37014129" w:history="1">
        <w:r w:rsidRPr="009E1FC5">
          <w:rPr>
            <w:rStyle w:val="Hyperlink"/>
            <w:noProof/>
          </w:rPr>
          <w:t>3.3.4 Online routing service of the local public transport authority</w:t>
        </w:r>
        <w:r>
          <w:rPr>
            <w:noProof/>
            <w:webHidden/>
          </w:rPr>
          <w:tab/>
        </w:r>
        <w:r>
          <w:rPr>
            <w:noProof/>
            <w:webHidden/>
          </w:rPr>
          <w:fldChar w:fldCharType="begin"/>
        </w:r>
        <w:r>
          <w:rPr>
            <w:noProof/>
            <w:webHidden/>
          </w:rPr>
          <w:instrText xml:space="preserve"> PAGEREF _Toc37014129 \h </w:instrText>
        </w:r>
        <w:r>
          <w:rPr>
            <w:noProof/>
            <w:webHidden/>
          </w:rPr>
        </w:r>
        <w:r>
          <w:rPr>
            <w:noProof/>
            <w:webHidden/>
          </w:rPr>
          <w:fldChar w:fldCharType="separate"/>
        </w:r>
        <w:r w:rsidR="001E4245">
          <w:rPr>
            <w:noProof/>
            <w:webHidden/>
          </w:rPr>
          <w:t>26</w:t>
        </w:r>
        <w:r>
          <w:rPr>
            <w:noProof/>
            <w:webHidden/>
          </w:rPr>
          <w:fldChar w:fldCharType="end"/>
        </w:r>
      </w:hyperlink>
    </w:p>
    <w:p w14:paraId="16874266" w14:textId="40E72179"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30" w:history="1">
        <w:r w:rsidRPr="009E1FC5">
          <w:rPr>
            <w:rStyle w:val="Hyperlink"/>
            <w:noProof/>
          </w:rPr>
          <w:t>3.4 Technical framework and architecture</w:t>
        </w:r>
        <w:r>
          <w:rPr>
            <w:noProof/>
            <w:webHidden/>
          </w:rPr>
          <w:tab/>
        </w:r>
        <w:r>
          <w:rPr>
            <w:noProof/>
            <w:webHidden/>
          </w:rPr>
          <w:fldChar w:fldCharType="begin"/>
        </w:r>
        <w:r>
          <w:rPr>
            <w:noProof/>
            <w:webHidden/>
          </w:rPr>
          <w:instrText xml:space="preserve"> PAGEREF _Toc37014130 \h </w:instrText>
        </w:r>
        <w:r>
          <w:rPr>
            <w:noProof/>
            <w:webHidden/>
          </w:rPr>
        </w:r>
        <w:r>
          <w:rPr>
            <w:noProof/>
            <w:webHidden/>
          </w:rPr>
          <w:fldChar w:fldCharType="separate"/>
        </w:r>
        <w:r w:rsidR="001E4245">
          <w:rPr>
            <w:noProof/>
            <w:webHidden/>
          </w:rPr>
          <w:t>26</w:t>
        </w:r>
        <w:r>
          <w:rPr>
            <w:noProof/>
            <w:webHidden/>
          </w:rPr>
          <w:fldChar w:fldCharType="end"/>
        </w:r>
      </w:hyperlink>
    </w:p>
    <w:p w14:paraId="5E0B1134" w14:textId="479E2F1B"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31" w:history="1">
        <w:r w:rsidRPr="009E1FC5">
          <w:rPr>
            <w:rStyle w:val="Hyperlink"/>
            <w:noProof/>
          </w:rPr>
          <w:t>3.5 Quiet path routing method</w:t>
        </w:r>
        <w:r>
          <w:rPr>
            <w:noProof/>
            <w:webHidden/>
          </w:rPr>
          <w:tab/>
        </w:r>
        <w:r>
          <w:rPr>
            <w:noProof/>
            <w:webHidden/>
          </w:rPr>
          <w:fldChar w:fldCharType="begin"/>
        </w:r>
        <w:r>
          <w:rPr>
            <w:noProof/>
            <w:webHidden/>
          </w:rPr>
          <w:instrText xml:space="preserve"> PAGEREF _Toc37014131 \h </w:instrText>
        </w:r>
        <w:r>
          <w:rPr>
            <w:noProof/>
            <w:webHidden/>
          </w:rPr>
        </w:r>
        <w:r>
          <w:rPr>
            <w:noProof/>
            <w:webHidden/>
          </w:rPr>
          <w:fldChar w:fldCharType="separate"/>
        </w:r>
        <w:r w:rsidR="001E4245">
          <w:rPr>
            <w:noProof/>
            <w:webHidden/>
          </w:rPr>
          <w:t>28</w:t>
        </w:r>
        <w:r>
          <w:rPr>
            <w:noProof/>
            <w:webHidden/>
          </w:rPr>
          <w:fldChar w:fldCharType="end"/>
        </w:r>
      </w:hyperlink>
    </w:p>
    <w:p w14:paraId="699FE309" w14:textId="09D32B76" w:rsidR="0078249C" w:rsidRDefault="0078249C">
      <w:pPr>
        <w:pStyle w:val="TOC3"/>
        <w:tabs>
          <w:tab w:val="right" w:leader="dot" w:pos="9622"/>
        </w:tabs>
        <w:rPr>
          <w:rFonts w:asciiTheme="minorHAnsi" w:eastAsiaTheme="minorEastAsia" w:hAnsiTheme="minorHAnsi" w:cstheme="minorBidi"/>
          <w:noProof/>
          <w:lang w:val="en-FI" w:eastAsia="en-GB"/>
        </w:rPr>
      </w:pPr>
      <w:hyperlink w:anchor="_Toc37014132" w:history="1">
        <w:r w:rsidRPr="009E1FC5">
          <w:rPr>
            <w:rStyle w:val="Hyperlink"/>
            <w:noProof/>
          </w:rPr>
          <w:t>3.5.1 Environmental impedance function</w:t>
        </w:r>
        <w:r>
          <w:rPr>
            <w:noProof/>
            <w:webHidden/>
          </w:rPr>
          <w:tab/>
        </w:r>
        <w:r>
          <w:rPr>
            <w:noProof/>
            <w:webHidden/>
          </w:rPr>
          <w:fldChar w:fldCharType="begin"/>
        </w:r>
        <w:r>
          <w:rPr>
            <w:noProof/>
            <w:webHidden/>
          </w:rPr>
          <w:instrText xml:space="preserve"> PAGEREF _Toc37014132 \h </w:instrText>
        </w:r>
        <w:r>
          <w:rPr>
            <w:noProof/>
            <w:webHidden/>
          </w:rPr>
        </w:r>
        <w:r>
          <w:rPr>
            <w:noProof/>
            <w:webHidden/>
          </w:rPr>
          <w:fldChar w:fldCharType="separate"/>
        </w:r>
        <w:r w:rsidR="001E4245">
          <w:rPr>
            <w:noProof/>
            <w:webHidden/>
          </w:rPr>
          <w:t>28</w:t>
        </w:r>
        <w:r>
          <w:rPr>
            <w:noProof/>
            <w:webHidden/>
          </w:rPr>
          <w:fldChar w:fldCharType="end"/>
        </w:r>
      </w:hyperlink>
    </w:p>
    <w:p w14:paraId="35D5C6BB" w14:textId="2824B6B2" w:rsidR="0078249C" w:rsidRDefault="0078249C">
      <w:pPr>
        <w:pStyle w:val="TOC3"/>
        <w:tabs>
          <w:tab w:val="right" w:leader="dot" w:pos="9622"/>
        </w:tabs>
        <w:rPr>
          <w:rFonts w:asciiTheme="minorHAnsi" w:eastAsiaTheme="minorEastAsia" w:hAnsiTheme="minorHAnsi" w:cstheme="minorBidi"/>
          <w:noProof/>
          <w:lang w:val="en-FI" w:eastAsia="en-GB"/>
        </w:rPr>
      </w:pPr>
      <w:hyperlink w:anchor="_Toc37014133" w:history="1">
        <w:r w:rsidRPr="009E1FC5">
          <w:rPr>
            <w:rStyle w:val="Hyperlink"/>
            <w:noProof/>
          </w:rPr>
          <w:t>3.5.2 Network acquisition and manipulation</w:t>
        </w:r>
        <w:r>
          <w:rPr>
            <w:noProof/>
            <w:webHidden/>
          </w:rPr>
          <w:tab/>
        </w:r>
        <w:r>
          <w:rPr>
            <w:noProof/>
            <w:webHidden/>
          </w:rPr>
          <w:fldChar w:fldCharType="begin"/>
        </w:r>
        <w:r>
          <w:rPr>
            <w:noProof/>
            <w:webHidden/>
          </w:rPr>
          <w:instrText xml:space="preserve"> PAGEREF _Toc37014133 \h </w:instrText>
        </w:r>
        <w:r>
          <w:rPr>
            <w:noProof/>
            <w:webHidden/>
          </w:rPr>
        </w:r>
        <w:r>
          <w:rPr>
            <w:noProof/>
            <w:webHidden/>
          </w:rPr>
          <w:fldChar w:fldCharType="separate"/>
        </w:r>
        <w:r w:rsidR="001E4245">
          <w:rPr>
            <w:noProof/>
            <w:webHidden/>
          </w:rPr>
          <w:t>30</w:t>
        </w:r>
        <w:r>
          <w:rPr>
            <w:noProof/>
            <w:webHidden/>
          </w:rPr>
          <w:fldChar w:fldCharType="end"/>
        </w:r>
      </w:hyperlink>
    </w:p>
    <w:p w14:paraId="6535D470" w14:textId="3F62BC9B" w:rsidR="0078249C" w:rsidRDefault="0078249C">
      <w:pPr>
        <w:pStyle w:val="TOC3"/>
        <w:tabs>
          <w:tab w:val="right" w:leader="dot" w:pos="9622"/>
        </w:tabs>
        <w:rPr>
          <w:rFonts w:asciiTheme="minorHAnsi" w:eastAsiaTheme="minorEastAsia" w:hAnsiTheme="minorHAnsi" w:cstheme="minorBidi"/>
          <w:noProof/>
          <w:lang w:val="en-FI" w:eastAsia="en-GB"/>
        </w:rPr>
      </w:pPr>
      <w:hyperlink w:anchor="_Toc37014134" w:history="1">
        <w:r w:rsidRPr="009E1FC5">
          <w:rPr>
            <w:rStyle w:val="Hyperlink"/>
            <w:noProof/>
          </w:rPr>
          <w:t>3.5.3 Quiet path routing application</w:t>
        </w:r>
        <w:r>
          <w:rPr>
            <w:noProof/>
            <w:webHidden/>
          </w:rPr>
          <w:tab/>
        </w:r>
        <w:r>
          <w:rPr>
            <w:noProof/>
            <w:webHidden/>
          </w:rPr>
          <w:fldChar w:fldCharType="begin"/>
        </w:r>
        <w:r>
          <w:rPr>
            <w:noProof/>
            <w:webHidden/>
          </w:rPr>
          <w:instrText xml:space="preserve"> PAGEREF _Toc37014134 \h </w:instrText>
        </w:r>
        <w:r>
          <w:rPr>
            <w:noProof/>
            <w:webHidden/>
          </w:rPr>
        </w:r>
        <w:r>
          <w:rPr>
            <w:noProof/>
            <w:webHidden/>
          </w:rPr>
          <w:fldChar w:fldCharType="separate"/>
        </w:r>
        <w:r w:rsidR="001E4245">
          <w:rPr>
            <w:noProof/>
            <w:webHidden/>
          </w:rPr>
          <w:t>33</w:t>
        </w:r>
        <w:r>
          <w:rPr>
            <w:noProof/>
            <w:webHidden/>
          </w:rPr>
          <w:fldChar w:fldCharType="end"/>
        </w:r>
      </w:hyperlink>
    </w:p>
    <w:p w14:paraId="5D23CB17" w14:textId="3DC836E0" w:rsidR="0078249C" w:rsidRDefault="0078249C">
      <w:pPr>
        <w:pStyle w:val="TOC3"/>
        <w:tabs>
          <w:tab w:val="right" w:leader="dot" w:pos="9622"/>
        </w:tabs>
        <w:rPr>
          <w:rFonts w:asciiTheme="minorHAnsi" w:eastAsiaTheme="minorEastAsia" w:hAnsiTheme="minorHAnsi" w:cstheme="minorBidi"/>
          <w:noProof/>
          <w:lang w:val="en-FI" w:eastAsia="en-GB"/>
        </w:rPr>
      </w:pPr>
      <w:hyperlink w:anchor="_Toc37014135" w:history="1">
        <w:r w:rsidRPr="009E1FC5">
          <w:rPr>
            <w:rStyle w:val="Hyperlink"/>
            <w:noProof/>
          </w:rPr>
          <w:t>3.5.4 Noise exposure assessment of short and quiet paths</w:t>
        </w:r>
        <w:r>
          <w:rPr>
            <w:noProof/>
            <w:webHidden/>
          </w:rPr>
          <w:tab/>
        </w:r>
        <w:r>
          <w:rPr>
            <w:noProof/>
            <w:webHidden/>
          </w:rPr>
          <w:fldChar w:fldCharType="begin"/>
        </w:r>
        <w:r>
          <w:rPr>
            <w:noProof/>
            <w:webHidden/>
          </w:rPr>
          <w:instrText xml:space="preserve"> PAGEREF _Toc37014135 \h </w:instrText>
        </w:r>
        <w:r>
          <w:rPr>
            <w:noProof/>
            <w:webHidden/>
          </w:rPr>
        </w:r>
        <w:r>
          <w:rPr>
            <w:noProof/>
            <w:webHidden/>
          </w:rPr>
          <w:fldChar w:fldCharType="separate"/>
        </w:r>
        <w:r w:rsidR="001E4245">
          <w:rPr>
            <w:noProof/>
            <w:webHidden/>
          </w:rPr>
          <w:t>36</w:t>
        </w:r>
        <w:r>
          <w:rPr>
            <w:noProof/>
            <w:webHidden/>
          </w:rPr>
          <w:fldChar w:fldCharType="end"/>
        </w:r>
      </w:hyperlink>
    </w:p>
    <w:p w14:paraId="41331B9B" w14:textId="7B79CDED"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36" w:history="1">
        <w:r w:rsidRPr="009E1FC5">
          <w:rPr>
            <w:rStyle w:val="Hyperlink"/>
            <w:noProof/>
          </w:rPr>
          <w:t>3.6 Web-based quiet path route planner</w:t>
        </w:r>
        <w:r>
          <w:rPr>
            <w:noProof/>
            <w:webHidden/>
          </w:rPr>
          <w:tab/>
        </w:r>
        <w:r>
          <w:rPr>
            <w:noProof/>
            <w:webHidden/>
          </w:rPr>
          <w:fldChar w:fldCharType="begin"/>
        </w:r>
        <w:r>
          <w:rPr>
            <w:noProof/>
            <w:webHidden/>
          </w:rPr>
          <w:instrText xml:space="preserve"> PAGEREF _Toc37014136 \h </w:instrText>
        </w:r>
        <w:r>
          <w:rPr>
            <w:noProof/>
            <w:webHidden/>
          </w:rPr>
        </w:r>
        <w:r>
          <w:rPr>
            <w:noProof/>
            <w:webHidden/>
          </w:rPr>
          <w:fldChar w:fldCharType="separate"/>
        </w:r>
        <w:r w:rsidR="001E4245">
          <w:rPr>
            <w:noProof/>
            <w:webHidden/>
          </w:rPr>
          <w:t>38</w:t>
        </w:r>
        <w:r>
          <w:rPr>
            <w:noProof/>
            <w:webHidden/>
          </w:rPr>
          <w:fldChar w:fldCharType="end"/>
        </w:r>
      </w:hyperlink>
    </w:p>
    <w:p w14:paraId="60B6D283" w14:textId="7DDBAC4A"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37" w:history="1">
        <w:r w:rsidRPr="009E1FC5">
          <w:rPr>
            <w:rStyle w:val="Hyperlink"/>
            <w:noProof/>
          </w:rPr>
          <w:t>3.7 Assessment of pedestrians’ exposure to traffic noise at a neighborhood level</w:t>
        </w:r>
        <w:r>
          <w:rPr>
            <w:noProof/>
            <w:webHidden/>
          </w:rPr>
          <w:tab/>
        </w:r>
        <w:r>
          <w:rPr>
            <w:noProof/>
            <w:webHidden/>
          </w:rPr>
          <w:fldChar w:fldCharType="begin"/>
        </w:r>
        <w:r>
          <w:rPr>
            <w:noProof/>
            <w:webHidden/>
          </w:rPr>
          <w:instrText xml:space="preserve"> PAGEREF _Toc37014137 \h </w:instrText>
        </w:r>
        <w:r>
          <w:rPr>
            <w:noProof/>
            <w:webHidden/>
          </w:rPr>
        </w:r>
        <w:r>
          <w:rPr>
            <w:noProof/>
            <w:webHidden/>
          </w:rPr>
          <w:fldChar w:fldCharType="separate"/>
        </w:r>
        <w:r w:rsidR="001E4245">
          <w:rPr>
            <w:noProof/>
            <w:webHidden/>
          </w:rPr>
          <w:t>40</w:t>
        </w:r>
        <w:r>
          <w:rPr>
            <w:noProof/>
            <w:webHidden/>
          </w:rPr>
          <w:fldChar w:fldCharType="end"/>
        </w:r>
      </w:hyperlink>
    </w:p>
    <w:p w14:paraId="60B6D72F" w14:textId="59ECE1F2" w:rsidR="0078249C" w:rsidRDefault="0078249C">
      <w:pPr>
        <w:pStyle w:val="TOC3"/>
        <w:tabs>
          <w:tab w:val="right" w:leader="dot" w:pos="9622"/>
        </w:tabs>
        <w:rPr>
          <w:rFonts w:asciiTheme="minorHAnsi" w:eastAsiaTheme="minorEastAsia" w:hAnsiTheme="minorHAnsi" w:cstheme="minorBidi"/>
          <w:noProof/>
          <w:lang w:val="en-FI" w:eastAsia="en-GB"/>
        </w:rPr>
      </w:pPr>
      <w:hyperlink w:anchor="_Toc37014138" w:history="1">
        <w:r w:rsidRPr="009E1FC5">
          <w:rPr>
            <w:rStyle w:val="Hyperlink"/>
            <w:noProof/>
          </w:rPr>
          <w:t>3.7.1 Overview of the analysis</w:t>
        </w:r>
        <w:r>
          <w:rPr>
            <w:noProof/>
            <w:webHidden/>
          </w:rPr>
          <w:tab/>
        </w:r>
        <w:r>
          <w:rPr>
            <w:noProof/>
            <w:webHidden/>
          </w:rPr>
          <w:fldChar w:fldCharType="begin"/>
        </w:r>
        <w:r>
          <w:rPr>
            <w:noProof/>
            <w:webHidden/>
          </w:rPr>
          <w:instrText xml:space="preserve"> PAGEREF _Toc37014138 \h </w:instrText>
        </w:r>
        <w:r>
          <w:rPr>
            <w:noProof/>
            <w:webHidden/>
          </w:rPr>
        </w:r>
        <w:r>
          <w:rPr>
            <w:noProof/>
            <w:webHidden/>
          </w:rPr>
          <w:fldChar w:fldCharType="separate"/>
        </w:r>
        <w:r w:rsidR="001E4245">
          <w:rPr>
            <w:noProof/>
            <w:webHidden/>
          </w:rPr>
          <w:t>40</w:t>
        </w:r>
        <w:r>
          <w:rPr>
            <w:noProof/>
            <w:webHidden/>
          </w:rPr>
          <w:fldChar w:fldCharType="end"/>
        </w:r>
      </w:hyperlink>
    </w:p>
    <w:p w14:paraId="616A1FFB" w14:textId="26A1BF29" w:rsidR="0078249C" w:rsidRDefault="0078249C">
      <w:pPr>
        <w:pStyle w:val="TOC3"/>
        <w:tabs>
          <w:tab w:val="right" w:leader="dot" w:pos="9622"/>
        </w:tabs>
        <w:rPr>
          <w:rFonts w:asciiTheme="minorHAnsi" w:eastAsiaTheme="minorEastAsia" w:hAnsiTheme="minorHAnsi" w:cstheme="minorBidi"/>
          <w:noProof/>
          <w:lang w:val="en-FI" w:eastAsia="en-GB"/>
        </w:rPr>
      </w:pPr>
      <w:hyperlink w:anchor="_Toc37014139" w:history="1">
        <w:r w:rsidRPr="009E1FC5">
          <w:rPr>
            <w:rStyle w:val="Hyperlink"/>
            <w:noProof/>
          </w:rPr>
          <w:t>3.7.2 Estimation of local walks by commutes</w:t>
        </w:r>
        <w:r>
          <w:rPr>
            <w:noProof/>
            <w:webHidden/>
          </w:rPr>
          <w:tab/>
        </w:r>
        <w:r>
          <w:rPr>
            <w:noProof/>
            <w:webHidden/>
          </w:rPr>
          <w:fldChar w:fldCharType="begin"/>
        </w:r>
        <w:r>
          <w:rPr>
            <w:noProof/>
            <w:webHidden/>
          </w:rPr>
          <w:instrText xml:space="preserve"> PAGEREF _Toc37014139 \h </w:instrText>
        </w:r>
        <w:r>
          <w:rPr>
            <w:noProof/>
            <w:webHidden/>
          </w:rPr>
        </w:r>
        <w:r>
          <w:rPr>
            <w:noProof/>
            <w:webHidden/>
          </w:rPr>
          <w:fldChar w:fldCharType="separate"/>
        </w:r>
        <w:r w:rsidR="001E4245">
          <w:rPr>
            <w:noProof/>
            <w:webHidden/>
          </w:rPr>
          <w:t>42</w:t>
        </w:r>
        <w:r>
          <w:rPr>
            <w:noProof/>
            <w:webHidden/>
          </w:rPr>
          <w:fldChar w:fldCharType="end"/>
        </w:r>
      </w:hyperlink>
    </w:p>
    <w:p w14:paraId="3F59CE54" w14:textId="007AD55B" w:rsidR="0078249C" w:rsidRDefault="0078249C">
      <w:pPr>
        <w:pStyle w:val="TOC3"/>
        <w:tabs>
          <w:tab w:val="right" w:leader="dot" w:pos="9622"/>
        </w:tabs>
        <w:rPr>
          <w:rFonts w:asciiTheme="minorHAnsi" w:eastAsiaTheme="minorEastAsia" w:hAnsiTheme="minorHAnsi" w:cstheme="minorBidi"/>
          <w:noProof/>
          <w:lang w:val="en-FI" w:eastAsia="en-GB"/>
        </w:rPr>
      </w:pPr>
      <w:hyperlink w:anchor="_Toc37014140" w:history="1">
        <w:r w:rsidRPr="009E1FC5">
          <w:rPr>
            <w:rStyle w:val="Hyperlink"/>
            <w:noProof/>
          </w:rPr>
          <w:t>3.7.3 Least cost path calculations: short and quiet paths</w:t>
        </w:r>
        <w:r>
          <w:rPr>
            <w:noProof/>
            <w:webHidden/>
          </w:rPr>
          <w:tab/>
        </w:r>
        <w:r>
          <w:rPr>
            <w:noProof/>
            <w:webHidden/>
          </w:rPr>
          <w:fldChar w:fldCharType="begin"/>
        </w:r>
        <w:r>
          <w:rPr>
            <w:noProof/>
            <w:webHidden/>
          </w:rPr>
          <w:instrText xml:space="preserve"> PAGEREF _Toc37014140 \h </w:instrText>
        </w:r>
        <w:r>
          <w:rPr>
            <w:noProof/>
            <w:webHidden/>
          </w:rPr>
        </w:r>
        <w:r>
          <w:rPr>
            <w:noProof/>
            <w:webHidden/>
          </w:rPr>
          <w:fldChar w:fldCharType="separate"/>
        </w:r>
        <w:r w:rsidR="001E4245">
          <w:rPr>
            <w:noProof/>
            <w:webHidden/>
          </w:rPr>
          <w:t>46</w:t>
        </w:r>
        <w:r>
          <w:rPr>
            <w:noProof/>
            <w:webHidden/>
          </w:rPr>
          <w:fldChar w:fldCharType="end"/>
        </w:r>
      </w:hyperlink>
    </w:p>
    <w:p w14:paraId="734D46CD" w14:textId="56991AE8" w:rsidR="0078249C" w:rsidRDefault="0078249C">
      <w:pPr>
        <w:pStyle w:val="TOC3"/>
        <w:tabs>
          <w:tab w:val="right" w:leader="dot" w:pos="9622"/>
        </w:tabs>
        <w:rPr>
          <w:rFonts w:asciiTheme="minorHAnsi" w:eastAsiaTheme="minorEastAsia" w:hAnsiTheme="minorHAnsi" w:cstheme="minorBidi"/>
          <w:noProof/>
          <w:lang w:val="en-FI" w:eastAsia="en-GB"/>
        </w:rPr>
      </w:pPr>
      <w:hyperlink w:anchor="_Toc37014141" w:history="1">
        <w:r w:rsidRPr="009E1FC5">
          <w:rPr>
            <w:rStyle w:val="Hyperlink"/>
            <w:noProof/>
          </w:rPr>
          <w:t>3.7.4 Assessment of exposures to traffic noise on the paths</w:t>
        </w:r>
        <w:r>
          <w:rPr>
            <w:noProof/>
            <w:webHidden/>
          </w:rPr>
          <w:tab/>
        </w:r>
        <w:r>
          <w:rPr>
            <w:noProof/>
            <w:webHidden/>
          </w:rPr>
          <w:fldChar w:fldCharType="begin"/>
        </w:r>
        <w:r>
          <w:rPr>
            <w:noProof/>
            <w:webHidden/>
          </w:rPr>
          <w:instrText xml:space="preserve"> PAGEREF _Toc37014141 \h </w:instrText>
        </w:r>
        <w:r>
          <w:rPr>
            <w:noProof/>
            <w:webHidden/>
          </w:rPr>
        </w:r>
        <w:r>
          <w:rPr>
            <w:noProof/>
            <w:webHidden/>
          </w:rPr>
          <w:fldChar w:fldCharType="separate"/>
        </w:r>
        <w:r w:rsidR="001E4245">
          <w:rPr>
            <w:noProof/>
            <w:webHidden/>
          </w:rPr>
          <w:t>47</w:t>
        </w:r>
        <w:r>
          <w:rPr>
            <w:noProof/>
            <w:webHidden/>
          </w:rPr>
          <w:fldChar w:fldCharType="end"/>
        </w:r>
      </w:hyperlink>
    </w:p>
    <w:p w14:paraId="76A221F4" w14:textId="7D033D50"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42" w:history="1">
        <w:r w:rsidRPr="009E1FC5">
          <w:rPr>
            <w:rStyle w:val="Hyperlink"/>
            <w:noProof/>
          </w:rPr>
          <w:t>3.8 Assessment of achievable reductions in exposure to traffic noise</w:t>
        </w:r>
        <w:r>
          <w:rPr>
            <w:noProof/>
            <w:webHidden/>
          </w:rPr>
          <w:tab/>
        </w:r>
        <w:r>
          <w:rPr>
            <w:noProof/>
            <w:webHidden/>
          </w:rPr>
          <w:fldChar w:fldCharType="begin"/>
        </w:r>
        <w:r>
          <w:rPr>
            <w:noProof/>
            <w:webHidden/>
          </w:rPr>
          <w:instrText xml:space="preserve"> PAGEREF _Toc37014142 \h </w:instrText>
        </w:r>
        <w:r>
          <w:rPr>
            <w:noProof/>
            <w:webHidden/>
          </w:rPr>
        </w:r>
        <w:r>
          <w:rPr>
            <w:noProof/>
            <w:webHidden/>
          </w:rPr>
          <w:fldChar w:fldCharType="separate"/>
        </w:r>
        <w:r w:rsidR="001E4245">
          <w:rPr>
            <w:noProof/>
            <w:webHidden/>
          </w:rPr>
          <w:t>48</w:t>
        </w:r>
        <w:r>
          <w:rPr>
            <w:noProof/>
            <w:webHidden/>
          </w:rPr>
          <w:fldChar w:fldCharType="end"/>
        </w:r>
      </w:hyperlink>
    </w:p>
    <w:p w14:paraId="44FD74AB" w14:textId="3901BCCB" w:rsidR="0078249C" w:rsidRDefault="0078249C">
      <w:pPr>
        <w:pStyle w:val="TOC1"/>
        <w:tabs>
          <w:tab w:val="left" w:pos="720"/>
          <w:tab w:val="right" w:leader="dot" w:pos="9622"/>
        </w:tabs>
        <w:rPr>
          <w:rFonts w:asciiTheme="minorHAnsi" w:eastAsiaTheme="minorEastAsia" w:hAnsiTheme="minorHAnsi" w:cstheme="minorBidi"/>
          <w:noProof/>
          <w:lang w:val="en-FI" w:eastAsia="en-GB"/>
        </w:rPr>
      </w:pPr>
      <w:hyperlink w:anchor="_Toc37014143" w:history="1">
        <w:r w:rsidRPr="009E1FC5">
          <w:rPr>
            <w:rStyle w:val="Hyperlink"/>
            <w:noProof/>
          </w:rPr>
          <w:t>IV.</w:t>
        </w:r>
        <w:r>
          <w:rPr>
            <w:rFonts w:asciiTheme="minorHAnsi" w:eastAsiaTheme="minorEastAsia" w:hAnsiTheme="minorHAnsi" w:cstheme="minorBidi"/>
            <w:noProof/>
            <w:lang w:val="en-FI" w:eastAsia="en-GB"/>
          </w:rPr>
          <w:tab/>
        </w:r>
        <w:r w:rsidRPr="009E1FC5">
          <w:rPr>
            <w:rStyle w:val="Hyperlink"/>
            <w:noProof/>
          </w:rPr>
          <w:t>RESULTS</w:t>
        </w:r>
        <w:r>
          <w:rPr>
            <w:noProof/>
            <w:webHidden/>
          </w:rPr>
          <w:tab/>
        </w:r>
        <w:r>
          <w:rPr>
            <w:noProof/>
            <w:webHidden/>
          </w:rPr>
          <w:fldChar w:fldCharType="begin"/>
        </w:r>
        <w:r>
          <w:rPr>
            <w:noProof/>
            <w:webHidden/>
          </w:rPr>
          <w:instrText xml:space="preserve"> PAGEREF _Toc37014143 \h </w:instrText>
        </w:r>
        <w:r>
          <w:rPr>
            <w:noProof/>
            <w:webHidden/>
          </w:rPr>
        </w:r>
        <w:r>
          <w:rPr>
            <w:noProof/>
            <w:webHidden/>
          </w:rPr>
          <w:fldChar w:fldCharType="separate"/>
        </w:r>
        <w:r w:rsidR="001E4245">
          <w:rPr>
            <w:noProof/>
            <w:webHidden/>
          </w:rPr>
          <w:t>50</w:t>
        </w:r>
        <w:r>
          <w:rPr>
            <w:noProof/>
            <w:webHidden/>
          </w:rPr>
          <w:fldChar w:fldCharType="end"/>
        </w:r>
      </w:hyperlink>
    </w:p>
    <w:p w14:paraId="4A7194AB" w14:textId="33593207"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44" w:history="1">
        <w:r w:rsidRPr="009E1FC5">
          <w:rPr>
            <w:rStyle w:val="Hyperlink"/>
            <w:noProof/>
          </w:rPr>
          <w:t>4.1 Pedestrians’ exposure to traffic noise</w:t>
        </w:r>
        <w:r>
          <w:rPr>
            <w:noProof/>
            <w:webHidden/>
          </w:rPr>
          <w:tab/>
        </w:r>
        <w:r>
          <w:rPr>
            <w:noProof/>
            <w:webHidden/>
          </w:rPr>
          <w:fldChar w:fldCharType="begin"/>
        </w:r>
        <w:r>
          <w:rPr>
            <w:noProof/>
            <w:webHidden/>
          </w:rPr>
          <w:instrText xml:space="preserve"> PAGEREF _Toc37014144 \h </w:instrText>
        </w:r>
        <w:r>
          <w:rPr>
            <w:noProof/>
            <w:webHidden/>
          </w:rPr>
        </w:r>
        <w:r>
          <w:rPr>
            <w:noProof/>
            <w:webHidden/>
          </w:rPr>
          <w:fldChar w:fldCharType="separate"/>
        </w:r>
        <w:r w:rsidR="001E4245">
          <w:rPr>
            <w:noProof/>
            <w:webHidden/>
          </w:rPr>
          <w:t>50</w:t>
        </w:r>
        <w:r>
          <w:rPr>
            <w:noProof/>
            <w:webHidden/>
          </w:rPr>
          <w:fldChar w:fldCharType="end"/>
        </w:r>
      </w:hyperlink>
    </w:p>
    <w:p w14:paraId="02614814" w14:textId="75BD4E1C"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45" w:history="1">
        <w:r w:rsidRPr="009E1FC5">
          <w:rPr>
            <w:rStyle w:val="Hyperlink"/>
            <w:noProof/>
          </w:rPr>
          <w:t>4.2 Spatial patterns in pedestrians’ exposures to traffic noise</w:t>
        </w:r>
        <w:r>
          <w:rPr>
            <w:noProof/>
            <w:webHidden/>
          </w:rPr>
          <w:tab/>
        </w:r>
        <w:r>
          <w:rPr>
            <w:noProof/>
            <w:webHidden/>
          </w:rPr>
          <w:fldChar w:fldCharType="begin"/>
        </w:r>
        <w:r>
          <w:rPr>
            <w:noProof/>
            <w:webHidden/>
          </w:rPr>
          <w:instrText xml:space="preserve"> PAGEREF _Toc37014145 \h </w:instrText>
        </w:r>
        <w:r>
          <w:rPr>
            <w:noProof/>
            <w:webHidden/>
          </w:rPr>
        </w:r>
        <w:r>
          <w:rPr>
            <w:noProof/>
            <w:webHidden/>
          </w:rPr>
          <w:fldChar w:fldCharType="separate"/>
        </w:r>
        <w:r w:rsidR="001E4245">
          <w:rPr>
            <w:noProof/>
            <w:webHidden/>
          </w:rPr>
          <w:t>51</w:t>
        </w:r>
        <w:r>
          <w:rPr>
            <w:noProof/>
            <w:webHidden/>
          </w:rPr>
          <w:fldChar w:fldCharType="end"/>
        </w:r>
      </w:hyperlink>
    </w:p>
    <w:p w14:paraId="6916E694" w14:textId="63AE203E"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46" w:history="1">
        <w:r w:rsidRPr="009E1FC5">
          <w:rPr>
            <w:rStyle w:val="Hyperlink"/>
            <w:noProof/>
          </w:rPr>
          <w:t>4.3 Quiet path routing API</w:t>
        </w:r>
        <w:r>
          <w:rPr>
            <w:noProof/>
            <w:webHidden/>
          </w:rPr>
          <w:tab/>
        </w:r>
        <w:r>
          <w:rPr>
            <w:noProof/>
            <w:webHidden/>
          </w:rPr>
          <w:fldChar w:fldCharType="begin"/>
        </w:r>
        <w:r>
          <w:rPr>
            <w:noProof/>
            <w:webHidden/>
          </w:rPr>
          <w:instrText xml:space="preserve"> PAGEREF _Toc37014146 \h </w:instrText>
        </w:r>
        <w:r>
          <w:rPr>
            <w:noProof/>
            <w:webHidden/>
          </w:rPr>
        </w:r>
        <w:r>
          <w:rPr>
            <w:noProof/>
            <w:webHidden/>
          </w:rPr>
          <w:fldChar w:fldCharType="separate"/>
        </w:r>
        <w:r w:rsidR="001E4245">
          <w:rPr>
            <w:noProof/>
            <w:webHidden/>
          </w:rPr>
          <w:t>58</w:t>
        </w:r>
        <w:r>
          <w:rPr>
            <w:noProof/>
            <w:webHidden/>
          </w:rPr>
          <w:fldChar w:fldCharType="end"/>
        </w:r>
      </w:hyperlink>
    </w:p>
    <w:p w14:paraId="2E98A844" w14:textId="6DDD698E"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47" w:history="1">
        <w:r w:rsidRPr="009E1FC5">
          <w:rPr>
            <w:rStyle w:val="Hyperlink"/>
            <w:noProof/>
          </w:rPr>
          <w:t>4.4 Quiet path route planner</w:t>
        </w:r>
        <w:r>
          <w:rPr>
            <w:noProof/>
            <w:webHidden/>
          </w:rPr>
          <w:tab/>
        </w:r>
        <w:r>
          <w:rPr>
            <w:noProof/>
            <w:webHidden/>
          </w:rPr>
          <w:fldChar w:fldCharType="begin"/>
        </w:r>
        <w:r>
          <w:rPr>
            <w:noProof/>
            <w:webHidden/>
          </w:rPr>
          <w:instrText xml:space="preserve"> PAGEREF _Toc37014147 \h </w:instrText>
        </w:r>
        <w:r>
          <w:rPr>
            <w:noProof/>
            <w:webHidden/>
          </w:rPr>
        </w:r>
        <w:r>
          <w:rPr>
            <w:noProof/>
            <w:webHidden/>
          </w:rPr>
          <w:fldChar w:fldCharType="separate"/>
        </w:r>
        <w:r w:rsidR="001E4245">
          <w:rPr>
            <w:noProof/>
            <w:webHidden/>
          </w:rPr>
          <w:t>61</w:t>
        </w:r>
        <w:r>
          <w:rPr>
            <w:noProof/>
            <w:webHidden/>
          </w:rPr>
          <w:fldChar w:fldCharType="end"/>
        </w:r>
      </w:hyperlink>
    </w:p>
    <w:p w14:paraId="317C03C8" w14:textId="1E208C26"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48" w:history="1">
        <w:r w:rsidRPr="009E1FC5">
          <w:rPr>
            <w:rStyle w:val="Hyperlink"/>
            <w:noProof/>
          </w:rPr>
          <w:t>4.5 Achievable reductions in exposure to traffic noise</w:t>
        </w:r>
        <w:r>
          <w:rPr>
            <w:noProof/>
            <w:webHidden/>
          </w:rPr>
          <w:tab/>
        </w:r>
        <w:r>
          <w:rPr>
            <w:noProof/>
            <w:webHidden/>
          </w:rPr>
          <w:fldChar w:fldCharType="begin"/>
        </w:r>
        <w:r>
          <w:rPr>
            <w:noProof/>
            <w:webHidden/>
          </w:rPr>
          <w:instrText xml:space="preserve"> PAGEREF _Toc37014148 \h </w:instrText>
        </w:r>
        <w:r>
          <w:rPr>
            <w:noProof/>
            <w:webHidden/>
          </w:rPr>
        </w:r>
        <w:r>
          <w:rPr>
            <w:noProof/>
            <w:webHidden/>
          </w:rPr>
          <w:fldChar w:fldCharType="separate"/>
        </w:r>
        <w:r w:rsidR="001E4245">
          <w:rPr>
            <w:noProof/>
            <w:webHidden/>
          </w:rPr>
          <w:t>65</w:t>
        </w:r>
        <w:r>
          <w:rPr>
            <w:noProof/>
            <w:webHidden/>
          </w:rPr>
          <w:fldChar w:fldCharType="end"/>
        </w:r>
      </w:hyperlink>
    </w:p>
    <w:p w14:paraId="7DA9E9A4" w14:textId="50CD8063"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49" w:history="1">
        <w:r w:rsidRPr="009E1FC5">
          <w:rPr>
            <w:rStyle w:val="Hyperlink"/>
            <w:noProof/>
          </w:rPr>
          <w:t>4.6 Sharing of the methods and results</w:t>
        </w:r>
        <w:r>
          <w:rPr>
            <w:noProof/>
            <w:webHidden/>
          </w:rPr>
          <w:tab/>
        </w:r>
        <w:r>
          <w:rPr>
            <w:noProof/>
            <w:webHidden/>
          </w:rPr>
          <w:fldChar w:fldCharType="begin"/>
        </w:r>
        <w:r>
          <w:rPr>
            <w:noProof/>
            <w:webHidden/>
          </w:rPr>
          <w:instrText xml:space="preserve"> PAGEREF _Toc37014149 \h </w:instrText>
        </w:r>
        <w:r>
          <w:rPr>
            <w:noProof/>
            <w:webHidden/>
          </w:rPr>
        </w:r>
        <w:r>
          <w:rPr>
            <w:noProof/>
            <w:webHidden/>
          </w:rPr>
          <w:fldChar w:fldCharType="separate"/>
        </w:r>
        <w:r w:rsidR="001E4245">
          <w:rPr>
            <w:noProof/>
            <w:webHidden/>
          </w:rPr>
          <w:t>70</w:t>
        </w:r>
        <w:r>
          <w:rPr>
            <w:noProof/>
            <w:webHidden/>
          </w:rPr>
          <w:fldChar w:fldCharType="end"/>
        </w:r>
      </w:hyperlink>
    </w:p>
    <w:p w14:paraId="7A753E8C" w14:textId="373EF855" w:rsidR="0078249C" w:rsidRDefault="0078249C">
      <w:pPr>
        <w:pStyle w:val="TOC1"/>
        <w:tabs>
          <w:tab w:val="left" w:pos="482"/>
          <w:tab w:val="right" w:leader="dot" w:pos="9622"/>
        </w:tabs>
        <w:rPr>
          <w:rFonts w:asciiTheme="minorHAnsi" w:eastAsiaTheme="minorEastAsia" w:hAnsiTheme="minorHAnsi" w:cstheme="minorBidi"/>
          <w:noProof/>
          <w:lang w:val="en-FI" w:eastAsia="en-GB"/>
        </w:rPr>
      </w:pPr>
      <w:hyperlink w:anchor="_Toc37014150" w:history="1">
        <w:r w:rsidRPr="009E1FC5">
          <w:rPr>
            <w:rStyle w:val="Hyperlink"/>
            <w:noProof/>
          </w:rPr>
          <w:t>V.</w:t>
        </w:r>
        <w:r>
          <w:rPr>
            <w:rFonts w:asciiTheme="minorHAnsi" w:eastAsiaTheme="minorEastAsia" w:hAnsiTheme="minorHAnsi" w:cstheme="minorBidi"/>
            <w:noProof/>
            <w:lang w:val="en-FI" w:eastAsia="en-GB"/>
          </w:rPr>
          <w:tab/>
        </w:r>
        <w:r w:rsidRPr="009E1FC5">
          <w:rPr>
            <w:rStyle w:val="Hyperlink"/>
            <w:noProof/>
          </w:rPr>
          <w:t>DISCUSSION AND CONCLUSIONS</w:t>
        </w:r>
        <w:r>
          <w:rPr>
            <w:noProof/>
            <w:webHidden/>
          </w:rPr>
          <w:tab/>
        </w:r>
        <w:r>
          <w:rPr>
            <w:noProof/>
            <w:webHidden/>
          </w:rPr>
          <w:fldChar w:fldCharType="begin"/>
        </w:r>
        <w:r>
          <w:rPr>
            <w:noProof/>
            <w:webHidden/>
          </w:rPr>
          <w:instrText xml:space="preserve"> PAGEREF _Toc37014150 \h </w:instrText>
        </w:r>
        <w:r>
          <w:rPr>
            <w:noProof/>
            <w:webHidden/>
          </w:rPr>
        </w:r>
        <w:r>
          <w:rPr>
            <w:noProof/>
            <w:webHidden/>
          </w:rPr>
          <w:fldChar w:fldCharType="separate"/>
        </w:r>
        <w:r w:rsidR="001E4245">
          <w:rPr>
            <w:noProof/>
            <w:webHidden/>
          </w:rPr>
          <w:t>72</w:t>
        </w:r>
        <w:r>
          <w:rPr>
            <w:noProof/>
            <w:webHidden/>
          </w:rPr>
          <w:fldChar w:fldCharType="end"/>
        </w:r>
      </w:hyperlink>
    </w:p>
    <w:p w14:paraId="7EED785E" w14:textId="212489DA"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51" w:history="1">
        <w:r w:rsidRPr="009E1FC5">
          <w:rPr>
            <w:rStyle w:val="Hyperlink"/>
            <w:noProof/>
          </w:rPr>
          <w:t>5.1 Technical assessment – quality of the paths</w:t>
        </w:r>
        <w:r>
          <w:rPr>
            <w:noProof/>
            <w:webHidden/>
          </w:rPr>
          <w:tab/>
        </w:r>
        <w:r>
          <w:rPr>
            <w:noProof/>
            <w:webHidden/>
          </w:rPr>
          <w:fldChar w:fldCharType="begin"/>
        </w:r>
        <w:r>
          <w:rPr>
            <w:noProof/>
            <w:webHidden/>
          </w:rPr>
          <w:instrText xml:space="preserve"> PAGEREF _Toc37014151 \h </w:instrText>
        </w:r>
        <w:r>
          <w:rPr>
            <w:noProof/>
            <w:webHidden/>
          </w:rPr>
        </w:r>
        <w:r>
          <w:rPr>
            <w:noProof/>
            <w:webHidden/>
          </w:rPr>
          <w:fldChar w:fldCharType="separate"/>
        </w:r>
        <w:r w:rsidR="001E4245">
          <w:rPr>
            <w:noProof/>
            <w:webHidden/>
          </w:rPr>
          <w:t>72</w:t>
        </w:r>
        <w:r>
          <w:rPr>
            <w:noProof/>
            <w:webHidden/>
          </w:rPr>
          <w:fldChar w:fldCharType="end"/>
        </w:r>
      </w:hyperlink>
    </w:p>
    <w:p w14:paraId="772FA38F" w14:textId="6E2ABAFB"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52" w:history="1">
        <w:r w:rsidRPr="009E1FC5">
          <w:rPr>
            <w:rStyle w:val="Hyperlink"/>
            <w:noProof/>
          </w:rPr>
          <w:t>5.2 Assessing pedestrians’ dynamic exposures to traffic noise can reveal unequal opportunities for walking</w:t>
        </w:r>
        <w:r>
          <w:rPr>
            <w:noProof/>
            <w:webHidden/>
          </w:rPr>
          <w:tab/>
        </w:r>
        <w:r>
          <w:rPr>
            <w:noProof/>
            <w:webHidden/>
          </w:rPr>
          <w:fldChar w:fldCharType="begin"/>
        </w:r>
        <w:r>
          <w:rPr>
            <w:noProof/>
            <w:webHidden/>
          </w:rPr>
          <w:instrText xml:space="preserve"> PAGEREF _Toc37014152 \h </w:instrText>
        </w:r>
        <w:r>
          <w:rPr>
            <w:noProof/>
            <w:webHidden/>
          </w:rPr>
        </w:r>
        <w:r>
          <w:rPr>
            <w:noProof/>
            <w:webHidden/>
          </w:rPr>
          <w:fldChar w:fldCharType="separate"/>
        </w:r>
        <w:r w:rsidR="001E4245">
          <w:rPr>
            <w:noProof/>
            <w:webHidden/>
          </w:rPr>
          <w:t>74</w:t>
        </w:r>
        <w:r>
          <w:rPr>
            <w:noProof/>
            <w:webHidden/>
          </w:rPr>
          <w:fldChar w:fldCharType="end"/>
        </w:r>
      </w:hyperlink>
    </w:p>
    <w:p w14:paraId="79A29710" w14:textId="4C3E2DAA"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53" w:history="1">
        <w:r w:rsidRPr="009E1FC5">
          <w:rPr>
            <w:rStyle w:val="Hyperlink"/>
            <w:noProof/>
          </w:rPr>
          <w:t>5.3 Significant but varying reductions in traffic noise exposure can be achieved by quiet path routing</w:t>
        </w:r>
        <w:r>
          <w:rPr>
            <w:noProof/>
            <w:webHidden/>
          </w:rPr>
          <w:tab/>
        </w:r>
        <w:r>
          <w:rPr>
            <w:noProof/>
            <w:webHidden/>
          </w:rPr>
          <w:fldChar w:fldCharType="begin"/>
        </w:r>
        <w:r>
          <w:rPr>
            <w:noProof/>
            <w:webHidden/>
          </w:rPr>
          <w:instrText xml:space="preserve"> PAGEREF _Toc37014153 \h </w:instrText>
        </w:r>
        <w:r>
          <w:rPr>
            <w:noProof/>
            <w:webHidden/>
          </w:rPr>
        </w:r>
        <w:r>
          <w:rPr>
            <w:noProof/>
            <w:webHidden/>
          </w:rPr>
          <w:fldChar w:fldCharType="separate"/>
        </w:r>
        <w:r w:rsidR="001E4245">
          <w:rPr>
            <w:noProof/>
            <w:webHidden/>
          </w:rPr>
          <w:t>75</w:t>
        </w:r>
        <w:r>
          <w:rPr>
            <w:noProof/>
            <w:webHidden/>
          </w:rPr>
          <w:fldChar w:fldCharType="end"/>
        </w:r>
      </w:hyperlink>
    </w:p>
    <w:p w14:paraId="6D8A333A" w14:textId="02465A69"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54" w:history="1">
        <w:r w:rsidRPr="009E1FC5">
          <w:rPr>
            <w:rStyle w:val="Hyperlink"/>
            <w:noProof/>
          </w:rPr>
          <w:t>5.4 The presence of alternative paths limits the accuracy of the indirect dynamic exposure assessment</w:t>
        </w:r>
        <w:r>
          <w:rPr>
            <w:noProof/>
            <w:webHidden/>
          </w:rPr>
          <w:tab/>
        </w:r>
        <w:r>
          <w:rPr>
            <w:noProof/>
            <w:webHidden/>
          </w:rPr>
          <w:fldChar w:fldCharType="begin"/>
        </w:r>
        <w:r>
          <w:rPr>
            <w:noProof/>
            <w:webHidden/>
          </w:rPr>
          <w:instrText xml:space="preserve"> PAGEREF _Toc37014154 \h </w:instrText>
        </w:r>
        <w:r>
          <w:rPr>
            <w:noProof/>
            <w:webHidden/>
          </w:rPr>
        </w:r>
        <w:r>
          <w:rPr>
            <w:noProof/>
            <w:webHidden/>
          </w:rPr>
          <w:fldChar w:fldCharType="separate"/>
        </w:r>
        <w:r w:rsidR="001E4245">
          <w:rPr>
            <w:noProof/>
            <w:webHidden/>
          </w:rPr>
          <w:t>76</w:t>
        </w:r>
        <w:r>
          <w:rPr>
            <w:noProof/>
            <w:webHidden/>
          </w:rPr>
          <w:fldChar w:fldCharType="end"/>
        </w:r>
      </w:hyperlink>
    </w:p>
    <w:p w14:paraId="69DC1FFE" w14:textId="0AECB619"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55" w:history="1">
        <w:r w:rsidRPr="009E1FC5">
          <w:rPr>
            <w:rStyle w:val="Hyperlink"/>
            <w:noProof/>
          </w:rPr>
          <w:t>5.5 Alternative quiet paths need to be calculated to suit different situations and people with varying preferences</w:t>
        </w:r>
        <w:r>
          <w:rPr>
            <w:noProof/>
            <w:webHidden/>
          </w:rPr>
          <w:tab/>
        </w:r>
        <w:r>
          <w:rPr>
            <w:noProof/>
            <w:webHidden/>
          </w:rPr>
          <w:fldChar w:fldCharType="begin"/>
        </w:r>
        <w:r>
          <w:rPr>
            <w:noProof/>
            <w:webHidden/>
          </w:rPr>
          <w:instrText xml:space="preserve"> PAGEREF _Toc37014155 \h </w:instrText>
        </w:r>
        <w:r>
          <w:rPr>
            <w:noProof/>
            <w:webHidden/>
          </w:rPr>
        </w:r>
        <w:r>
          <w:rPr>
            <w:noProof/>
            <w:webHidden/>
          </w:rPr>
          <w:fldChar w:fldCharType="separate"/>
        </w:r>
        <w:r w:rsidR="001E4245">
          <w:rPr>
            <w:noProof/>
            <w:webHidden/>
          </w:rPr>
          <w:t>78</w:t>
        </w:r>
        <w:r>
          <w:rPr>
            <w:noProof/>
            <w:webHidden/>
          </w:rPr>
          <w:fldChar w:fldCharType="end"/>
        </w:r>
      </w:hyperlink>
    </w:p>
    <w:p w14:paraId="3CC45114" w14:textId="00C4F530"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56" w:history="1">
        <w:r w:rsidRPr="009E1FC5">
          <w:rPr>
            <w:rStyle w:val="Hyperlink"/>
            <w:noProof/>
          </w:rPr>
          <w:t>5.6 Uncertainties in exposure-response relationships challenge the environmental impedance function</w:t>
        </w:r>
        <w:r>
          <w:rPr>
            <w:noProof/>
            <w:webHidden/>
          </w:rPr>
          <w:tab/>
        </w:r>
        <w:r>
          <w:rPr>
            <w:noProof/>
            <w:webHidden/>
          </w:rPr>
          <w:fldChar w:fldCharType="begin"/>
        </w:r>
        <w:r>
          <w:rPr>
            <w:noProof/>
            <w:webHidden/>
          </w:rPr>
          <w:instrText xml:space="preserve"> PAGEREF _Toc37014156 \h </w:instrText>
        </w:r>
        <w:r>
          <w:rPr>
            <w:noProof/>
            <w:webHidden/>
          </w:rPr>
        </w:r>
        <w:r>
          <w:rPr>
            <w:noProof/>
            <w:webHidden/>
          </w:rPr>
          <w:fldChar w:fldCharType="separate"/>
        </w:r>
        <w:r w:rsidR="001E4245">
          <w:rPr>
            <w:noProof/>
            <w:webHidden/>
          </w:rPr>
          <w:t>78</w:t>
        </w:r>
        <w:r>
          <w:rPr>
            <w:noProof/>
            <w:webHidden/>
          </w:rPr>
          <w:fldChar w:fldCharType="end"/>
        </w:r>
      </w:hyperlink>
    </w:p>
    <w:p w14:paraId="52674521" w14:textId="31854DAD"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57" w:history="1">
        <w:r w:rsidRPr="009E1FC5">
          <w:rPr>
            <w:rStyle w:val="Hyperlink"/>
            <w:noProof/>
          </w:rPr>
          <w:t>5.7 Exposure-based routing should be developed as a concept to consider multiple pollutants</w:t>
        </w:r>
        <w:r>
          <w:rPr>
            <w:noProof/>
            <w:webHidden/>
          </w:rPr>
          <w:tab/>
        </w:r>
        <w:r>
          <w:rPr>
            <w:noProof/>
            <w:webHidden/>
          </w:rPr>
          <w:fldChar w:fldCharType="begin"/>
        </w:r>
        <w:r>
          <w:rPr>
            <w:noProof/>
            <w:webHidden/>
          </w:rPr>
          <w:instrText xml:space="preserve"> PAGEREF _Toc37014157 \h </w:instrText>
        </w:r>
        <w:r>
          <w:rPr>
            <w:noProof/>
            <w:webHidden/>
          </w:rPr>
        </w:r>
        <w:r>
          <w:rPr>
            <w:noProof/>
            <w:webHidden/>
          </w:rPr>
          <w:fldChar w:fldCharType="separate"/>
        </w:r>
        <w:r w:rsidR="001E4245">
          <w:rPr>
            <w:noProof/>
            <w:webHidden/>
          </w:rPr>
          <w:t>80</w:t>
        </w:r>
        <w:r>
          <w:rPr>
            <w:noProof/>
            <w:webHidden/>
          </w:rPr>
          <w:fldChar w:fldCharType="end"/>
        </w:r>
      </w:hyperlink>
    </w:p>
    <w:p w14:paraId="5ED3ED29" w14:textId="7772CC8F" w:rsidR="0078249C" w:rsidRDefault="0078249C">
      <w:pPr>
        <w:pStyle w:val="TOC2"/>
        <w:tabs>
          <w:tab w:val="right" w:leader="dot" w:pos="9622"/>
        </w:tabs>
        <w:rPr>
          <w:rFonts w:asciiTheme="minorHAnsi" w:eastAsiaTheme="minorEastAsia" w:hAnsiTheme="minorHAnsi" w:cstheme="minorBidi"/>
          <w:noProof/>
          <w:lang w:val="en-FI" w:eastAsia="en-GB"/>
        </w:rPr>
      </w:pPr>
      <w:hyperlink w:anchor="_Toc37014158" w:history="1">
        <w:r w:rsidRPr="009E1FC5">
          <w:rPr>
            <w:rStyle w:val="Hyperlink"/>
            <w:noProof/>
          </w:rPr>
          <w:t>5.8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37014158 \h </w:instrText>
        </w:r>
        <w:r>
          <w:rPr>
            <w:noProof/>
            <w:webHidden/>
          </w:rPr>
        </w:r>
        <w:r>
          <w:rPr>
            <w:noProof/>
            <w:webHidden/>
          </w:rPr>
          <w:fldChar w:fldCharType="separate"/>
        </w:r>
        <w:r w:rsidR="001E4245">
          <w:rPr>
            <w:noProof/>
            <w:webHidden/>
          </w:rPr>
          <w:t>82</w:t>
        </w:r>
        <w:r>
          <w:rPr>
            <w:noProof/>
            <w:webHidden/>
          </w:rPr>
          <w:fldChar w:fldCharType="end"/>
        </w:r>
      </w:hyperlink>
    </w:p>
    <w:p w14:paraId="033E2680" w14:textId="5133A581" w:rsidR="0078249C" w:rsidRDefault="0078249C">
      <w:pPr>
        <w:pStyle w:val="TOC1"/>
        <w:tabs>
          <w:tab w:val="left" w:pos="720"/>
          <w:tab w:val="right" w:leader="dot" w:pos="9622"/>
        </w:tabs>
        <w:rPr>
          <w:rFonts w:asciiTheme="minorHAnsi" w:eastAsiaTheme="minorEastAsia" w:hAnsiTheme="minorHAnsi" w:cstheme="minorBidi"/>
          <w:noProof/>
          <w:lang w:val="en-FI" w:eastAsia="en-GB"/>
        </w:rPr>
      </w:pPr>
      <w:hyperlink w:anchor="_Toc37014159" w:history="1">
        <w:r w:rsidRPr="009E1FC5">
          <w:rPr>
            <w:rStyle w:val="Hyperlink"/>
            <w:noProof/>
          </w:rPr>
          <w:t>VI.</w:t>
        </w:r>
        <w:r>
          <w:rPr>
            <w:rFonts w:asciiTheme="minorHAnsi" w:eastAsiaTheme="minorEastAsia" w:hAnsiTheme="minorHAnsi" w:cstheme="minorBidi"/>
            <w:noProof/>
            <w:lang w:val="en-FI" w:eastAsia="en-GB"/>
          </w:rPr>
          <w:tab/>
        </w:r>
        <w:r w:rsidRPr="009E1FC5">
          <w:rPr>
            <w:rStyle w:val="Hyperlink"/>
            <w:noProof/>
          </w:rPr>
          <w:t>REFERENCES</w:t>
        </w:r>
        <w:r>
          <w:rPr>
            <w:noProof/>
            <w:webHidden/>
          </w:rPr>
          <w:tab/>
        </w:r>
        <w:r>
          <w:rPr>
            <w:noProof/>
            <w:webHidden/>
          </w:rPr>
          <w:fldChar w:fldCharType="begin"/>
        </w:r>
        <w:r>
          <w:rPr>
            <w:noProof/>
            <w:webHidden/>
          </w:rPr>
          <w:instrText xml:space="preserve"> PAGEREF _Toc37014159 \h </w:instrText>
        </w:r>
        <w:r>
          <w:rPr>
            <w:noProof/>
            <w:webHidden/>
          </w:rPr>
        </w:r>
        <w:r>
          <w:rPr>
            <w:noProof/>
            <w:webHidden/>
          </w:rPr>
          <w:fldChar w:fldCharType="separate"/>
        </w:r>
        <w:r w:rsidR="001E4245">
          <w:rPr>
            <w:noProof/>
            <w:webHidden/>
          </w:rPr>
          <w:t>85</w:t>
        </w:r>
        <w:r>
          <w:rPr>
            <w:noProof/>
            <w:webHidden/>
          </w:rPr>
          <w:fldChar w:fldCharType="end"/>
        </w:r>
      </w:hyperlink>
    </w:p>
    <w:p w14:paraId="02579F7F" w14:textId="3874C04C" w:rsidR="0078249C" w:rsidRDefault="0078249C">
      <w:pPr>
        <w:pStyle w:val="TOC1"/>
        <w:tabs>
          <w:tab w:val="right" w:leader="dot" w:pos="9622"/>
        </w:tabs>
        <w:rPr>
          <w:rFonts w:asciiTheme="minorHAnsi" w:eastAsiaTheme="minorEastAsia" w:hAnsiTheme="minorHAnsi" w:cstheme="minorBidi"/>
          <w:noProof/>
          <w:lang w:val="en-FI" w:eastAsia="en-GB"/>
        </w:rPr>
      </w:pPr>
      <w:hyperlink w:anchor="_Toc37014160" w:history="1">
        <w:r w:rsidRPr="009E1FC5">
          <w:rPr>
            <w:rStyle w:val="Hyperlink"/>
            <w:noProof/>
          </w:rPr>
          <w:t>ACKNOWLEDGEMENTS</w:t>
        </w:r>
        <w:r>
          <w:rPr>
            <w:noProof/>
            <w:webHidden/>
          </w:rPr>
          <w:tab/>
        </w:r>
        <w:r>
          <w:rPr>
            <w:noProof/>
            <w:webHidden/>
          </w:rPr>
          <w:fldChar w:fldCharType="begin"/>
        </w:r>
        <w:r>
          <w:rPr>
            <w:noProof/>
            <w:webHidden/>
          </w:rPr>
          <w:instrText xml:space="preserve"> PAGEREF _Toc37014160 \h </w:instrText>
        </w:r>
        <w:r>
          <w:rPr>
            <w:noProof/>
            <w:webHidden/>
          </w:rPr>
        </w:r>
        <w:r>
          <w:rPr>
            <w:noProof/>
            <w:webHidden/>
          </w:rPr>
          <w:fldChar w:fldCharType="separate"/>
        </w:r>
        <w:r w:rsidR="001E4245">
          <w:rPr>
            <w:noProof/>
            <w:webHidden/>
          </w:rPr>
          <w:t>91</w:t>
        </w:r>
        <w:r>
          <w:rPr>
            <w:noProof/>
            <w:webHidden/>
          </w:rPr>
          <w:fldChar w:fldCharType="end"/>
        </w:r>
      </w:hyperlink>
    </w:p>
    <w:p w14:paraId="768E77F1" w14:textId="522B4D86" w:rsidR="0078249C" w:rsidRDefault="0078249C">
      <w:pPr>
        <w:pStyle w:val="TOC1"/>
        <w:tabs>
          <w:tab w:val="right" w:leader="dot" w:pos="9622"/>
        </w:tabs>
        <w:rPr>
          <w:rFonts w:asciiTheme="minorHAnsi" w:eastAsiaTheme="minorEastAsia" w:hAnsiTheme="minorHAnsi" w:cstheme="minorBidi"/>
          <w:noProof/>
          <w:lang w:val="en-FI" w:eastAsia="en-GB"/>
        </w:rPr>
      </w:pPr>
      <w:hyperlink w:anchor="_Toc37014161" w:history="1">
        <w:r w:rsidRPr="009E1FC5">
          <w:rPr>
            <w:rStyle w:val="Hyperlink"/>
            <w:noProof/>
          </w:rPr>
          <w:t>APPENDICES</w:t>
        </w:r>
        <w:r>
          <w:rPr>
            <w:noProof/>
            <w:webHidden/>
          </w:rPr>
          <w:tab/>
        </w:r>
        <w:r>
          <w:rPr>
            <w:noProof/>
            <w:webHidden/>
          </w:rPr>
          <w:fldChar w:fldCharType="begin"/>
        </w:r>
        <w:r>
          <w:rPr>
            <w:noProof/>
            <w:webHidden/>
          </w:rPr>
          <w:instrText xml:space="preserve"> PAGEREF _Toc37014161 \h </w:instrText>
        </w:r>
        <w:r>
          <w:rPr>
            <w:noProof/>
            <w:webHidden/>
          </w:rPr>
        </w:r>
        <w:r>
          <w:rPr>
            <w:noProof/>
            <w:webHidden/>
          </w:rPr>
          <w:fldChar w:fldCharType="separate"/>
        </w:r>
        <w:r w:rsidR="001E4245">
          <w:rPr>
            <w:noProof/>
            <w:webHidden/>
          </w:rPr>
          <w:t>92</w:t>
        </w:r>
        <w:r>
          <w:rPr>
            <w:noProof/>
            <w:webHidden/>
          </w:rPr>
          <w:fldChar w:fldCharType="end"/>
        </w:r>
      </w:hyperlink>
    </w:p>
    <w:p w14:paraId="62604D48" w14:textId="529C6137" w:rsidR="00761C06" w:rsidRPr="00761C06" w:rsidRDefault="00B43CC4" w:rsidP="00761C06">
      <w:pPr>
        <w:jc w:val="left"/>
      </w:pPr>
      <w:r w:rsidRPr="00CC2F87">
        <w:fldChar w:fldCharType="end"/>
      </w:r>
      <w:r w:rsidR="00761C06">
        <w:rPr>
          <w:b/>
          <w:bCs/>
        </w:rPr>
        <w:br w:type="page"/>
      </w:r>
    </w:p>
    <w:p w14:paraId="30C9A2E9" w14:textId="7634CB18" w:rsidR="00D908C2" w:rsidRPr="002D51B6" w:rsidRDefault="00D908C2" w:rsidP="00D908C2">
      <w:pPr>
        <w:jc w:val="left"/>
        <w:rPr>
          <w:b/>
          <w:bCs/>
          <w:sz w:val="30"/>
          <w:szCs w:val="30"/>
        </w:rPr>
      </w:pPr>
      <w:r w:rsidRPr="002D51B6">
        <w:rPr>
          <w:b/>
          <w:bCs/>
          <w:sz w:val="30"/>
          <w:szCs w:val="30"/>
        </w:rPr>
        <w:lastRenderedPageBreak/>
        <w:t>LIST OF FIGURES</w:t>
      </w:r>
    </w:p>
    <w:p w14:paraId="6701CE1C" w14:textId="79705370" w:rsidR="0078249C"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7014163" w:history="1">
        <w:r w:rsidR="0078249C" w:rsidRPr="00D87BC6">
          <w:rPr>
            <w:rStyle w:val="Hyperlink"/>
            <w:noProof/>
          </w:rPr>
          <w:t xml:space="preserve">Figure 1. Equal loudness contours as in ISO 226 </w:t>
        </w:r>
        <w:r w:rsidR="0078249C" w:rsidRPr="00D87BC6">
          <w:rPr>
            <w:rStyle w:val="Hyperlink"/>
            <w:noProof/>
            <w:lang w:val="en-GB"/>
          </w:rPr>
          <w:t>(</w:t>
        </w:r>
        <w:r w:rsidR="0078249C" w:rsidRPr="00D87BC6">
          <w:rPr>
            <w:rStyle w:val="Hyperlink"/>
            <w:i/>
            <w:noProof/>
            <w:lang w:val="en-GB"/>
          </w:rPr>
          <w:t>Acoustics – normal equal-loudness contours. International Standard ISO 226</w:t>
        </w:r>
        <w:r w:rsidR="0078249C" w:rsidRPr="00D87BC6">
          <w:rPr>
            <w:rStyle w:val="Hyperlink"/>
            <w:noProof/>
            <w:lang w:val="en-GB"/>
          </w:rPr>
          <w:t>)</w:t>
        </w:r>
        <w:r w:rsidR="0078249C" w:rsidRPr="00D87BC6">
          <w:rPr>
            <w:rStyle w:val="Hyperlink"/>
            <w:noProof/>
          </w:rPr>
          <w:t>.</w:t>
        </w:r>
        <w:r w:rsidR="0078249C">
          <w:rPr>
            <w:noProof/>
            <w:webHidden/>
          </w:rPr>
          <w:tab/>
        </w:r>
        <w:r w:rsidR="0078249C">
          <w:rPr>
            <w:noProof/>
            <w:webHidden/>
          </w:rPr>
          <w:fldChar w:fldCharType="begin"/>
        </w:r>
        <w:r w:rsidR="0078249C">
          <w:rPr>
            <w:noProof/>
            <w:webHidden/>
          </w:rPr>
          <w:instrText xml:space="preserve"> PAGEREF _Toc37014163 \h </w:instrText>
        </w:r>
        <w:r w:rsidR="0078249C">
          <w:rPr>
            <w:noProof/>
            <w:webHidden/>
          </w:rPr>
        </w:r>
        <w:r w:rsidR="0078249C">
          <w:rPr>
            <w:noProof/>
            <w:webHidden/>
          </w:rPr>
          <w:fldChar w:fldCharType="separate"/>
        </w:r>
        <w:r w:rsidR="001E4245">
          <w:rPr>
            <w:noProof/>
            <w:webHidden/>
          </w:rPr>
          <w:t>4</w:t>
        </w:r>
        <w:r w:rsidR="0078249C">
          <w:rPr>
            <w:noProof/>
            <w:webHidden/>
          </w:rPr>
          <w:fldChar w:fldCharType="end"/>
        </w:r>
      </w:hyperlink>
    </w:p>
    <w:p w14:paraId="4B4D072D" w14:textId="1217E760"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64" w:history="1">
        <w:r w:rsidRPr="00D87BC6">
          <w:rPr>
            <w:rStyle w:val="Hyperlink"/>
            <w:noProof/>
          </w:rPr>
          <w:t>Figure 2. Composed scatterplot between L</w:t>
        </w:r>
        <w:r w:rsidRPr="00D87BC6">
          <w:rPr>
            <w:rStyle w:val="Hyperlink"/>
            <w:noProof/>
            <w:vertAlign w:val="subscript"/>
          </w:rPr>
          <w:t>den</w:t>
        </w:r>
        <w:r w:rsidRPr="00D87BC6">
          <w:rPr>
            <w:rStyle w:val="Hyperlink"/>
            <w:noProof/>
          </w:rPr>
          <w:t xml:space="preserve"> and percentage of highly annoyed (HA%) for several studies on road traffic noise and annoyance by Guski et al. (2017).</w:t>
        </w:r>
        <w:r>
          <w:rPr>
            <w:noProof/>
            <w:webHidden/>
          </w:rPr>
          <w:tab/>
        </w:r>
        <w:r>
          <w:rPr>
            <w:noProof/>
            <w:webHidden/>
          </w:rPr>
          <w:fldChar w:fldCharType="begin"/>
        </w:r>
        <w:r>
          <w:rPr>
            <w:noProof/>
            <w:webHidden/>
          </w:rPr>
          <w:instrText xml:space="preserve"> PAGEREF _Toc37014164 \h </w:instrText>
        </w:r>
        <w:r>
          <w:rPr>
            <w:noProof/>
            <w:webHidden/>
          </w:rPr>
        </w:r>
        <w:r>
          <w:rPr>
            <w:noProof/>
            <w:webHidden/>
          </w:rPr>
          <w:fldChar w:fldCharType="separate"/>
        </w:r>
        <w:r w:rsidR="001E4245">
          <w:rPr>
            <w:noProof/>
            <w:webHidden/>
          </w:rPr>
          <w:t>6</w:t>
        </w:r>
        <w:r>
          <w:rPr>
            <w:noProof/>
            <w:webHidden/>
          </w:rPr>
          <w:fldChar w:fldCharType="end"/>
        </w:r>
      </w:hyperlink>
    </w:p>
    <w:p w14:paraId="65191E9D" w14:textId="2C25CFA3"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65" w:history="1">
        <w:r w:rsidRPr="00D87BC6">
          <w:rPr>
            <w:rStyle w:val="Hyperlink"/>
            <w:noProof/>
          </w:rPr>
          <w:t>Figure 3. Dynamic exposure to traffic noise level on a path as distances (left) and durations (right) of different traffic noise levels.</w:t>
        </w:r>
        <w:r>
          <w:rPr>
            <w:noProof/>
            <w:webHidden/>
          </w:rPr>
          <w:tab/>
        </w:r>
        <w:r>
          <w:rPr>
            <w:noProof/>
            <w:webHidden/>
          </w:rPr>
          <w:fldChar w:fldCharType="begin"/>
        </w:r>
        <w:r>
          <w:rPr>
            <w:noProof/>
            <w:webHidden/>
          </w:rPr>
          <w:instrText xml:space="preserve"> PAGEREF _Toc37014165 \h </w:instrText>
        </w:r>
        <w:r>
          <w:rPr>
            <w:noProof/>
            <w:webHidden/>
          </w:rPr>
        </w:r>
        <w:r>
          <w:rPr>
            <w:noProof/>
            <w:webHidden/>
          </w:rPr>
          <w:fldChar w:fldCharType="separate"/>
        </w:r>
        <w:r w:rsidR="001E4245">
          <w:rPr>
            <w:noProof/>
            <w:webHidden/>
          </w:rPr>
          <w:t>8</w:t>
        </w:r>
        <w:r>
          <w:rPr>
            <w:noProof/>
            <w:webHidden/>
          </w:rPr>
          <w:fldChar w:fldCharType="end"/>
        </w:r>
      </w:hyperlink>
    </w:p>
    <w:p w14:paraId="0FB86200" w14:textId="01F73BAC"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66" w:history="1">
        <w:r w:rsidRPr="00D87BC6">
          <w:rPr>
            <w:rStyle w:val="Hyperlink"/>
            <w:noProof/>
          </w:rPr>
          <w:t>Figure 4. An illustration of the sequence of steps in finding least cost paths with Dijkstra's algorithm by Jasika et al. (2012).</w:t>
        </w:r>
        <w:r>
          <w:rPr>
            <w:noProof/>
            <w:webHidden/>
          </w:rPr>
          <w:tab/>
        </w:r>
        <w:r>
          <w:rPr>
            <w:noProof/>
            <w:webHidden/>
          </w:rPr>
          <w:fldChar w:fldCharType="begin"/>
        </w:r>
        <w:r>
          <w:rPr>
            <w:noProof/>
            <w:webHidden/>
          </w:rPr>
          <w:instrText xml:space="preserve"> PAGEREF _Toc37014166 \h </w:instrText>
        </w:r>
        <w:r>
          <w:rPr>
            <w:noProof/>
            <w:webHidden/>
          </w:rPr>
        </w:r>
        <w:r>
          <w:rPr>
            <w:noProof/>
            <w:webHidden/>
          </w:rPr>
          <w:fldChar w:fldCharType="separate"/>
        </w:r>
        <w:r w:rsidR="001E4245">
          <w:rPr>
            <w:noProof/>
            <w:webHidden/>
          </w:rPr>
          <w:t>10</w:t>
        </w:r>
        <w:r>
          <w:rPr>
            <w:noProof/>
            <w:webHidden/>
          </w:rPr>
          <w:fldChar w:fldCharType="end"/>
        </w:r>
      </w:hyperlink>
    </w:p>
    <w:p w14:paraId="2F94623B" w14:textId="42DCAD6A"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67" w:history="1">
        <w:r w:rsidRPr="00D87BC6">
          <w:rPr>
            <w:rStyle w:val="Hyperlink"/>
            <w:noProof/>
          </w:rPr>
          <w:t>Figure 5.  A figure by Veenendaal et al. (2017): “Interacting web services feeding into apps within application workflows.”</w:t>
        </w:r>
        <w:r>
          <w:rPr>
            <w:noProof/>
            <w:webHidden/>
          </w:rPr>
          <w:tab/>
        </w:r>
        <w:r>
          <w:rPr>
            <w:noProof/>
            <w:webHidden/>
          </w:rPr>
          <w:fldChar w:fldCharType="begin"/>
        </w:r>
        <w:r>
          <w:rPr>
            <w:noProof/>
            <w:webHidden/>
          </w:rPr>
          <w:instrText xml:space="preserve"> PAGEREF _Toc37014167 \h </w:instrText>
        </w:r>
        <w:r>
          <w:rPr>
            <w:noProof/>
            <w:webHidden/>
          </w:rPr>
        </w:r>
        <w:r>
          <w:rPr>
            <w:noProof/>
            <w:webHidden/>
          </w:rPr>
          <w:fldChar w:fldCharType="separate"/>
        </w:r>
        <w:r w:rsidR="001E4245">
          <w:rPr>
            <w:noProof/>
            <w:webHidden/>
          </w:rPr>
          <w:t>14</w:t>
        </w:r>
        <w:r>
          <w:rPr>
            <w:noProof/>
            <w:webHidden/>
          </w:rPr>
          <w:fldChar w:fldCharType="end"/>
        </w:r>
      </w:hyperlink>
    </w:p>
    <w:p w14:paraId="6A894F2B" w14:textId="376BE19D"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68" w:history="1">
        <w:r w:rsidRPr="00D87BC6">
          <w:rPr>
            <w:rStyle w:val="Hyperlink"/>
            <w:noProof/>
          </w:rPr>
          <w:t>Figure 6. Illustration by Veenendaal et al. (2017): "Focus and trends in increasing web mapping functionality".</w:t>
        </w:r>
        <w:r>
          <w:rPr>
            <w:noProof/>
            <w:webHidden/>
          </w:rPr>
          <w:tab/>
        </w:r>
        <w:r>
          <w:rPr>
            <w:noProof/>
            <w:webHidden/>
          </w:rPr>
          <w:fldChar w:fldCharType="begin"/>
        </w:r>
        <w:r>
          <w:rPr>
            <w:noProof/>
            <w:webHidden/>
          </w:rPr>
          <w:instrText xml:space="preserve"> PAGEREF _Toc37014168 \h </w:instrText>
        </w:r>
        <w:r>
          <w:rPr>
            <w:noProof/>
            <w:webHidden/>
          </w:rPr>
        </w:r>
        <w:r>
          <w:rPr>
            <w:noProof/>
            <w:webHidden/>
          </w:rPr>
          <w:fldChar w:fldCharType="separate"/>
        </w:r>
        <w:r w:rsidR="001E4245">
          <w:rPr>
            <w:noProof/>
            <w:webHidden/>
          </w:rPr>
          <w:t>16</w:t>
        </w:r>
        <w:r>
          <w:rPr>
            <w:noProof/>
            <w:webHidden/>
          </w:rPr>
          <w:fldChar w:fldCharType="end"/>
        </w:r>
      </w:hyperlink>
    </w:p>
    <w:p w14:paraId="30AF0761" w14:textId="62794E72"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69" w:history="1">
        <w:r w:rsidRPr="00D87BC6">
          <w:rPr>
            <w:rStyle w:val="Hyperlink"/>
            <w:noProof/>
          </w:rPr>
          <w:t>Figure 7. Illustration of the internal dependencies of the methods and outcomes of the study.</w:t>
        </w:r>
        <w:r>
          <w:rPr>
            <w:noProof/>
            <w:webHidden/>
          </w:rPr>
          <w:tab/>
        </w:r>
        <w:r>
          <w:rPr>
            <w:noProof/>
            <w:webHidden/>
          </w:rPr>
          <w:fldChar w:fldCharType="begin"/>
        </w:r>
        <w:r>
          <w:rPr>
            <w:noProof/>
            <w:webHidden/>
          </w:rPr>
          <w:instrText xml:space="preserve"> PAGEREF _Toc37014169 \h </w:instrText>
        </w:r>
        <w:r>
          <w:rPr>
            <w:noProof/>
            <w:webHidden/>
          </w:rPr>
        </w:r>
        <w:r>
          <w:rPr>
            <w:noProof/>
            <w:webHidden/>
          </w:rPr>
          <w:fldChar w:fldCharType="separate"/>
        </w:r>
        <w:r w:rsidR="001E4245">
          <w:rPr>
            <w:noProof/>
            <w:webHidden/>
          </w:rPr>
          <w:t>17</w:t>
        </w:r>
        <w:r>
          <w:rPr>
            <w:noProof/>
            <w:webHidden/>
          </w:rPr>
          <w:fldChar w:fldCharType="end"/>
        </w:r>
      </w:hyperlink>
    </w:p>
    <w:p w14:paraId="45BAD726" w14:textId="7B807B09"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70" w:history="1">
        <w:r w:rsidRPr="00D87BC6">
          <w:rPr>
            <w:rStyle w:val="Hyperlink"/>
            <w:noProof/>
          </w:rPr>
          <w:t>Figure 8. The study area and its key transportation networks.</w:t>
        </w:r>
        <w:r>
          <w:rPr>
            <w:noProof/>
            <w:webHidden/>
          </w:rPr>
          <w:tab/>
        </w:r>
        <w:r>
          <w:rPr>
            <w:noProof/>
            <w:webHidden/>
          </w:rPr>
          <w:fldChar w:fldCharType="begin"/>
        </w:r>
        <w:r>
          <w:rPr>
            <w:noProof/>
            <w:webHidden/>
          </w:rPr>
          <w:instrText xml:space="preserve"> PAGEREF _Toc37014170 \h </w:instrText>
        </w:r>
        <w:r>
          <w:rPr>
            <w:noProof/>
            <w:webHidden/>
          </w:rPr>
        </w:r>
        <w:r>
          <w:rPr>
            <w:noProof/>
            <w:webHidden/>
          </w:rPr>
          <w:fldChar w:fldCharType="separate"/>
        </w:r>
        <w:r w:rsidR="001E4245">
          <w:rPr>
            <w:noProof/>
            <w:webHidden/>
          </w:rPr>
          <w:t>18</w:t>
        </w:r>
        <w:r>
          <w:rPr>
            <w:noProof/>
            <w:webHidden/>
          </w:rPr>
          <w:fldChar w:fldCharType="end"/>
        </w:r>
      </w:hyperlink>
    </w:p>
    <w:p w14:paraId="2BDCAE83" w14:textId="28859858"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71" w:history="1">
        <w:r w:rsidRPr="00D87BC6">
          <w:rPr>
            <w:rStyle w:val="Hyperlink"/>
            <w:noProof/>
          </w:rPr>
          <w:t>Figure 9. Modelled daytime traffic noise levels (dB(A)) in Helsinki.</w:t>
        </w:r>
        <w:r>
          <w:rPr>
            <w:noProof/>
            <w:webHidden/>
          </w:rPr>
          <w:tab/>
        </w:r>
        <w:r>
          <w:rPr>
            <w:noProof/>
            <w:webHidden/>
          </w:rPr>
          <w:fldChar w:fldCharType="begin"/>
        </w:r>
        <w:r>
          <w:rPr>
            <w:noProof/>
            <w:webHidden/>
          </w:rPr>
          <w:instrText xml:space="preserve"> PAGEREF _Toc37014171 \h </w:instrText>
        </w:r>
        <w:r>
          <w:rPr>
            <w:noProof/>
            <w:webHidden/>
          </w:rPr>
        </w:r>
        <w:r>
          <w:rPr>
            <w:noProof/>
            <w:webHidden/>
          </w:rPr>
          <w:fldChar w:fldCharType="separate"/>
        </w:r>
        <w:r w:rsidR="001E4245">
          <w:rPr>
            <w:noProof/>
            <w:webHidden/>
          </w:rPr>
          <w:t>22</w:t>
        </w:r>
        <w:r>
          <w:rPr>
            <w:noProof/>
            <w:webHidden/>
          </w:rPr>
          <w:fldChar w:fldCharType="end"/>
        </w:r>
      </w:hyperlink>
    </w:p>
    <w:p w14:paraId="4C1FAC09" w14:textId="277E7D21"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72" w:history="1">
        <w:r w:rsidRPr="00D87BC6">
          <w:rPr>
            <w:rStyle w:val="Hyperlink"/>
            <w:noProof/>
          </w:rPr>
          <w:t>Figure 10. Modelled daytime traffic noise levels (dB(A)) in Viikki.</w:t>
        </w:r>
        <w:r>
          <w:rPr>
            <w:noProof/>
            <w:webHidden/>
          </w:rPr>
          <w:tab/>
        </w:r>
        <w:r>
          <w:rPr>
            <w:noProof/>
            <w:webHidden/>
          </w:rPr>
          <w:fldChar w:fldCharType="begin"/>
        </w:r>
        <w:r>
          <w:rPr>
            <w:noProof/>
            <w:webHidden/>
          </w:rPr>
          <w:instrText xml:space="preserve"> PAGEREF _Toc37014172 \h </w:instrText>
        </w:r>
        <w:r>
          <w:rPr>
            <w:noProof/>
            <w:webHidden/>
          </w:rPr>
        </w:r>
        <w:r>
          <w:rPr>
            <w:noProof/>
            <w:webHidden/>
          </w:rPr>
          <w:fldChar w:fldCharType="separate"/>
        </w:r>
        <w:r w:rsidR="001E4245">
          <w:rPr>
            <w:noProof/>
            <w:webHidden/>
          </w:rPr>
          <w:t>23</w:t>
        </w:r>
        <w:r>
          <w:rPr>
            <w:noProof/>
            <w:webHidden/>
          </w:rPr>
          <w:fldChar w:fldCharType="end"/>
        </w:r>
      </w:hyperlink>
    </w:p>
    <w:p w14:paraId="7617A3F1" w14:textId="38174BF6"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73" w:history="1">
        <w:r w:rsidRPr="00D87BC6">
          <w:rPr>
            <w:rStyle w:val="Hyperlink"/>
            <w:noProof/>
          </w:rPr>
          <w:t>Figure 11. Modelled daytime traffic noise levels (dB(A)) in Kallio and Vallila (in Helsinki).</w:t>
        </w:r>
        <w:r>
          <w:rPr>
            <w:noProof/>
            <w:webHidden/>
          </w:rPr>
          <w:tab/>
        </w:r>
        <w:r>
          <w:rPr>
            <w:noProof/>
            <w:webHidden/>
          </w:rPr>
          <w:fldChar w:fldCharType="begin"/>
        </w:r>
        <w:r>
          <w:rPr>
            <w:noProof/>
            <w:webHidden/>
          </w:rPr>
          <w:instrText xml:space="preserve"> PAGEREF _Toc37014173 \h </w:instrText>
        </w:r>
        <w:r>
          <w:rPr>
            <w:noProof/>
            <w:webHidden/>
          </w:rPr>
        </w:r>
        <w:r>
          <w:rPr>
            <w:noProof/>
            <w:webHidden/>
          </w:rPr>
          <w:fldChar w:fldCharType="separate"/>
        </w:r>
        <w:r w:rsidR="001E4245">
          <w:rPr>
            <w:noProof/>
            <w:webHidden/>
          </w:rPr>
          <w:t>24</w:t>
        </w:r>
        <w:r>
          <w:rPr>
            <w:noProof/>
            <w:webHidden/>
          </w:rPr>
          <w:fldChar w:fldCharType="end"/>
        </w:r>
      </w:hyperlink>
    </w:p>
    <w:p w14:paraId="03F94A1E" w14:textId="0E7B867D"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74" w:history="1">
        <w:r w:rsidRPr="00D87BC6">
          <w:rPr>
            <w:rStyle w:val="Hyperlink"/>
            <w:noProof/>
          </w:rPr>
          <w:t>Figure 12. Technical framework of the study: internal (blue) and external (grey) technical dependencies (* = Python library). The numerous external dependencies of the used Python libraries are not included in the graph.</w:t>
        </w:r>
        <w:r>
          <w:rPr>
            <w:noProof/>
            <w:webHidden/>
          </w:rPr>
          <w:tab/>
        </w:r>
        <w:r>
          <w:rPr>
            <w:noProof/>
            <w:webHidden/>
          </w:rPr>
          <w:fldChar w:fldCharType="begin"/>
        </w:r>
        <w:r>
          <w:rPr>
            <w:noProof/>
            <w:webHidden/>
          </w:rPr>
          <w:instrText xml:space="preserve"> PAGEREF _Toc37014174 \h </w:instrText>
        </w:r>
        <w:r>
          <w:rPr>
            <w:noProof/>
            <w:webHidden/>
          </w:rPr>
        </w:r>
        <w:r>
          <w:rPr>
            <w:noProof/>
            <w:webHidden/>
          </w:rPr>
          <w:fldChar w:fldCharType="separate"/>
        </w:r>
        <w:r w:rsidR="001E4245">
          <w:rPr>
            <w:noProof/>
            <w:webHidden/>
          </w:rPr>
          <w:t>27</w:t>
        </w:r>
        <w:r>
          <w:rPr>
            <w:noProof/>
            <w:webHidden/>
          </w:rPr>
          <w:fldChar w:fldCharType="end"/>
        </w:r>
      </w:hyperlink>
    </w:p>
    <w:p w14:paraId="0D9D143A" w14:textId="2E58D9CA"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75" w:history="1">
        <w:r w:rsidRPr="00D87BC6">
          <w:rPr>
            <w:rStyle w:val="Hyperlink"/>
            <w:noProof/>
          </w:rPr>
          <w:t>Figure 13. Noise cost coefficients for dB range 45–75 dB calculated with both equations presented in this chapter (Table 3).</w:t>
        </w:r>
        <w:r>
          <w:rPr>
            <w:noProof/>
            <w:webHidden/>
          </w:rPr>
          <w:tab/>
        </w:r>
        <w:r>
          <w:rPr>
            <w:noProof/>
            <w:webHidden/>
          </w:rPr>
          <w:fldChar w:fldCharType="begin"/>
        </w:r>
        <w:r>
          <w:rPr>
            <w:noProof/>
            <w:webHidden/>
          </w:rPr>
          <w:instrText xml:space="preserve"> PAGEREF _Toc37014175 \h </w:instrText>
        </w:r>
        <w:r>
          <w:rPr>
            <w:noProof/>
            <w:webHidden/>
          </w:rPr>
        </w:r>
        <w:r>
          <w:rPr>
            <w:noProof/>
            <w:webHidden/>
          </w:rPr>
          <w:fldChar w:fldCharType="separate"/>
        </w:r>
        <w:r w:rsidR="001E4245">
          <w:rPr>
            <w:noProof/>
            <w:webHidden/>
          </w:rPr>
          <w:t>30</w:t>
        </w:r>
        <w:r>
          <w:rPr>
            <w:noProof/>
            <w:webHidden/>
          </w:rPr>
          <w:fldChar w:fldCharType="end"/>
        </w:r>
      </w:hyperlink>
    </w:p>
    <w:p w14:paraId="5E1DB8CE" w14:textId="4048E34C"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76" w:history="1">
        <w:r w:rsidRPr="00D87BC6">
          <w:rPr>
            <w:rStyle w:val="Hyperlink"/>
            <w:noProof/>
          </w:rPr>
          <w:t>Figure 14. Workflow of network (graph) acquisition and construction.</w:t>
        </w:r>
        <w:r>
          <w:rPr>
            <w:noProof/>
            <w:webHidden/>
          </w:rPr>
          <w:tab/>
        </w:r>
        <w:r>
          <w:rPr>
            <w:noProof/>
            <w:webHidden/>
          </w:rPr>
          <w:fldChar w:fldCharType="begin"/>
        </w:r>
        <w:r>
          <w:rPr>
            <w:noProof/>
            <w:webHidden/>
          </w:rPr>
          <w:instrText xml:space="preserve"> PAGEREF _Toc37014176 \h </w:instrText>
        </w:r>
        <w:r>
          <w:rPr>
            <w:noProof/>
            <w:webHidden/>
          </w:rPr>
        </w:r>
        <w:r>
          <w:rPr>
            <w:noProof/>
            <w:webHidden/>
          </w:rPr>
          <w:fldChar w:fldCharType="separate"/>
        </w:r>
        <w:r w:rsidR="001E4245">
          <w:rPr>
            <w:noProof/>
            <w:webHidden/>
          </w:rPr>
          <w:t>31</w:t>
        </w:r>
        <w:r>
          <w:rPr>
            <w:noProof/>
            <w:webHidden/>
          </w:rPr>
          <w:fldChar w:fldCharType="end"/>
        </w:r>
      </w:hyperlink>
    </w:p>
    <w:p w14:paraId="35479878" w14:textId="31BFF1F8"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77" w:history="1">
        <w:r w:rsidRPr="00D87BC6">
          <w:rPr>
            <w:rStyle w:val="Hyperlink"/>
            <w:noProof/>
          </w:rPr>
          <w:t>Figure 15. Workflow of extracting exposures to traffic noise (contaminated distances) to the edges of the graph.</w:t>
        </w:r>
        <w:r>
          <w:rPr>
            <w:noProof/>
            <w:webHidden/>
          </w:rPr>
          <w:tab/>
        </w:r>
        <w:r>
          <w:rPr>
            <w:noProof/>
            <w:webHidden/>
          </w:rPr>
          <w:fldChar w:fldCharType="begin"/>
        </w:r>
        <w:r>
          <w:rPr>
            <w:noProof/>
            <w:webHidden/>
          </w:rPr>
          <w:instrText xml:space="preserve"> PAGEREF _Toc37014177 \h </w:instrText>
        </w:r>
        <w:r>
          <w:rPr>
            <w:noProof/>
            <w:webHidden/>
          </w:rPr>
        </w:r>
        <w:r>
          <w:rPr>
            <w:noProof/>
            <w:webHidden/>
          </w:rPr>
          <w:fldChar w:fldCharType="separate"/>
        </w:r>
        <w:r w:rsidR="001E4245">
          <w:rPr>
            <w:noProof/>
            <w:webHidden/>
          </w:rPr>
          <w:t>32</w:t>
        </w:r>
        <w:r>
          <w:rPr>
            <w:noProof/>
            <w:webHidden/>
          </w:rPr>
          <w:fldChar w:fldCharType="end"/>
        </w:r>
      </w:hyperlink>
    </w:p>
    <w:p w14:paraId="16B10113" w14:textId="79165908"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78" w:history="1">
        <w:r w:rsidRPr="00D87BC6">
          <w:rPr>
            <w:rStyle w:val="Hyperlink"/>
            <w:noProof/>
          </w:rPr>
          <w:t>Figure 16. Workflow of calculating and adding noise sensitivity specific edge costs as new edge attributes.</w:t>
        </w:r>
        <w:r>
          <w:rPr>
            <w:noProof/>
            <w:webHidden/>
          </w:rPr>
          <w:tab/>
        </w:r>
        <w:r>
          <w:rPr>
            <w:noProof/>
            <w:webHidden/>
          </w:rPr>
          <w:fldChar w:fldCharType="begin"/>
        </w:r>
        <w:r>
          <w:rPr>
            <w:noProof/>
            <w:webHidden/>
          </w:rPr>
          <w:instrText xml:space="preserve"> PAGEREF _Toc37014178 \h </w:instrText>
        </w:r>
        <w:r>
          <w:rPr>
            <w:noProof/>
            <w:webHidden/>
          </w:rPr>
        </w:r>
        <w:r>
          <w:rPr>
            <w:noProof/>
            <w:webHidden/>
          </w:rPr>
          <w:fldChar w:fldCharType="separate"/>
        </w:r>
        <w:r w:rsidR="001E4245">
          <w:rPr>
            <w:noProof/>
            <w:webHidden/>
          </w:rPr>
          <w:t>34</w:t>
        </w:r>
        <w:r>
          <w:rPr>
            <w:noProof/>
            <w:webHidden/>
          </w:rPr>
          <w:fldChar w:fldCharType="end"/>
        </w:r>
      </w:hyperlink>
    </w:p>
    <w:p w14:paraId="1F82E256" w14:textId="040C6BEC"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79" w:history="1">
        <w:r w:rsidRPr="00D87BC6">
          <w:rPr>
            <w:rStyle w:val="Hyperlink"/>
            <w:noProof/>
          </w:rPr>
          <w:t>Figure 17. The sequence of high-level actions included in solving one short and quiet path routing problem.</w:t>
        </w:r>
        <w:r>
          <w:rPr>
            <w:noProof/>
            <w:webHidden/>
          </w:rPr>
          <w:tab/>
        </w:r>
        <w:r>
          <w:rPr>
            <w:noProof/>
            <w:webHidden/>
          </w:rPr>
          <w:fldChar w:fldCharType="begin"/>
        </w:r>
        <w:r>
          <w:rPr>
            <w:noProof/>
            <w:webHidden/>
          </w:rPr>
          <w:instrText xml:space="preserve"> PAGEREF _Toc37014179 \h </w:instrText>
        </w:r>
        <w:r>
          <w:rPr>
            <w:noProof/>
            <w:webHidden/>
          </w:rPr>
        </w:r>
        <w:r>
          <w:rPr>
            <w:noProof/>
            <w:webHidden/>
          </w:rPr>
          <w:fldChar w:fldCharType="separate"/>
        </w:r>
        <w:r w:rsidR="001E4245">
          <w:rPr>
            <w:noProof/>
            <w:webHidden/>
          </w:rPr>
          <w:t>36</w:t>
        </w:r>
        <w:r>
          <w:rPr>
            <w:noProof/>
            <w:webHidden/>
          </w:rPr>
          <w:fldChar w:fldCharType="end"/>
        </w:r>
      </w:hyperlink>
    </w:p>
    <w:p w14:paraId="7B31CC10" w14:textId="4CCA2E0A"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80" w:history="1">
        <w:r w:rsidRPr="00D87BC6">
          <w:rPr>
            <w:rStyle w:val="Hyperlink"/>
            <w:noProof/>
          </w:rPr>
          <w:t>Figure 18. Technical architecture of the quiet path route planner web application.</w:t>
        </w:r>
        <w:r>
          <w:rPr>
            <w:noProof/>
            <w:webHidden/>
          </w:rPr>
          <w:tab/>
        </w:r>
        <w:r>
          <w:rPr>
            <w:noProof/>
            <w:webHidden/>
          </w:rPr>
          <w:fldChar w:fldCharType="begin"/>
        </w:r>
        <w:r>
          <w:rPr>
            <w:noProof/>
            <w:webHidden/>
          </w:rPr>
          <w:instrText xml:space="preserve"> PAGEREF _Toc37014180 \h </w:instrText>
        </w:r>
        <w:r>
          <w:rPr>
            <w:noProof/>
            <w:webHidden/>
          </w:rPr>
        </w:r>
        <w:r>
          <w:rPr>
            <w:noProof/>
            <w:webHidden/>
          </w:rPr>
          <w:fldChar w:fldCharType="separate"/>
        </w:r>
        <w:r w:rsidR="001E4245">
          <w:rPr>
            <w:noProof/>
            <w:webHidden/>
          </w:rPr>
          <w:t>39</w:t>
        </w:r>
        <w:r>
          <w:rPr>
            <w:noProof/>
            <w:webHidden/>
          </w:rPr>
          <w:fldChar w:fldCharType="end"/>
        </w:r>
      </w:hyperlink>
    </w:p>
    <w:p w14:paraId="406E8550" w14:textId="6F343E2A"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81" w:history="1">
        <w:r w:rsidRPr="00D87BC6">
          <w:rPr>
            <w:rStyle w:val="Hyperlink"/>
            <w:noProof/>
          </w:rPr>
          <w:t>Figure 19. Workflow of the analysis for identifying origin – PT stop (or commuting destination) walks and estimating of their utilization rates based on commuter flows.</w:t>
        </w:r>
        <w:r>
          <w:rPr>
            <w:noProof/>
            <w:webHidden/>
          </w:rPr>
          <w:tab/>
        </w:r>
        <w:r>
          <w:rPr>
            <w:noProof/>
            <w:webHidden/>
          </w:rPr>
          <w:fldChar w:fldCharType="begin"/>
        </w:r>
        <w:r>
          <w:rPr>
            <w:noProof/>
            <w:webHidden/>
          </w:rPr>
          <w:instrText xml:space="preserve"> PAGEREF _Toc37014181 \h </w:instrText>
        </w:r>
        <w:r>
          <w:rPr>
            <w:noProof/>
            <w:webHidden/>
          </w:rPr>
        </w:r>
        <w:r>
          <w:rPr>
            <w:noProof/>
            <w:webHidden/>
          </w:rPr>
          <w:fldChar w:fldCharType="separate"/>
        </w:r>
        <w:r w:rsidR="001E4245">
          <w:rPr>
            <w:noProof/>
            <w:webHidden/>
          </w:rPr>
          <w:t>41</w:t>
        </w:r>
        <w:r>
          <w:rPr>
            <w:noProof/>
            <w:webHidden/>
          </w:rPr>
          <w:fldChar w:fldCharType="end"/>
        </w:r>
      </w:hyperlink>
    </w:p>
    <w:p w14:paraId="6AFD1F82" w14:textId="6F67230F"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82" w:history="1">
        <w:r w:rsidRPr="00D87BC6">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w:t>
        </w:r>
        <w:r>
          <w:rPr>
            <w:noProof/>
            <w:webHidden/>
          </w:rPr>
          <w:tab/>
        </w:r>
        <w:r>
          <w:rPr>
            <w:noProof/>
            <w:webHidden/>
          </w:rPr>
          <w:fldChar w:fldCharType="begin"/>
        </w:r>
        <w:r>
          <w:rPr>
            <w:noProof/>
            <w:webHidden/>
          </w:rPr>
          <w:instrText xml:space="preserve"> PAGEREF _Toc37014182 \h </w:instrText>
        </w:r>
        <w:r>
          <w:rPr>
            <w:noProof/>
            <w:webHidden/>
          </w:rPr>
        </w:r>
        <w:r>
          <w:rPr>
            <w:noProof/>
            <w:webHidden/>
          </w:rPr>
          <w:fldChar w:fldCharType="separate"/>
        </w:r>
        <w:r w:rsidR="001E4245">
          <w:rPr>
            <w:noProof/>
            <w:webHidden/>
          </w:rPr>
          <w:t>42</w:t>
        </w:r>
        <w:r>
          <w:rPr>
            <w:noProof/>
            <w:webHidden/>
          </w:rPr>
          <w:fldChar w:fldCharType="end"/>
        </w:r>
      </w:hyperlink>
    </w:p>
    <w:p w14:paraId="0BAEA914" w14:textId="6D738F7C"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83" w:history="1">
        <w:r w:rsidRPr="00D87BC6">
          <w:rPr>
            <w:rStyle w:val="Hyperlink"/>
            <w:noProof/>
          </w:rPr>
          <w:t>Figure 21. An example of local walks (and utilization ratios) from one origin as a result of the routing analysis. Most of the destinations of the walks are public transport stops.</w:t>
        </w:r>
        <w:r>
          <w:rPr>
            <w:noProof/>
            <w:webHidden/>
          </w:rPr>
          <w:tab/>
        </w:r>
        <w:r>
          <w:rPr>
            <w:noProof/>
            <w:webHidden/>
          </w:rPr>
          <w:fldChar w:fldCharType="begin"/>
        </w:r>
        <w:r>
          <w:rPr>
            <w:noProof/>
            <w:webHidden/>
          </w:rPr>
          <w:instrText xml:space="preserve"> PAGEREF _Toc37014183 \h </w:instrText>
        </w:r>
        <w:r>
          <w:rPr>
            <w:noProof/>
            <w:webHidden/>
          </w:rPr>
        </w:r>
        <w:r>
          <w:rPr>
            <w:noProof/>
            <w:webHidden/>
          </w:rPr>
          <w:fldChar w:fldCharType="separate"/>
        </w:r>
        <w:r w:rsidR="001E4245">
          <w:rPr>
            <w:noProof/>
            <w:webHidden/>
          </w:rPr>
          <w:t>44</w:t>
        </w:r>
        <w:r>
          <w:rPr>
            <w:noProof/>
            <w:webHidden/>
          </w:rPr>
          <w:fldChar w:fldCharType="end"/>
        </w:r>
      </w:hyperlink>
    </w:p>
    <w:p w14:paraId="469918A4" w14:textId="12EE1FC3"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84" w:history="1">
        <w:r w:rsidRPr="00D87BC6">
          <w:rPr>
            <w:rStyle w:val="Hyperlink"/>
            <w:noProof/>
          </w:rPr>
          <w:t>Figure 22. Inclusion (%) of commutes per origin in the analysis for finding local PT stops and walks.</w:t>
        </w:r>
        <w:r>
          <w:rPr>
            <w:noProof/>
            <w:webHidden/>
          </w:rPr>
          <w:tab/>
        </w:r>
        <w:r>
          <w:rPr>
            <w:noProof/>
            <w:webHidden/>
          </w:rPr>
          <w:fldChar w:fldCharType="begin"/>
        </w:r>
        <w:r>
          <w:rPr>
            <w:noProof/>
            <w:webHidden/>
          </w:rPr>
          <w:instrText xml:space="preserve"> PAGEREF _Toc37014184 \h </w:instrText>
        </w:r>
        <w:r>
          <w:rPr>
            <w:noProof/>
            <w:webHidden/>
          </w:rPr>
        </w:r>
        <w:r>
          <w:rPr>
            <w:noProof/>
            <w:webHidden/>
          </w:rPr>
          <w:fldChar w:fldCharType="separate"/>
        </w:r>
        <w:r w:rsidR="001E4245">
          <w:rPr>
            <w:noProof/>
            <w:webHidden/>
          </w:rPr>
          <w:t>45</w:t>
        </w:r>
        <w:r>
          <w:rPr>
            <w:noProof/>
            <w:webHidden/>
          </w:rPr>
          <w:fldChar w:fldCharType="end"/>
        </w:r>
      </w:hyperlink>
    </w:p>
    <w:p w14:paraId="7A532424" w14:textId="7DF59F6E"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85" w:history="1">
        <w:r w:rsidRPr="00D87BC6">
          <w:rPr>
            <w:rStyle w:val="Hyperlink"/>
            <w:noProof/>
          </w:rPr>
          <w:t>Figure 23. Number of commutes vs. commutes included in the routing analysis (%) per origin.</w:t>
        </w:r>
        <w:r>
          <w:rPr>
            <w:noProof/>
            <w:webHidden/>
          </w:rPr>
          <w:tab/>
        </w:r>
        <w:r>
          <w:rPr>
            <w:noProof/>
            <w:webHidden/>
          </w:rPr>
          <w:fldChar w:fldCharType="begin"/>
        </w:r>
        <w:r>
          <w:rPr>
            <w:noProof/>
            <w:webHidden/>
          </w:rPr>
          <w:instrText xml:space="preserve"> PAGEREF _Toc37014185 \h </w:instrText>
        </w:r>
        <w:r>
          <w:rPr>
            <w:noProof/>
            <w:webHidden/>
          </w:rPr>
        </w:r>
        <w:r>
          <w:rPr>
            <w:noProof/>
            <w:webHidden/>
          </w:rPr>
          <w:fldChar w:fldCharType="separate"/>
        </w:r>
        <w:r w:rsidR="001E4245">
          <w:rPr>
            <w:noProof/>
            <w:webHidden/>
          </w:rPr>
          <w:t>46</w:t>
        </w:r>
        <w:r>
          <w:rPr>
            <w:noProof/>
            <w:webHidden/>
          </w:rPr>
          <w:fldChar w:fldCharType="end"/>
        </w:r>
      </w:hyperlink>
    </w:p>
    <w:p w14:paraId="629E6DBD" w14:textId="313A6DC5"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86" w:history="1">
        <w:r w:rsidRPr="00D87BC6">
          <w:rPr>
            <w:rStyle w:val="Hyperlink"/>
            <w:noProof/>
          </w:rPr>
          <w:t>Figure 24. All shortest paths visualized with feature blending method: overlapping paths show darker on the map.</w:t>
        </w:r>
        <w:r>
          <w:rPr>
            <w:noProof/>
            <w:webHidden/>
          </w:rPr>
          <w:tab/>
        </w:r>
        <w:r>
          <w:rPr>
            <w:noProof/>
            <w:webHidden/>
          </w:rPr>
          <w:fldChar w:fldCharType="begin"/>
        </w:r>
        <w:r>
          <w:rPr>
            <w:noProof/>
            <w:webHidden/>
          </w:rPr>
          <w:instrText xml:space="preserve"> PAGEREF _Toc37014186 \h </w:instrText>
        </w:r>
        <w:r>
          <w:rPr>
            <w:noProof/>
            <w:webHidden/>
          </w:rPr>
        </w:r>
        <w:r>
          <w:rPr>
            <w:noProof/>
            <w:webHidden/>
          </w:rPr>
          <w:fldChar w:fldCharType="separate"/>
        </w:r>
        <w:r w:rsidR="001E4245">
          <w:rPr>
            <w:noProof/>
            <w:webHidden/>
          </w:rPr>
          <w:t>47</w:t>
        </w:r>
        <w:r>
          <w:rPr>
            <w:noProof/>
            <w:webHidden/>
          </w:rPr>
          <w:fldChar w:fldCharType="end"/>
        </w:r>
      </w:hyperlink>
    </w:p>
    <w:p w14:paraId="72E4E4D1" w14:textId="5CF9C1B9"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87" w:history="1">
        <w:r w:rsidRPr="00D87BC6">
          <w:rPr>
            <w:rStyle w:val="Hyperlink"/>
            <w:noProof/>
          </w:rPr>
          <w:t>Figure 25. Mean walking distances from homes to public transport (PT) stops. The averages are weighted with the estimated utilization rates of the walks based on the total flow of commutes utilizing each origin – PT stop pair.</w:t>
        </w:r>
        <w:r>
          <w:rPr>
            <w:noProof/>
            <w:webHidden/>
          </w:rPr>
          <w:tab/>
        </w:r>
        <w:r>
          <w:rPr>
            <w:noProof/>
            <w:webHidden/>
          </w:rPr>
          <w:fldChar w:fldCharType="begin"/>
        </w:r>
        <w:r>
          <w:rPr>
            <w:noProof/>
            <w:webHidden/>
          </w:rPr>
          <w:instrText xml:space="preserve"> PAGEREF _Toc37014187 \h </w:instrText>
        </w:r>
        <w:r>
          <w:rPr>
            <w:noProof/>
            <w:webHidden/>
          </w:rPr>
        </w:r>
        <w:r>
          <w:rPr>
            <w:noProof/>
            <w:webHidden/>
          </w:rPr>
          <w:fldChar w:fldCharType="separate"/>
        </w:r>
        <w:r w:rsidR="001E4245">
          <w:rPr>
            <w:noProof/>
            <w:webHidden/>
          </w:rPr>
          <w:t>53</w:t>
        </w:r>
        <w:r>
          <w:rPr>
            <w:noProof/>
            <w:webHidden/>
          </w:rPr>
          <w:fldChar w:fldCharType="end"/>
        </w:r>
      </w:hyperlink>
    </w:p>
    <w:p w14:paraId="522B1B1D" w14:textId="63D14FE5"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88" w:history="1">
        <w:r w:rsidRPr="00D87BC6">
          <w:rPr>
            <w:rStyle w:val="Hyperlink"/>
            <w:noProof/>
          </w:rPr>
          <w:t>Figure 26. Mean traffic noise level (dB(A)) on walks from homes to PT stops. The averages are weighted with the estimated utilization rates of the walks based on the total flow of commutes utilizing each origin – PT stop pair.</w:t>
        </w:r>
        <w:r>
          <w:rPr>
            <w:noProof/>
            <w:webHidden/>
          </w:rPr>
          <w:tab/>
        </w:r>
        <w:r>
          <w:rPr>
            <w:noProof/>
            <w:webHidden/>
          </w:rPr>
          <w:fldChar w:fldCharType="begin"/>
        </w:r>
        <w:r>
          <w:rPr>
            <w:noProof/>
            <w:webHidden/>
          </w:rPr>
          <w:instrText xml:space="preserve"> PAGEREF _Toc37014188 \h </w:instrText>
        </w:r>
        <w:r>
          <w:rPr>
            <w:noProof/>
            <w:webHidden/>
          </w:rPr>
        </w:r>
        <w:r>
          <w:rPr>
            <w:noProof/>
            <w:webHidden/>
          </w:rPr>
          <w:fldChar w:fldCharType="separate"/>
        </w:r>
        <w:r w:rsidR="001E4245">
          <w:rPr>
            <w:noProof/>
            <w:webHidden/>
          </w:rPr>
          <w:t>54</w:t>
        </w:r>
        <w:r>
          <w:rPr>
            <w:noProof/>
            <w:webHidden/>
          </w:rPr>
          <w:fldChar w:fldCharType="end"/>
        </w:r>
      </w:hyperlink>
    </w:p>
    <w:p w14:paraId="5ABC04AB" w14:textId="58C2EAF3"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89" w:history="1">
        <w:r w:rsidRPr="00D87BC6">
          <w:rPr>
            <w:rStyle w:val="Hyperlink"/>
            <w:noProof/>
          </w:rPr>
          <w:t>Figure 27. Mean exposures to +65 dB(A) traffic noise levels (m) on walks from homes to public transport (PT) stops. The averages are weighted with the estimated utilization rates of the walks based on the total flow of commutes utilizing each origin – PT stop pair.</w:t>
        </w:r>
        <w:r>
          <w:rPr>
            <w:noProof/>
            <w:webHidden/>
          </w:rPr>
          <w:tab/>
        </w:r>
        <w:r>
          <w:rPr>
            <w:noProof/>
            <w:webHidden/>
          </w:rPr>
          <w:fldChar w:fldCharType="begin"/>
        </w:r>
        <w:r>
          <w:rPr>
            <w:noProof/>
            <w:webHidden/>
          </w:rPr>
          <w:instrText xml:space="preserve"> PAGEREF _Toc37014189 \h </w:instrText>
        </w:r>
        <w:r>
          <w:rPr>
            <w:noProof/>
            <w:webHidden/>
          </w:rPr>
        </w:r>
        <w:r>
          <w:rPr>
            <w:noProof/>
            <w:webHidden/>
          </w:rPr>
          <w:fldChar w:fldCharType="separate"/>
        </w:r>
        <w:r w:rsidR="001E4245">
          <w:rPr>
            <w:noProof/>
            <w:webHidden/>
          </w:rPr>
          <w:t>55</w:t>
        </w:r>
        <w:r>
          <w:rPr>
            <w:noProof/>
            <w:webHidden/>
          </w:rPr>
          <w:fldChar w:fldCharType="end"/>
        </w:r>
      </w:hyperlink>
    </w:p>
    <w:p w14:paraId="7A0C0BDA" w14:textId="7AA9B541"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90" w:history="1">
        <w:r w:rsidRPr="00D87BC6">
          <w:rPr>
            <w:rStyle w:val="Hyperlink"/>
            <w:noProof/>
          </w:rPr>
          <w:t>Figure 28. Mean exposures to +70 dB traffic noise levels (m) on walks from homes to public transport (PT) stops. The averages are weighted with the estimated utilization rates of the walks based on the total flow of commutes utilizing each origin – PT stop pair.</w:t>
        </w:r>
        <w:r>
          <w:rPr>
            <w:noProof/>
            <w:webHidden/>
          </w:rPr>
          <w:tab/>
        </w:r>
        <w:r>
          <w:rPr>
            <w:noProof/>
            <w:webHidden/>
          </w:rPr>
          <w:fldChar w:fldCharType="begin"/>
        </w:r>
        <w:r>
          <w:rPr>
            <w:noProof/>
            <w:webHidden/>
          </w:rPr>
          <w:instrText xml:space="preserve"> PAGEREF _Toc37014190 \h </w:instrText>
        </w:r>
        <w:r>
          <w:rPr>
            <w:noProof/>
            <w:webHidden/>
          </w:rPr>
        </w:r>
        <w:r>
          <w:rPr>
            <w:noProof/>
            <w:webHidden/>
          </w:rPr>
          <w:fldChar w:fldCharType="separate"/>
        </w:r>
        <w:r w:rsidR="001E4245">
          <w:rPr>
            <w:noProof/>
            <w:webHidden/>
          </w:rPr>
          <w:t>56</w:t>
        </w:r>
        <w:r>
          <w:rPr>
            <w:noProof/>
            <w:webHidden/>
          </w:rPr>
          <w:fldChar w:fldCharType="end"/>
        </w:r>
      </w:hyperlink>
    </w:p>
    <w:p w14:paraId="3B2FB470" w14:textId="78D298DB"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91" w:history="1">
        <w:r w:rsidRPr="00D87BC6">
          <w:rPr>
            <w:rStyle w:val="Hyperlink"/>
            <w:noProof/>
          </w:rPr>
          <w:t>Figure 29. Mean exposure to +65 dB(A) traffic noise levels (%) on walks from homes to public transport (PT) stops. The averages are weighted with the estimated utilization rates of the walks based on the total flow of commutes utilizing each origin – PT stop pair.</w:t>
        </w:r>
        <w:r>
          <w:rPr>
            <w:noProof/>
            <w:webHidden/>
          </w:rPr>
          <w:tab/>
        </w:r>
        <w:r>
          <w:rPr>
            <w:noProof/>
            <w:webHidden/>
          </w:rPr>
          <w:fldChar w:fldCharType="begin"/>
        </w:r>
        <w:r>
          <w:rPr>
            <w:noProof/>
            <w:webHidden/>
          </w:rPr>
          <w:instrText xml:space="preserve"> PAGEREF _Toc37014191 \h </w:instrText>
        </w:r>
        <w:r>
          <w:rPr>
            <w:noProof/>
            <w:webHidden/>
          </w:rPr>
        </w:r>
        <w:r>
          <w:rPr>
            <w:noProof/>
            <w:webHidden/>
          </w:rPr>
          <w:fldChar w:fldCharType="separate"/>
        </w:r>
        <w:r w:rsidR="001E4245">
          <w:rPr>
            <w:noProof/>
            <w:webHidden/>
          </w:rPr>
          <w:t>57</w:t>
        </w:r>
        <w:r>
          <w:rPr>
            <w:noProof/>
            <w:webHidden/>
          </w:rPr>
          <w:fldChar w:fldCharType="end"/>
        </w:r>
      </w:hyperlink>
    </w:p>
    <w:p w14:paraId="302A0B79" w14:textId="089421F0"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92" w:history="1">
        <w:r w:rsidRPr="00D87BC6">
          <w:rPr>
            <w:rStyle w:val="Hyperlink"/>
            <w:noProof/>
          </w:rPr>
          <w:t>Figure 30. Mean exposure to +70 dB(A) traffic noise levels (%) on walks from homes to public transport (PT) stops. The averages are weighted with the estimated utilization rates of the walks based on the total flow of commutes utilizing each origin – PT stop pair.</w:t>
        </w:r>
        <w:r>
          <w:rPr>
            <w:noProof/>
            <w:webHidden/>
          </w:rPr>
          <w:tab/>
        </w:r>
        <w:r>
          <w:rPr>
            <w:noProof/>
            <w:webHidden/>
          </w:rPr>
          <w:fldChar w:fldCharType="begin"/>
        </w:r>
        <w:r>
          <w:rPr>
            <w:noProof/>
            <w:webHidden/>
          </w:rPr>
          <w:instrText xml:space="preserve"> PAGEREF _Toc37014192 \h </w:instrText>
        </w:r>
        <w:r>
          <w:rPr>
            <w:noProof/>
            <w:webHidden/>
          </w:rPr>
        </w:r>
        <w:r>
          <w:rPr>
            <w:noProof/>
            <w:webHidden/>
          </w:rPr>
          <w:fldChar w:fldCharType="separate"/>
        </w:r>
        <w:r w:rsidR="001E4245">
          <w:rPr>
            <w:noProof/>
            <w:webHidden/>
          </w:rPr>
          <w:t>58</w:t>
        </w:r>
        <w:r>
          <w:rPr>
            <w:noProof/>
            <w:webHidden/>
          </w:rPr>
          <w:fldChar w:fldCharType="end"/>
        </w:r>
      </w:hyperlink>
    </w:p>
    <w:p w14:paraId="5806F22E" w14:textId="6B0EA9B2"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93" w:history="1">
        <w:r w:rsidRPr="00D87BC6">
          <w:rPr>
            <w:rStyle w:val="Hyperlink"/>
            <w:noProof/>
          </w:rPr>
          <w:t>Figure 31. A typical sequence of actions demonstrating the basic functionality of the quiet path route planner. (Blue / green = user’s action, grey = action of the user interface).</w:t>
        </w:r>
        <w:r>
          <w:rPr>
            <w:noProof/>
            <w:webHidden/>
          </w:rPr>
          <w:tab/>
        </w:r>
        <w:r>
          <w:rPr>
            <w:noProof/>
            <w:webHidden/>
          </w:rPr>
          <w:fldChar w:fldCharType="begin"/>
        </w:r>
        <w:r>
          <w:rPr>
            <w:noProof/>
            <w:webHidden/>
          </w:rPr>
          <w:instrText xml:space="preserve"> PAGEREF _Toc37014193 \h </w:instrText>
        </w:r>
        <w:r>
          <w:rPr>
            <w:noProof/>
            <w:webHidden/>
          </w:rPr>
        </w:r>
        <w:r>
          <w:rPr>
            <w:noProof/>
            <w:webHidden/>
          </w:rPr>
          <w:fldChar w:fldCharType="separate"/>
        </w:r>
        <w:r w:rsidR="001E4245">
          <w:rPr>
            <w:noProof/>
            <w:webHidden/>
          </w:rPr>
          <w:t>63</w:t>
        </w:r>
        <w:r>
          <w:rPr>
            <w:noProof/>
            <w:webHidden/>
          </w:rPr>
          <w:fldChar w:fldCharType="end"/>
        </w:r>
      </w:hyperlink>
    </w:p>
    <w:p w14:paraId="1D85A4A8" w14:textId="545EA3B5"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94" w:history="1">
        <w:r w:rsidRPr="00D87BC6">
          <w:rPr>
            <w:rStyle w:val="Hyperlink"/>
            <w:noProof/>
          </w:rPr>
          <w:t>Figure 32. The user-interface of the quiet path route planner showing two alternative paths (one shortest path and one quiet path).</w:t>
        </w:r>
        <w:r>
          <w:rPr>
            <w:noProof/>
            <w:webHidden/>
          </w:rPr>
          <w:tab/>
        </w:r>
        <w:r>
          <w:rPr>
            <w:noProof/>
            <w:webHidden/>
          </w:rPr>
          <w:fldChar w:fldCharType="begin"/>
        </w:r>
        <w:r>
          <w:rPr>
            <w:noProof/>
            <w:webHidden/>
          </w:rPr>
          <w:instrText xml:space="preserve"> PAGEREF _Toc37014194 \h </w:instrText>
        </w:r>
        <w:r>
          <w:rPr>
            <w:noProof/>
            <w:webHidden/>
          </w:rPr>
        </w:r>
        <w:r>
          <w:rPr>
            <w:noProof/>
            <w:webHidden/>
          </w:rPr>
          <w:fldChar w:fldCharType="separate"/>
        </w:r>
        <w:r w:rsidR="001E4245">
          <w:rPr>
            <w:noProof/>
            <w:webHidden/>
          </w:rPr>
          <w:t>64</w:t>
        </w:r>
        <w:r>
          <w:rPr>
            <w:noProof/>
            <w:webHidden/>
          </w:rPr>
          <w:fldChar w:fldCharType="end"/>
        </w:r>
      </w:hyperlink>
    </w:p>
    <w:p w14:paraId="2B0A819F" w14:textId="230D1454"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95" w:history="1">
        <w:r w:rsidRPr="00D87BC6">
          <w:rPr>
            <w:rStyle w:val="Hyperlink"/>
            <w:noProof/>
          </w:rPr>
          <w:t>Figure 33. The user-interface of the quiet path route planner showing several alternative paths (one shortest path and six quiet paths).</w:t>
        </w:r>
        <w:r>
          <w:rPr>
            <w:noProof/>
            <w:webHidden/>
          </w:rPr>
          <w:tab/>
        </w:r>
        <w:r>
          <w:rPr>
            <w:noProof/>
            <w:webHidden/>
          </w:rPr>
          <w:fldChar w:fldCharType="begin"/>
        </w:r>
        <w:r>
          <w:rPr>
            <w:noProof/>
            <w:webHidden/>
          </w:rPr>
          <w:instrText xml:space="preserve"> PAGEREF _Toc37014195 \h </w:instrText>
        </w:r>
        <w:r>
          <w:rPr>
            <w:noProof/>
            <w:webHidden/>
          </w:rPr>
        </w:r>
        <w:r>
          <w:rPr>
            <w:noProof/>
            <w:webHidden/>
          </w:rPr>
          <w:fldChar w:fldCharType="separate"/>
        </w:r>
        <w:r w:rsidR="001E4245">
          <w:rPr>
            <w:noProof/>
            <w:webHidden/>
          </w:rPr>
          <w:t>64</w:t>
        </w:r>
        <w:r>
          <w:rPr>
            <w:noProof/>
            <w:webHidden/>
          </w:rPr>
          <w:fldChar w:fldCharType="end"/>
        </w:r>
      </w:hyperlink>
    </w:p>
    <w:p w14:paraId="4D1B7A44" w14:textId="5279BECF"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96" w:history="1">
        <w:r w:rsidRPr="00D87BC6">
          <w:rPr>
            <w:rStyle w:val="Hyperlink"/>
            <w:noProof/>
          </w:rPr>
          <w:t>Figure 34. “Add to home screen” functionality of the web application; the quiet path route planner can be "installed" on user's phone to work similarly as installed apps (without web browser and address bar).</w:t>
        </w:r>
        <w:r>
          <w:rPr>
            <w:noProof/>
            <w:webHidden/>
          </w:rPr>
          <w:tab/>
        </w:r>
        <w:r>
          <w:rPr>
            <w:noProof/>
            <w:webHidden/>
          </w:rPr>
          <w:fldChar w:fldCharType="begin"/>
        </w:r>
        <w:r>
          <w:rPr>
            <w:noProof/>
            <w:webHidden/>
          </w:rPr>
          <w:instrText xml:space="preserve"> PAGEREF _Toc37014196 \h </w:instrText>
        </w:r>
        <w:r>
          <w:rPr>
            <w:noProof/>
            <w:webHidden/>
          </w:rPr>
        </w:r>
        <w:r>
          <w:rPr>
            <w:noProof/>
            <w:webHidden/>
          </w:rPr>
          <w:fldChar w:fldCharType="separate"/>
        </w:r>
        <w:r w:rsidR="001E4245">
          <w:rPr>
            <w:noProof/>
            <w:webHidden/>
          </w:rPr>
          <w:t>65</w:t>
        </w:r>
        <w:r>
          <w:rPr>
            <w:noProof/>
            <w:webHidden/>
          </w:rPr>
          <w:fldChar w:fldCharType="end"/>
        </w:r>
      </w:hyperlink>
    </w:p>
    <w:p w14:paraId="322E63D0" w14:textId="622B1FD8"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97" w:history="1">
        <w:r w:rsidRPr="00D87BC6">
          <w:rPr>
            <w:rStyle w:val="Hyperlink"/>
            <w:noProof/>
          </w:rPr>
          <w:t>Figure 35.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r>
          <w:rPr>
            <w:noProof/>
            <w:webHidden/>
          </w:rPr>
          <w:tab/>
        </w:r>
        <w:r>
          <w:rPr>
            <w:noProof/>
            <w:webHidden/>
          </w:rPr>
          <w:fldChar w:fldCharType="begin"/>
        </w:r>
        <w:r>
          <w:rPr>
            <w:noProof/>
            <w:webHidden/>
          </w:rPr>
          <w:instrText xml:space="preserve"> PAGEREF _Toc37014197 \h </w:instrText>
        </w:r>
        <w:r>
          <w:rPr>
            <w:noProof/>
            <w:webHidden/>
          </w:rPr>
        </w:r>
        <w:r>
          <w:rPr>
            <w:noProof/>
            <w:webHidden/>
          </w:rPr>
          <w:fldChar w:fldCharType="separate"/>
        </w:r>
        <w:r w:rsidR="001E4245">
          <w:rPr>
            <w:noProof/>
            <w:webHidden/>
          </w:rPr>
          <w:t>67</w:t>
        </w:r>
        <w:r>
          <w:rPr>
            <w:noProof/>
            <w:webHidden/>
          </w:rPr>
          <w:fldChar w:fldCharType="end"/>
        </w:r>
      </w:hyperlink>
    </w:p>
    <w:p w14:paraId="38B7E5A0" w14:textId="410678A6" w:rsidR="0078249C" w:rsidRDefault="0078249C">
      <w:pPr>
        <w:pStyle w:val="TableofFigures"/>
        <w:tabs>
          <w:tab w:val="right" w:leader="dot" w:pos="9622"/>
        </w:tabs>
        <w:rPr>
          <w:rFonts w:asciiTheme="minorHAnsi" w:eastAsiaTheme="minorEastAsia" w:hAnsiTheme="minorHAnsi" w:cstheme="minorBidi"/>
          <w:noProof/>
          <w:lang w:val="en-FI" w:eastAsia="en-GB"/>
        </w:rPr>
      </w:pPr>
      <w:hyperlink w:anchor="_Toc37014198" w:history="1">
        <w:r w:rsidRPr="00D87BC6">
          <w:rPr>
            <w:rStyle w:val="Hyperlink"/>
            <w:noProof/>
          </w:rPr>
          <w:t>Figure 36. Regression analysis between the reductions in exposures to traffic noise on quiet paths and the traffic noise indexes of the respective shortest paths. Shortest paths within the length range of 700 m to 1300 m were selected in the analysis (as well as the respective quiet paths). The red lines represent the regression lines of the regression analysis and the green lines show the theoretical maximum reductions in the noise exposure indexes.</w:t>
        </w:r>
        <w:r>
          <w:rPr>
            <w:noProof/>
            <w:webHidden/>
          </w:rPr>
          <w:tab/>
        </w:r>
        <w:r>
          <w:rPr>
            <w:noProof/>
            <w:webHidden/>
          </w:rPr>
          <w:fldChar w:fldCharType="begin"/>
        </w:r>
        <w:r>
          <w:rPr>
            <w:noProof/>
            <w:webHidden/>
          </w:rPr>
          <w:instrText xml:space="preserve"> PAGEREF _Toc37014198 \h </w:instrText>
        </w:r>
        <w:r>
          <w:rPr>
            <w:noProof/>
            <w:webHidden/>
          </w:rPr>
        </w:r>
        <w:r>
          <w:rPr>
            <w:noProof/>
            <w:webHidden/>
          </w:rPr>
          <w:fldChar w:fldCharType="separate"/>
        </w:r>
        <w:r w:rsidR="001E4245">
          <w:rPr>
            <w:noProof/>
            <w:webHidden/>
          </w:rPr>
          <w:t>68</w:t>
        </w:r>
        <w:r>
          <w:rPr>
            <w:noProof/>
            <w:webHidden/>
          </w:rPr>
          <w:fldChar w:fldCharType="end"/>
        </w:r>
      </w:hyperlink>
    </w:p>
    <w:p w14:paraId="24BB8C4D" w14:textId="01F0F469"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64BA21FE" w14:textId="6D6B4E7B" w:rsidR="00260ACA"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Table" </w:instrText>
      </w:r>
      <w:r w:rsidRPr="00CC2F87">
        <w:fldChar w:fldCharType="separate"/>
      </w:r>
      <w:hyperlink w:anchor="_Toc36720081" w:history="1">
        <w:r w:rsidR="00260ACA" w:rsidRPr="002C17EE">
          <w:rPr>
            <w:rStyle w:val="Hyperlink"/>
            <w:noProof/>
          </w:rPr>
          <w:t>Table 1. Data that were used in the study.</w:t>
        </w:r>
        <w:r w:rsidR="00260ACA">
          <w:rPr>
            <w:noProof/>
            <w:webHidden/>
          </w:rPr>
          <w:tab/>
        </w:r>
        <w:r w:rsidR="00260ACA">
          <w:rPr>
            <w:noProof/>
            <w:webHidden/>
          </w:rPr>
          <w:fldChar w:fldCharType="begin"/>
        </w:r>
        <w:r w:rsidR="00260ACA">
          <w:rPr>
            <w:noProof/>
            <w:webHidden/>
          </w:rPr>
          <w:instrText xml:space="preserve"> PAGEREF _Toc36720081 \h </w:instrText>
        </w:r>
        <w:r w:rsidR="00260ACA">
          <w:rPr>
            <w:noProof/>
            <w:webHidden/>
          </w:rPr>
        </w:r>
        <w:r w:rsidR="00260ACA">
          <w:rPr>
            <w:noProof/>
            <w:webHidden/>
          </w:rPr>
          <w:fldChar w:fldCharType="separate"/>
        </w:r>
        <w:r w:rsidR="001E4245">
          <w:rPr>
            <w:noProof/>
            <w:webHidden/>
          </w:rPr>
          <w:t>19</w:t>
        </w:r>
        <w:r w:rsidR="00260ACA">
          <w:rPr>
            <w:noProof/>
            <w:webHidden/>
          </w:rPr>
          <w:fldChar w:fldCharType="end"/>
        </w:r>
      </w:hyperlink>
    </w:p>
    <w:p w14:paraId="53B6F2A7" w14:textId="7467E2C3" w:rsidR="00260ACA" w:rsidRDefault="003E6728">
      <w:pPr>
        <w:pStyle w:val="TableofFigures"/>
        <w:tabs>
          <w:tab w:val="right" w:leader="dot" w:pos="9622"/>
        </w:tabs>
        <w:rPr>
          <w:rFonts w:asciiTheme="minorHAnsi" w:eastAsiaTheme="minorEastAsia" w:hAnsiTheme="minorHAnsi" w:cstheme="minorBidi"/>
          <w:noProof/>
          <w:lang w:val="en-FI" w:eastAsia="en-GB"/>
        </w:rPr>
      </w:pPr>
      <w:hyperlink w:anchor="_Toc36720082" w:history="1">
        <w:r w:rsidR="00260ACA" w:rsidRPr="002C17EE">
          <w:rPr>
            <w:rStyle w:val="Hyperlink"/>
            <w:noProof/>
          </w:rPr>
          <w:t>Table 2. Query strings for street network data downloads using OSM Overpass API via OSMnx python library.</w:t>
        </w:r>
        <w:r w:rsidR="00260ACA">
          <w:rPr>
            <w:noProof/>
            <w:webHidden/>
          </w:rPr>
          <w:tab/>
        </w:r>
        <w:r w:rsidR="00260ACA">
          <w:rPr>
            <w:noProof/>
            <w:webHidden/>
          </w:rPr>
          <w:fldChar w:fldCharType="begin"/>
        </w:r>
        <w:r w:rsidR="00260ACA">
          <w:rPr>
            <w:noProof/>
            <w:webHidden/>
          </w:rPr>
          <w:instrText xml:space="preserve"> PAGEREF _Toc36720082 \h </w:instrText>
        </w:r>
        <w:r w:rsidR="00260ACA">
          <w:rPr>
            <w:noProof/>
            <w:webHidden/>
          </w:rPr>
        </w:r>
        <w:r w:rsidR="00260ACA">
          <w:rPr>
            <w:noProof/>
            <w:webHidden/>
          </w:rPr>
          <w:fldChar w:fldCharType="separate"/>
        </w:r>
        <w:r w:rsidR="001E4245">
          <w:rPr>
            <w:noProof/>
            <w:webHidden/>
          </w:rPr>
          <w:t>25</w:t>
        </w:r>
        <w:r w:rsidR="00260ACA">
          <w:rPr>
            <w:noProof/>
            <w:webHidden/>
          </w:rPr>
          <w:fldChar w:fldCharType="end"/>
        </w:r>
      </w:hyperlink>
    </w:p>
    <w:p w14:paraId="2C87C14B" w14:textId="727F47BD" w:rsidR="00260ACA" w:rsidRDefault="003E6728">
      <w:pPr>
        <w:pStyle w:val="TableofFigures"/>
        <w:tabs>
          <w:tab w:val="right" w:leader="dot" w:pos="9622"/>
        </w:tabs>
        <w:rPr>
          <w:rFonts w:asciiTheme="minorHAnsi" w:eastAsiaTheme="minorEastAsia" w:hAnsiTheme="minorHAnsi" w:cstheme="minorBidi"/>
          <w:noProof/>
          <w:lang w:val="en-FI" w:eastAsia="en-GB"/>
        </w:rPr>
      </w:pPr>
      <w:hyperlink w:anchor="_Toc36720083" w:history="1">
        <w:r w:rsidR="00260ACA" w:rsidRPr="002C17EE">
          <w:rPr>
            <w:rStyle w:val="Hyperlink"/>
            <w:noProof/>
          </w:rPr>
          <w:t>Table 3. Noise cost coefficients for dB range 45–75 dB calculated with both equations presented in this chapter (3 &amp; 4).</w:t>
        </w:r>
        <w:r w:rsidR="00260ACA">
          <w:rPr>
            <w:noProof/>
            <w:webHidden/>
          </w:rPr>
          <w:tab/>
        </w:r>
        <w:r w:rsidR="00260ACA">
          <w:rPr>
            <w:noProof/>
            <w:webHidden/>
          </w:rPr>
          <w:fldChar w:fldCharType="begin"/>
        </w:r>
        <w:r w:rsidR="00260ACA">
          <w:rPr>
            <w:noProof/>
            <w:webHidden/>
          </w:rPr>
          <w:instrText xml:space="preserve"> PAGEREF _Toc36720083 \h </w:instrText>
        </w:r>
        <w:r w:rsidR="00260ACA">
          <w:rPr>
            <w:noProof/>
            <w:webHidden/>
          </w:rPr>
        </w:r>
        <w:r w:rsidR="00260ACA">
          <w:rPr>
            <w:noProof/>
            <w:webHidden/>
          </w:rPr>
          <w:fldChar w:fldCharType="separate"/>
        </w:r>
        <w:r w:rsidR="001E4245">
          <w:rPr>
            <w:noProof/>
            <w:webHidden/>
          </w:rPr>
          <w:t>30</w:t>
        </w:r>
        <w:r w:rsidR="00260ACA">
          <w:rPr>
            <w:noProof/>
            <w:webHidden/>
          </w:rPr>
          <w:fldChar w:fldCharType="end"/>
        </w:r>
      </w:hyperlink>
    </w:p>
    <w:p w14:paraId="6F0F1ECE" w14:textId="705AA8C1" w:rsidR="00260ACA" w:rsidRDefault="003E6728">
      <w:pPr>
        <w:pStyle w:val="TableofFigures"/>
        <w:tabs>
          <w:tab w:val="right" w:leader="dot" w:pos="9622"/>
        </w:tabs>
        <w:rPr>
          <w:rFonts w:asciiTheme="minorHAnsi" w:eastAsiaTheme="minorEastAsia" w:hAnsiTheme="minorHAnsi" w:cstheme="minorBidi"/>
          <w:noProof/>
          <w:lang w:val="en-FI" w:eastAsia="en-GB"/>
        </w:rPr>
      </w:pPr>
      <w:hyperlink w:anchor="_Toc36720084" w:history="1">
        <w:r w:rsidR="00260ACA" w:rsidRPr="002C17EE">
          <w:rPr>
            <w:rStyle w:val="Hyperlink"/>
            <w:noProof/>
          </w:rPr>
          <w:t>Table 4. Indexes describing exposure to traffic noise on a path and reduction in exposure to traffic noise on a quiet path.</w:t>
        </w:r>
        <w:r w:rsidR="00260ACA">
          <w:rPr>
            <w:noProof/>
            <w:webHidden/>
          </w:rPr>
          <w:tab/>
        </w:r>
        <w:r w:rsidR="00260ACA">
          <w:rPr>
            <w:noProof/>
            <w:webHidden/>
          </w:rPr>
          <w:fldChar w:fldCharType="begin"/>
        </w:r>
        <w:r w:rsidR="00260ACA">
          <w:rPr>
            <w:noProof/>
            <w:webHidden/>
          </w:rPr>
          <w:instrText xml:space="preserve"> PAGEREF _Toc36720084 \h </w:instrText>
        </w:r>
        <w:r w:rsidR="00260ACA">
          <w:rPr>
            <w:noProof/>
            <w:webHidden/>
          </w:rPr>
        </w:r>
        <w:r w:rsidR="00260ACA">
          <w:rPr>
            <w:noProof/>
            <w:webHidden/>
          </w:rPr>
          <w:fldChar w:fldCharType="separate"/>
        </w:r>
        <w:r w:rsidR="001E4245">
          <w:rPr>
            <w:noProof/>
            <w:webHidden/>
          </w:rPr>
          <w:t>38</w:t>
        </w:r>
        <w:r w:rsidR="00260ACA">
          <w:rPr>
            <w:noProof/>
            <w:webHidden/>
          </w:rPr>
          <w:fldChar w:fldCharType="end"/>
        </w:r>
      </w:hyperlink>
    </w:p>
    <w:p w14:paraId="321DA665" w14:textId="2BD46451" w:rsidR="00260ACA" w:rsidRDefault="003E6728">
      <w:pPr>
        <w:pStyle w:val="TableofFigures"/>
        <w:tabs>
          <w:tab w:val="right" w:leader="dot" w:pos="9622"/>
        </w:tabs>
        <w:rPr>
          <w:rFonts w:asciiTheme="minorHAnsi" w:eastAsiaTheme="minorEastAsia" w:hAnsiTheme="minorHAnsi" w:cstheme="minorBidi"/>
          <w:noProof/>
          <w:lang w:val="en-FI" w:eastAsia="en-GB"/>
        </w:rPr>
      </w:pPr>
      <w:hyperlink w:anchor="_Toc36720085" w:history="1">
        <w:r w:rsidR="00260ACA" w:rsidRPr="002C17EE">
          <w:rPr>
            <w:rStyle w:val="Hyperlink"/>
            <w:noProof/>
          </w:rPr>
          <w:t>Table 5. Parameters used in routing with Digitransit routing API.</w:t>
        </w:r>
        <w:r w:rsidR="00260ACA">
          <w:rPr>
            <w:noProof/>
            <w:webHidden/>
          </w:rPr>
          <w:tab/>
        </w:r>
        <w:r w:rsidR="00260ACA">
          <w:rPr>
            <w:noProof/>
            <w:webHidden/>
          </w:rPr>
          <w:fldChar w:fldCharType="begin"/>
        </w:r>
        <w:r w:rsidR="00260ACA">
          <w:rPr>
            <w:noProof/>
            <w:webHidden/>
          </w:rPr>
          <w:instrText xml:space="preserve"> PAGEREF _Toc36720085 \h </w:instrText>
        </w:r>
        <w:r w:rsidR="00260ACA">
          <w:rPr>
            <w:noProof/>
            <w:webHidden/>
          </w:rPr>
        </w:r>
        <w:r w:rsidR="00260ACA">
          <w:rPr>
            <w:noProof/>
            <w:webHidden/>
          </w:rPr>
          <w:fldChar w:fldCharType="separate"/>
        </w:r>
        <w:r w:rsidR="001E4245">
          <w:rPr>
            <w:noProof/>
            <w:webHidden/>
          </w:rPr>
          <w:t>43</w:t>
        </w:r>
        <w:r w:rsidR="00260ACA">
          <w:rPr>
            <w:noProof/>
            <w:webHidden/>
          </w:rPr>
          <w:fldChar w:fldCharType="end"/>
        </w:r>
      </w:hyperlink>
    </w:p>
    <w:p w14:paraId="3685375A" w14:textId="7744C970" w:rsidR="00260ACA" w:rsidRDefault="003E6728">
      <w:pPr>
        <w:pStyle w:val="TableofFigures"/>
        <w:tabs>
          <w:tab w:val="right" w:leader="dot" w:pos="9622"/>
        </w:tabs>
        <w:rPr>
          <w:rFonts w:asciiTheme="minorHAnsi" w:eastAsiaTheme="minorEastAsia" w:hAnsiTheme="minorHAnsi" w:cstheme="minorBidi"/>
          <w:noProof/>
          <w:lang w:val="en-FI" w:eastAsia="en-GB"/>
        </w:rPr>
      </w:pPr>
      <w:hyperlink w:anchor="_Toc36720086" w:history="1">
        <w:r w:rsidR="00260ACA" w:rsidRPr="002C17EE">
          <w:rPr>
            <w:rStyle w:val="Hyperlink"/>
            <w:noProof/>
          </w:rPr>
          <w:t>Table 6. Descriptive statistics of the length of the shortest paths to PT stops and workplaces (n=31291).</w:t>
        </w:r>
        <w:r w:rsidR="00260ACA">
          <w:rPr>
            <w:noProof/>
            <w:webHidden/>
          </w:rPr>
          <w:tab/>
        </w:r>
        <w:r w:rsidR="00260ACA">
          <w:rPr>
            <w:noProof/>
            <w:webHidden/>
          </w:rPr>
          <w:fldChar w:fldCharType="begin"/>
        </w:r>
        <w:r w:rsidR="00260ACA">
          <w:rPr>
            <w:noProof/>
            <w:webHidden/>
          </w:rPr>
          <w:instrText xml:space="preserve"> PAGEREF _Toc36720086 \h </w:instrText>
        </w:r>
        <w:r w:rsidR="00260ACA">
          <w:rPr>
            <w:noProof/>
            <w:webHidden/>
          </w:rPr>
        </w:r>
        <w:r w:rsidR="00260ACA">
          <w:rPr>
            <w:noProof/>
            <w:webHidden/>
          </w:rPr>
          <w:fldChar w:fldCharType="separate"/>
        </w:r>
        <w:r w:rsidR="001E4245">
          <w:rPr>
            <w:noProof/>
            <w:webHidden/>
          </w:rPr>
          <w:t>46</w:t>
        </w:r>
        <w:r w:rsidR="00260ACA">
          <w:rPr>
            <w:noProof/>
            <w:webHidden/>
          </w:rPr>
          <w:fldChar w:fldCharType="end"/>
        </w:r>
      </w:hyperlink>
    </w:p>
    <w:p w14:paraId="2FA93630" w14:textId="465C46E3" w:rsidR="00260ACA" w:rsidRDefault="003E6728">
      <w:pPr>
        <w:pStyle w:val="TableofFigures"/>
        <w:tabs>
          <w:tab w:val="right" w:leader="dot" w:pos="9622"/>
        </w:tabs>
        <w:rPr>
          <w:rFonts w:asciiTheme="minorHAnsi" w:eastAsiaTheme="minorEastAsia" w:hAnsiTheme="minorHAnsi" w:cstheme="minorBidi"/>
          <w:noProof/>
          <w:lang w:val="en-FI" w:eastAsia="en-GB"/>
        </w:rPr>
      </w:pPr>
      <w:hyperlink w:anchor="_Toc36720087" w:history="1">
        <w:r w:rsidR="00260ACA" w:rsidRPr="002C17EE">
          <w:rPr>
            <w:rStyle w:val="Hyperlink"/>
            <w:noProof/>
          </w:rPr>
          <w:t>Table 7. Descriptive statistics of exposure to traffic noise on the first walks of public transport itineraries to workplaces and on direct walks to nearby workplaces (n=30160).</w:t>
        </w:r>
        <w:r w:rsidR="00260ACA">
          <w:rPr>
            <w:noProof/>
            <w:webHidden/>
          </w:rPr>
          <w:tab/>
        </w:r>
        <w:r w:rsidR="00260ACA">
          <w:rPr>
            <w:noProof/>
            <w:webHidden/>
          </w:rPr>
          <w:fldChar w:fldCharType="begin"/>
        </w:r>
        <w:r w:rsidR="00260ACA">
          <w:rPr>
            <w:noProof/>
            <w:webHidden/>
          </w:rPr>
          <w:instrText xml:space="preserve"> PAGEREF _Toc36720087 \h </w:instrText>
        </w:r>
        <w:r w:rsidR="00260ACA">
          <w:rPr>
            <w:noProof/>
            <w:webHidden/>
          </w:rPr>
        </w:r>
        <w:r w:rsidR="00260ACA">
          <w:rPr>
            <w:noProof/>
            <w:webHidden/>
          </w:rPr>
          <w:fldChar w:fldCharType="separate"/>
        </w:r>
        <w:r w:rsidR="001E4245">
          <w:rPr>
            <w:noProof/>
            <w:webHidden/>
          </w:rPr>
          <w:t>50</w:t>
        </w:r>
        <w:r w:rsidR="00260ACA">
          <w:rPr>
            <w:noProof/>
            <w:webHidden/>
          </w:rPr>
          <w:fldChar w:fldCharType="end"/>
        </w:r>
      </w:hyperlink>
    </w:p>
    <w:p w14:paraId="099095A6" w14:textId="0756C7F8" w:rsidR="00260ACA" w:rsidRDefault="003E6728">
      <w:pPr>
        <w:pStyle w:val="TableofFigures"/>
        <w:tabs>
          <w:tab w:val="right" w:leader="dot" w:pos="9622"/>
        </w:tabs>
        <w:rPr>
          <w:rFonts w:asciiTheme="minorHAnsi" w:eastAsiaTheme="minorEastAsia" w:hAnsiTheme="minorHAnsi" w:cstheme="minorBidi"/>
          <w:noProof/>
          <w:lang w:val="en-FI" w:eastAsia="en-GB"/>
        </w:rPr>
      </w:pPr>
      <w:hyperlink w:anchor="_Toc36720088" w:history="1">
        <w:r w:rsidR="00260ACA" w:rsidRPr="002C17EE">
          <w:rPr>
            <w:rStyle w:val="Hyperlink"/>
            <w:noProof/>
          </w:rPr>
          <w:t>Table 8. Descriptive statistics of exposure to traffic noise on the first walks of public transport itineraries to workplaces (direct walks to nearby workplaces are filtered out, n=17891).</w:t>
        </w:r>
        <w:r w:rsidR="00260ACA">
          <w:rPr>
            <w:noProof/>
            <w:webHidden/>
          </w:rPr>
          <w:tab/>
        </w:r>
        <w:r w:rsidR="00260ACA">
          <w:rPr>
            <w:noProof/>
            <w:webHidden/>
          </w:rPr>
          <w:fldChar w:fldCharType="begin"/>
        </w:r>
        <w:r w:rsidR="00260ACA">
          <w:rPr>
            <w:noProof/>
            <w:webHidden/>
          </w:rPr>
          <w:instrText xml:space="preserve"> PAGEREF _Toc36720088 \h </w:instrText>
        </w:r>
        <w:r w:rsidR="00260ACA">
          <w:rPr>
            <w:noProof/>
            <w:webHidden/>
          </w:rPr>
        </w:r>
        <w:r w:rsidR="00260ACA">
          <w:rPr>
            <w:noProof/>
            <w:webHidden/>
          </w:rPr>
          <w:fldChar w:fldCharType="separate"/>
        </w:r>
        <w:r w:rsidR="001E4245">
          <w:rPr>
            <w:noProof/>
            <w:webHidden/>
          </w:rPr>
          <w:t>51</w:t>
        </w:r>
        <w:r w:rsidR="00260ACA">
          <w:rPr>
            <w:noProof/>
            <w:webHidden/>
          </w:rPr>
          <w:fldChar w:fldCharType="end"/>
        </w:r>
      </w:hyperlink>
    </w:p>
    <w:p w14:paraId="0AC9BC5A" w14:textId="31998983" w:rsidR="00260ACA" w:rsidRDefault="003E6728">
      <w:pPr>
        <w:pStyle w:val="TableofFigures"/>
        <w:tabs>
          <w:tab w:val="right" w:leader="dot" w:pos="9622"/>
        </w:tabs>
        <w:rPr>
          <w:rFonts w:asciiTheme="minorHAnsi" w:eastAsiaTheme="minorEastAsia" w:hAnsiTheme="minorHAnsi" w:cstheme="minorBidi"/>
          <w:noProof/>
          <w:lang w:val="en-FI" w:eastAsia="en-GB"/>
        </w:rPr>
      </w:pPr>
      <w:hyperlink w:anchor="_Toc36720089" w:history="1">
        <w:r w:rsidR="00260ACA" w:rsidRPr="002C17EE">
          <w:rPr>
            <w:rStyle w:val="Hyperlink"/>
            <w:noProof/>
          </w:rPr>
          <w:t>Table 9. Descriptions of the path properties returned from the quiet path routing API.</w:t>
        </w:r>
        <w:r w:rsidR="00260ACA">
          <w:rPr>
            <w:noProof/>
            <w:webHidden/>
          </w:rPr>
          <w:tab/>
        </w:r>
        <w:r w:rsidR="00260ACA">
          <w:rPr>
            <w:noProof/>
            <w:webHidden/>
          </w:rPr>
          <w:fldChar w:fldCharType="begin"/>
        </w:r>
        <w:r w:rsidR="00260ACA">
          <w:rPr>
            <w:noProof/>
            <w:webHidden/>
          </w:rPr>
          <w:instrText xml:space="preserve"> PAGEREF _Toc36720089 \h </w:instrText>
        </w:r>
        <w:r w:rsidR="00260ACA">
          <w:rPr>
            <w:noProof/>
            <w:webHidden/>
          </w:rPr>
        </w:r>
        <w:r w:rsidR="00260ACA">
          <w:rPr>
            <w:noProof/>
            <w:webHidden/>
          </w:rPr>
          <w:fldChar w:fldCharType="separate"/>
        </w:r>
        <w:r w:rsidR="001E4245">
          <w:rPr>
            <w:noProof/>
            <w:webHidden/>
          </w:rPr>
          <w:t>59</w:t>
        </w:r>
        <w:r w:rsidR="00260ACA">
          <w:rPr>
            <w:noProof/>
            <w:webHidden/>
          </w:rPr>
          <w:fldChar w:fldCharType="end"/>
        </w:r>
      </w:hyperlink>
    </w:p>
    <w:p w14:paraId="784B8143" w14:textId="4925C16B" w:rsidR="00260ACA" w:rsidRDefault="003E6728">
      <w:pPr>
        <w:pStyle w:val="TableofFigures"/>
        <w:tabs>
          <w:tab w:val="right" w:leader="dot" w:pos="9622"/>
        </w:tabs>
        <w:rPr>
          <w:rFonts w:asciiTheme="minorHAnsi" w:eastAsiaTheme="minorEastAsia" w:hAnsiTheme="minorHAnsi" w:cstheme="minorBidi"/>
          <w:noProof/>
          <w:lang w:val="en-FI" w:eastAsia="en-GB"/>
        </w:rPr>
      </w:pPr>
      <w:hyperlink w:anchor="_Toc36720090" w:history="1">
        <w:r w:rsidR="00260ACA" w:rsidRPr="002C17EE">
          <w:rPr>
            <w:rStyle w:val="Hyperlink"/>
            <w:noProof/>
          </w:rPr>
          <w:t>Table 10. Example of a FeatureCollection of two paths returned from the quiet path routing API.</w:t>
        </w:r>
        <w:r w:rsidR="00260ACA">
          <w:rPr>
            <w:noProof/>
            <w:webHidden/>
          </w:rPr>
          <w:tab/>
        </w:r>
        <w:r w:rsidR="00260ACA">
          <w:rPr>
            <w:noProof/>
            <w:webHidden/>
          </w:rPr>
          <w:fldChar w:fldCharType="begin"/>
        </w:r>
        <w:r w:rsidR="00260ACA">
          <w:rPr>
            <w:noProof/>
            <w:webHidden/>
          </w:rPr>
          <w:instrText xml:space="preserve"> PAGEREF _Toc36720090 \h </w:instrText>
        </w:r>
        <w:r w:rsidR="00260ACA">
          <w:rPr>
            <w:noProof/>
            <w:webHidden/>
          </w:rPr>
        </w:r>
        <w:r w:rsidR="00260ACA">
          <w:rPr>
            <w:noProof/>
            <w:webHidden/>
          </w:rPr>
          <w:fldChar w:fldCharType="separate"/>
        </w:r>
        <w:r w:rsidR="001E4245">
          <w:rPr>
            <w:noProof/>
            <w:webHidden/>
          </w:rPr>
          <w:t>60</w:t>
        </w:r>
        <w:r w:rsidR="00260ACA">
          <w:rPr>
            <w:noProof/>
            <w:webHidden/>
          </w:rPr>
          <w:fldChar w:fldCharType="end"/>
        </w:r>
      </w:hyperlink>
    </w:p>
    <w:p w14:paraId="03AAECDE" w14:textId="0DC37EBB" w:rsidR="00260ACA" w:rsidRDefault="003E6728">
      <w:pPr>
        <w:pStyle w:val="TableofFigures"/>
        <w:tabs>
          <w:tab w:val="right" w:leader="dot" w:pos="9622"/>
        </w:tabs>
        <w:rPr>
          <w:rFonts w:asciiTheme="minorHAnsi" w:eastAsiaTheme="minorEastAsia" w:hAnsiTheme="minorHAnsi" w:cstheme="minorBidi"/>
          <w:noProof/>
          <w:lang w:val="en-FI" w:eastAsia="en-GB"/>
        </w:rPr>
      </w:pPr>
      <w:hyperlink w:anchor="_Toc36720091" w:history="1">
        <w:r w:rsidR="00260ACA" w:rsidRPr="002C17EE">
          <w:rPr>
            <w:rStyle w:val="Hyperlink"/>
            <w:noProof/>
          </w:rPr>
          <w:t>Table 11.  Descriptive statistics of the achievable reductions in noise exposure index ER</w:t>
        </w:r>
        <w:r w:rsidR="00260ACA" w:rsidRPr="002C17EE">
          <w:rPr>
            <w:rStyle w:val="Hyperlink"/>
            <w:noProof/>
            <w:vertAlign w:val="subscript"/>
          </w:rPr>
          <w:t xml:space="preserve">+65dB </w:t>
        </w:r>
        <w:r w:rsidR="00260ACA" w:rsidRPr="002C17EE">
          <w:rPr>
            <w:rStyle w:val="Hyperlink"/>
            <w:noProof/>
          </w:rPr>
          <w:t>on different subsets of the paths. The subsets were defined by 1) the length of the shortest path, 2) the length difference of the quiet path and 3) the initial ER</w:t>
        </w:r>
        <w:r w:rsidR="00260ACA" w:rsidRPr="002C17EE">
          <w:rPr>
            <w:rStyle w:val="Hyperlink"/>
            <w:noProof/>
            <w:vertAlign w:val="subscript"/>
          </w:rPr>
          <w:t xml:space="preserve">+65dB </w:t>
        </w:r>
        <w:r w:rsidR="00260ACA" w:rsidRPr="002C17EE">
          <w:rPr>
            <w:rStyle w:val="Hyperlink"/>
            <w:noProof/>
          </w:rPr>
          <w:t>(n</w:t>
        </w:r>
        <w:r w:rsidR="00260ACA" w:rsidRPr="002C17EE">
          <w:rPr>
            <w:rStyle w:val="Hyperlink"/>
            <w:noProof/>
            <w:vertAlign w:val="subscript"/>
          </w:rPr>
          <w:t xml:space="preserve">300-600m </w:t>
        </w:r>
        <w:r w:rsidR="00260ACA" w:rsidRPr="002C17EE">
          <w:rPr>
            <w:rStyle w:val="Hyperlink"/>
            <w:noProof/>
          </w:rPr>
          <w:t>= 4338, n</w:t>
        </w:r>
        <w:r w:rsidR="00260ACA" w:rsidRPr="002C17EE">
          <w:rPr>
            <w:rStyle w:val="Hyperlink"/>
            <w:noProof/>
            <w:vertAlign w:val="subscript"/>
          </w:rPr>
          <w:t xml:space="preserve">700-1300m </w:t>
        </w:r>
        <w:r w:rsidR="00260ACA" w:rsidRPr="002C17EE">
          <w:rPr>
            <w:rStyle w:val="Hyperlink"/>
            <w:noProof/>
          </w:rPr>
          <w:t>= 7842).</w:t>
        </w:r>
        <w:r w:rsidR="00260ACA">
          <w:rPr>
            <w:noProof/>
            <w:webHidden/>
          </w:rPr>
          <w:tab/>
        </w:r>
        <w:r w:rsidR="00260ACA">
          <w:rPr>
            <w:noProof/>
            <w:webHidden/>
          </w:rPr>
          <w:fldChar w:fldCharType="begin"/>
        </w:r>
        <w:r w:rsidR="00260ACA">
          <w:rPr>
            <w:noProof/>
            <w:webHidden/>
          </w:rPr>
          <w:instrText xml:space="preserve"> PAGEREF _Toc36720091 \h </w:instrText>
        </w:r>
        <w:r w:rsidR="00260ACA">
          <w:rPr>
            <w:noProof/>
            <w:webHidden/>
          </w:rPr>
        </w:r>
        <w:r w:rsidR="00260ACA">
          <w:rPr>
            <w:noProof/>
            <w:webHidden/>
          </w:rPr>
          <w:fldChar w:fldCharType="separate"/>
        </w:r>
        <w:r w:rsidR="001E4245">
          <w:rPr>
            <w:noProof/>
            <w:webHidden/>
          </w:rPr>
          <w:t>69</w:t>
        </w:r>
        <w:r w:rsidR="00260ACA">
          <w:rPr>
            <w:noProof/>
            <w:webHidden/>
          </w:rPr>
          <w:fldChar w:fldCharType="end"/>
        </w:r>
      </w:hyperlink>
    </w:p>
    <w:p w14:paraId="4F4DA823" w14:textId="27076628" w:rsidR="00260ACA" w:rsidRDefault="003E6728">
      <w:pPr>
        <w:pStyle w:val="TableofFigures"/>
        <w:tabs>
          <w:tab w:val="right" w:leader="dot" w:pos="9622"/>
        </w:tabs>
        <w:rPr>
          <w:rFonts w:asciiTheme="minorHAnsi" w:eastAsiaTheme="minorEastAsia" w:hAnsiTheme="minorHAnsi" w:cstheme="minorBidi"/>
          <w:noProof/>
          <w:lang w:val="en-FI" w:eastAsia="en-GB"/>
        </w:rPr>
      </w:pPr>
      <w:hyperlink w:anchor="_Toc36720092" w:history="1">
        <w:r w:rsidR="00260ACA" w:rsidRPr="002C17EE">
          <w:rPr>
            <w:rStyle w:val="Hyperlink"/>
            <w:noProof/>
          </w:rPr>
          <w:t>Table 12. Descriptive statistics of the achievable reductions in noise exposure index dB</w:t>
        </w:r>
        <w:r w:rsidR="00260ACA" w:rsidRPr="002C17EE">
          <w:rPr>
            <w:rStyle w:val="Hyperlink"/>
            <w:noProof/>
            <w:vertAlign w:val="subscript"/>
          </w:rPr>
          <w:t xml:space="preserve">mean </w:t>
        </w:r>
        <w:r w:rsidR="00260ACA" w:rsidRPr="002C17EE">
          <w:rPr>
            <w:rStyle w:val="Hyperlink"/>
            <w:noProof/>
          </w:rPr>
          <w:t>on different subsets of the paths. The subsets were defined by 1) the length of the shortest path, 2) the length difference of the quiet path and 3) the initial dB</w:t>
        </w:r>
        <w:r w:rsidR="00260ACA" w:rsidRPr="002C17EE">
          <w:rPr>
            <w:rStyle w:val="Hyperlink"/>
            <w:noProof/>
            <w:vertAlign w:val="subscript"/>
          </w:rPr>
          <w:t xml:space="preserve">mean </w:t>
        </w:r>
        <w:r w:rsidR="00260ACA" w:rsidRPr="002C17EE">
          <w:rPr>
            <w:rStyle w:val="Hyperlink"/>
            <w:noProof/>
          </w:rPr>
          <w:t>(n</w:t>
        </w:r>
        <w:r w:rsidR="00260ACA" w:rsidRPr="002C17EE">
          <w:rPr>
            <w:rStyle w:val="Hyperlink"/>
            <w:noProof/>
            <w:vertAlign w:val="subscript"/>
          </w:rPr>
          <w:t xml:space="preserve">300-600m </w:t>
        </w:r>
        <w:r w:rsidR="00260ACA" w:rsidRPr="002C17EE">
          <w:rPr>
            <w:rStyle w:val="Hyperlink"/>
            <w:noProof/>
          </w:rPr>
          <w:t>= 4103, n</w:t>
        </w:r>
        <w:r w:rsidR="00260ACA" w:rsidRPr="002C17EE">
          <w:rPr>
            <w:rStyle w:val="Hyperlink"/>
            <w:noProof/>
            <w:vertAlign w:val="subscript"/>
          </w:rPr>
          <w:t xml:space="preserve">700-1300m </w:t>
        </w:r>
        <w:r w:rsidR="00260ACA" w:rsidRPr="002C17EE">
          <w:rPr>
            <w:rStyle w:val="Hyperlink"/>
            <w:noProof/>
          </w:rPr>
          <w:t>= 6925).</w:t>
        </w:r>
        <w:r w:rsidR="00260ACA">
          <w:rPr>
            <w:noProof/>
            <w:webHidden/>
          </w:rPr>
          <w:tab/>
        </w:r>
        <w:r w:rsidR="00260ACA">
          <w:rPr>
            <w:noProof/>
            <w:webHidden/>
          </w:rPr>
          <w:fldChar w:fldCharType="begin"/>
        </w:r>
        <w:r w:rsidR="00260ACA">
          <w:rPr>
            <w:noProof/>
            <w:webHidden/>
          </w:rPr>
          <w:instrText xml:space="preserve"> PAGEREF _Toc36720092 \h </w:instrText>
        </w:r>
        <w:r w:rsidR="00260ACA">
          <w:rPr>
            <w:noProof/>
            <w:webHidden/>
          </w:rPr>
        </w:r>
        <w:r w:rsidR="00260ACA">
          <w:rPr>
            <w:noProof/>
            <w:webHidden/>
          </w:rPr>
          <w:fldChar w:fldCharType="separate"/>
        </w:r>
        <w:r w:rsidR="001E4245">
          <w:rPr>
            <w:noProof/>
            <w:webHidden/>
          </w:rPr>
          <w:t>70</w:t>
        </w:r>
        <w:r w:rsidR="00260ACA">
          <w:rPr>
            <w:noProof/>
            <w:webHidden/>
          </w:rPr>
          <w:fldChar w:fldCharType="end"/>
        </w:r>
      </w:hyperlink>
    </w:p>
    <w:p w14:paraId="713815FC" w14:textId="707A0F31" w:rsidR="00260ACA" w:rsidRDefault="003E6728">
      <w:pPr>
        <w:pStyle w:val="TableofFigures"/>
        <w:tabs>
          <w:tab w:val="right" w:leader="dot" w:pos="9622"/>
        </w:tabs>
        <w:rPr>
          <w:rFonts w:asciiTheme="minorHAnsi" w:eastAsiaTheme="minorEastAsia" w:hAnsiTheme="minorHAnsi" w:cstheme="minorBidi"/>
          <w:noProof/>
          <w:lang w:val="en-FI" w:eastAsia="en-GB"/>
        </w:rPr>
      </w:pPr>
      <w:hyperlink w:anchor="_Toc36720093" w:history="1">
        <w:r w:rsidR="00260ACA" w:rsidRPr="002C17EE">
          <w:rPr>
            <w:rStyle w:val="Hyperlink"/>
            <w:noProof/>
          </w:rPr>
          <w:t>Table 13. Differences in path lengths between the calculated shortest paths and the reference paths (n=31228).</w:t>
        </w:r>
        <w:r w:rsidR="00260ACA">
          <w:rPr>
            <w:noProof/>
            <w:webHidden/>
          </w:rPr>
          <w:tab/>
        </w:r>
        <w:r w:rsidR="00260ACA">
          <w:rPr>
            <w:noProof/>
            <w:webHidden/>
          </w:rPr>
          <w:fldChar w:fldCharType="begin"/>
        </w:r>
        <w:r w:rsidR="00260ACA">
          <w:rPr>
            <w:noProof/>
            <w:webHidden/>
          </w:rPr>
          <w:instrText xml:space="preserve"> PAGEREF _Toc36720093 \h </w:instrText>
        </w:r>
        <w:r w:rsidR="00260ACA">
          <w:rPr>
            <w:noProof/>
            <w:webHidden/>
          </w:rPr>
        </w:r>
        <w:r w:rsidR="00260ACA">
          <w:rPr>
            <w:noProof/>
            <w:webHidden/>
          </w:rPr>
          <w:fldChar w:fldCharType="separate"/>
        </w:r>
        <w:r w:rsidR="001E4245">
          <w:rPr>
            <w:noProof/>
            <w:webHidden/>
          </w:rPr>
          <w:t>73</w:t>
        </w:r>
        <w:r w:rsidR="00260ACA">
          <w:rPr>
            <w:noProof/>
            <w:webHidden/>
          </w:rPr>
          <w:fldChar w:fldCharType="end"/>
        </w:r>
      </w:hyperlink>
    </w:p>
    <w:p w14:paraId="0FB06B7F" w14:textId="1324E5CD" w:rsidR="00260ACA" w:rsidRDefault="003E6728">
      <w:pPr>
        <w:pStyle w:val="TableofFigures"/>
        <w:tabs>
          <w:tab w:val="right" w:leader="dot" w:pos="9622"/>
        </w:tabs>
        <w:rPr>
          <w:rFonts w:asciiTheme="minorHAnsi" w:eastAsiaTheme="minorEastAsia" w:hAnsiTheme="minorHAnsi" w:cstheme="minorBidi"/>
          <w:noProof/>
          <w:lang w:val="en-FI" w:eastAsia="en-GB"/>
        </w:rPr>
      </w:pPr>
      <w:hyperlink w:anchor="_Toc36720094" w:history="1">
        <w:r w:rsidR="00260ACA" w:rsidRPr="002C17EE">
          <w:rPr>
            <w:rStyle w:val="Hyperlink"/>
            <w:noProof/>
          </w:rPr>
          <w:t>Table 14. Statistics of offsets (distances) between the origin and destination points of the paths and the origin and destination points of the reference paths.</w:t>
        </w:r>
        <w:r w:rsidR="00260ACA">
          <w:rPr>
            <w:noProof/>
            <w:webHidden/>
          </w:rPr>
          <w:tab/>
        </w:r>
        <w:r w:rsidR="00260ACA">
          <w:rPr>
            <w:noProof/>
            <w:webHidden/>
          </w:rPr>
          <w:fldChar w:fldCharType="begin"/>
        </w:r>
        <w:r w:rsidR="00260ACA">
          <w:rPr>
            <w:noProof/>
            <w:webHidden/>
          </w:rPr>
          <w:instrText xml:space="preserve"> PAGEREF _Toc36720094 \h </w:instrText>
        </w:r>
        <w:r w:rsidR="00260ACA">
          <w:rPr>
            <w:noProof/>
            <w:webHidden/>
          </w:rPr>
        </w:r>
        <w:r w:rsidR="00260ACA">
          <w:rPr>
            <w:noProof/>
            <w:webHidden/>
          </w:rPr>
          <w:fldChar w:fldCharType="separate"/>
        </w:r>
        <w:r w:rsidR="001E4245">
          <w:rPr>
            <w:noProof/>
            <w:webHidden/>
          </w:rPr>
          <w:t>74</w:t>
        </w:r>
        <w:r w:rsidR="00260ACA">
          <w:rPr>
            <w:noProof/>
            <w:webHidden/>
          </w:rPr>
          <w:fldChar w:fldCharType="end"/>
        </w:r>
      </w:hyperlink>
    </w:p>
    <w:p w14:paraId="0C2C265C" w14:textId="7E189FDB"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311592CF" w:rsidR="00031198" w:rsidRPr="00CC2F87" w:rsidRDefault="004C51E8" w:rsidP="00031198">
      <w:pPr>
        <w:pStyle w:val="Heading1"/>
      </w:pPr>
      <w:bookmarkStart w:id="1" w:name="_Toc37014113"/>
      <w:r>
        <w:lastRenderedPageBreak/>
        <w:t>INTRODUCTION</w:t>
      </w:r>
      <w:bookmarkEnd w:id="1"/>
    </w:p>
    <w:p w14:paraId="1CAC0CF4" w14:textId="26568A9D"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are emerging in urban context. Undoubtedly, walking remains the most popular mode of active transport since it doesn’t require any accessories and</w:t>
      </w:r>
      <w:r w:rsidR="008011B5">
        <w:t xml:space="preserve"> it</w:t>
      </w:r>
      <w:r w:rsidR="00C70089" w:rsidRPr="00CC2F87">
        <w:t xml:space="preserve"> is essential part of all itineraries made by public transport. </w:t>
      </w:r>
    </w:p>
    <w:p w14:paraId="0F799F38" w14:textId="790B6B90" w:rsidR="00C70089" w:rsidRPr="00CC2F87" w:rsidRDefault="00E043D1" w:rsidP="00C70089">
      <w:r>
        <w:t>S</w:t>
      </w:r>
      <w:r w:rsidR="006D7E3D">
        <w:t xml:space="preserve">ignificant health and environmental benefits have been </w:t>
      </w:r>
      <w:r>
        <w:t xml:space="preserve">anticipated and </w:t>
      </w:r>
      <w:r w:rsidR="006D7E3D">
        <w:t xml:space="preserve">identified from shifting to active </w:t>
      </w:r>
      <w:r w:rsidR="00C70089" w:rsidRPr="00CC2F87">
        <w:t xml:space="preserve">transport modes </w:t>
      </w:r>
      <w:r w:rsidR="006D7E3D">
        <w:t xml:space="preserve">from use of 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Pucher &amp; Buehler, 2010; Rabl &amp; de Nazelle,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the physical activity</w:t>
      </w:r>
      <w:r w:rsidR="00C70089" w:rsidRPr="00CC2F87">
        <w:t xml:space="preserve">. Henc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010BCC">
        <w:t>using them practical and pleasant</w:t>
      </w:r>
      <w:r w:rsidR="00C70089" w:rsidRPr="00CC2F87">
        <w:t xml:space="preserve">. </w:t>
      </w:r>
    </w:p>
    <w:p w14:paraId="47DDF21F" w14:textId="4E15176D"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3ED23FEF" w:rsidR="00C70089" w:rsidRPr="00CC2F87" w:rsidRDefault="00C70089" w:rsidP="00C70089">
      <w:r w:rsidRPr="00CC2F87">
        <w:t xml:space="preserve">Many of the factors limiting walkability and other active transport modes are caused by (or at least related to)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 xml:space="preserve">and thus reduce the opportunities for </w:t>
      </w:r>
      <w:r w:rsidR="003A727E">
        <w:t xml:space="preserve">e.g. </w:t>
      </w:r>
      <w:r w:rsidRPr="00CC2F87">
        <w:t>walking and cycling.</w:t>
      </w:r>
      <w:r w:rsidR="00AB7907" w:rsidRPr="00CC2F87">
        <w:t xml:space="preserve"> </w:t>
      </w:r>
    </w:p>
    <w:p w14:paraId="61CB09C0" w14:textId="07B04732" w:rsidR="00C70089" w:rsidRPr="00CC2F87" w:rsidRDefault="00470A21" w:rsidP="00C70089">
      <w:r>
        <w:t>Moreover</w:t>
      </w:r>
      <w:r w:rsidR="00C70089" w:rsidRPr="00CC2F87">
        <w:t xml:space="preserve">, vehicular traffic consumes the opportunities for active transport with at least two “invisible” ways. Firstly, since most of </w:t>
      </w:r>
      <w:r w:rsidR="00B21AC6">
        <w:t xml:space="preserve">it </w:t>
      </w:r>
      <w:r w:rsidR="00C70089" w:rsidRPr="00CC2F87">
        <w:t xml:space="preserve">is powered by gasoline engines, it has </w:t>
      </w:r>
      <w:r w:rsidR="006D75EF">
        <w:t xml:space="preserve">a </w:t>
      </w:r>
      <w:r w:rsidR="00C70089" w:rsidRPr="00CC2F87">
        <w:t xml:space="preserve">negative 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 xml:space="preserve">air pollutions </w:t>
      </w:r>
      <w:r w:rsidR="004110F5">
        <w:t xml:space="preserve">caused by vehicular traffic </w:t>
      </w:r>
      <w:r w:rsidR="00C70089" w:rsidRPr="00CC2F87">
        <w:t>can cause or worsen many lung diseases such as asthma or even cance</w:t>
      </w:r>
      <w:r w:rsidR="002C09EA">
        <w:t>r</w:t>
      </w:r>
      <w:r w:rsidR="00C70089" w:rsidRPr="00CC2F87">
        <w:t xml:space="preserve">. Secondly, </w:t>
      </w:r>
      <w:r w:rsidR="00CA6D22">
        <w:t xml:space="preserve">varying levels of 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is likely to cause negati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Babisch et al., 2005; Ising et al., 1980; Passchier-Vermeer W &amp; Passchier W F, 2000)</w:t>
      </w:r>
      <w:r w:rsidR="00410F75" w:rsidRPr="00CC2F87">
        <w:fldChar w:fldCharType="end"/>
      </w:r>
      <w:r w:rsidR="00410F75" w:rsidRPr="00CC2F87">
        <w:t>.</w:t>
      </w:r>
      <w:r w:rsidR="00B5372B" w:rsidRPr="00CC2F87">
        <w:t xml:space="preserve"> </w:t>
      </w:r>
      <w:r w:rsidR="000154B6">
        <w:t xml:space="preserve">The list of potential negative health effects </w:t>
      </w:r>
      <w:r w:rsidR="00BA6285">
        <w:t xml:space="preserve">of traffic noise </w:t>
      </w:r>
      <w:r w:rsidR="000154B6">
        <w:t>i</w:t>
      </w:r>
      <w:r w:rsidR="00704FDE">
        <w:t>s</w:t>
      </w:r>
      <w:r w:rsidR="000154B6">
        <w:t xml:space="preserve"> longer but </w:t>
      </w:r>
      <w:r w:rsidR="00704FDE">
        <w:t xml:space="preserve">lacking </w:t>
      </w:r>
      <w:r w:rsidR="000154B6">
        <w:t xml:space="preserve">strong enough scientific evidence. </w:t>
      </w:r>
      <w:r w:rsidR="00374910">
        <w:t>M</w:t>
      </w:r>
      <w:r w:rsidR="00812DAE">
        <w:t xml:space="preserve">any of the potential health effects are not </w:t>
      </w:r>
      <w:r w:rsidR="003A3C18">
        <w:t>immediate</w:t>
      </w:r>
      <w:r w:rsidR="00812DAE">
        <w:t xml:space="preserve"> but </w:t>
      </w:r>
      <w:r w:rsidR="00347EAD">
        <w:t xml:space="preserve">can </w:t>
      </w:r>
      <w:r w:rsidR="00812DAE">
        <w:t>accumulat</w:t>
      </w:r>
      <w:r w:rsidR="00347EAD">
        <w:t>e</w:t>
      </w:r>
      <w:r w:rsidR="00812DAE">
        <w:t xml:space="preserve"> over </w:t>
      </w:r>
      <w:r w:rsidR="00347EAD">
        <w:t>time</w:t>
      </w:r>
      <w:r w:rsidR="00374910">
        <w:t xml:space="preserve">. Therefore, </w:t>
      </w:r>
      <w:r w:rsidR="00812DAE">
        <w:t xml:space="preserve">assessing children’s health effects from exposure to noise is particularly important. </w:t>
      </w:r>
      <w:r w:rsidR="00BD5A99">
        <w:t xml:space="preserve">Due to </w:t>
      </w:r>
      <w:r w:rsidR="00CE1E7C">
        <w:t xml:space="preserve">simultaneously </w:t>
      </w:r>
      <w:r w:rsidR="00BD5A99">
        <w:t xml:space="preserve">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5A3F5E4" w14:textId="41DD4C18" w:rsidR="00883B70" w:rsidRDefault="008F0DD0" w:rsidP="00C70089">
      <w:r w:rsidRPr="00CC2F87">
        <w:t>In this study, the comprehensive definition of walkability</w:t>
      </w:r>
      <w:r w:rsidR="00835A78">
        <w:t xml:space="preserve">, nor bikeability, </w:t>
      </w:r>
      <w:r w:rsidR="00E314FA" w:rsidRPr="00CC2F87">
        <w:t>is</w:t>
      </w:r>
      <w:r w:rsidRPr="00CC2F87">
        <w:t xml:space="preserve"> not tr</w:t>
      </w:r>
      <w:r w:rsidR="00830C90">
        <w:t>ied</w:t>
      </w:r>
      <w:r w:rsidRPr="00CC2F87">
        <w:t xml:space="preserve"> to be a</w:t>
      </w:r>
      <w:r w:rsidR="00830C90">
        <w:t>d</w:t>
      </w:r>
      <w:r w:rsidRPr="00CC2F87">
        <w:t>dressed per se. Instead, from the perspective of walkability</w:t>
      </w:r>
      <w:r w:rsidR="00830C90">
        <w:t xml:space="preserve"> (or bikeability)</w:t>
      </w:r>
      <w:r w:rsidRPr="00CC2F87">
        <w:t xml:space="preserve">, this study can be seen as an attempt to capture </w:t>
      </w:r>
      <w:r w:rsidR="005F1FC3">
        <w:t xml:space="preserve">one </w:t>
      </w:r>
      <w:r w:rsidRPr="00CC2F87">
        <w:t xml:space="preserve">narrow but important component of </w:t>
      </w:r>
      <w:r w:rsidR="00830C90">
        <w:t>it</w:t>
      </w:r>
      <w:r w:rsidR="00C55F97">
        <w:t xml:space="preserve">. Assessing </w:t>
      </w:r>
      <w:r w:rsidRPr="00CC2F87">
        <w:t xml:space="preserve">exposure to </w:t>
      </w:r>
      <w:r w:rsidR="00C55F97">
        <w:t xml:space="preserve">environmental pollutants </w:t>
      </w:r>
      <w:r w:rsidRPr="00CC2F87">
        <w:t xml:space="preserve">have the potential to offer relevant spatial information of routes and areas of </w:t>
      </w:r>
      <w:r w:rsidR="00830C90">
        <w:t xml:space="preserve">low </w:t>
      </w:r>
      <w:r w:rsidR="00C55F97">
        <w:t>utility</w:t>
      </w:r>
      <w:r w:rsidR="00830C90">
        <w:t xml:space="preserve"> for active transport modes</w:t>
      </w:r>
      <w:r w:rsidR="00C55F97">
        <w:t xml:space="preserve">. Also, it is important to </w:t>
      </w:r>
      <w:r w:rsidR="005773FF">
        <w:t>study</w:t>
      </w:r>
      <w:r w:rsidR="00C55F97">
        <w:t xml:space="preserve"> the risks for negative health effects associated with active transport modes and potential spatial (in)equalities in them</w:t>
      </w:r>
      <w:r w:rsidRPr="00CC2F87">
        <w:t>.</w:t>
      </w:r>
      <w:r w:rsidR="00C55F97">
        <w:t xml:space="preserve"> </w:t>
      </w:r>
    </w:p>
    <w:p w14:paraId="1BC48106" w14:textId="5EE07C66" w:rsidR="007D54A1" w:rsidRPr="00CC2F87" w:rsidRDefault="00C55F97" w:rsidP="00C70089">
      <w:r>
        <w:t xml:space="preserve">Methodologically, this study aims to develop a conceptual and technical framework for assessing dynamic (i.e. journey-time) exposure to environmental pollutants using traffic noise as an example. </w:t>
      </w:r>
      <w:r w:rsidR="005773FF">
        <w:t>Despite that</w:t>
      </w:r>
      <w:r w:rsidR="00547100">
        <w:t xml:space="preserve"> </w:t>
      </w:r>
      <w:r w:rsidR="00AA0430">
        <w:t xml:space="preserve">the </w:t>
      </w:r>
      <w:r w:rsidR="00547100">
        <w:t xml:space="preserve">methods focus on assessing exposures to traffic noise, they should be </w:t>
      </w:r>
      <w:r w:rsidR="00883B70">
        <w:t>applicable</w:t>
      </w:r>
      <w:r w:rsidR="00B21AEE">
        <w:t>, with appropriate adjustments,</w:t>
      </w:r>
      <w:r w:rsidR="00547100">
        <w:t xml:space="preserve"> in assessing </w:t>
      </w:r>
      <w:r w:rsidR="00AA0430">
        <w:t xml:space="preserve">also </w:t>
      </w:r>
      <w:r w:rsidR="00547100">
        <w:t xml:space="preserve">other environmental exposures. </w:t>
      </w:r>
      <w:r w:rsidR="00AA0430">
        <w:t>Opportunities for applying the developed methods in general environmental exposure analysis and exposure-based routing are discussed</w:t>
      </w:r>
      <w:r w:rsidR="00562F58">
        <w:t xml:space="preserve"> further</w:t>
      </w:r>
      <w:r w:rsidR="00AA0430">
        <w:t xml:space="preserve"> in chapter (</w:t>
      </w:r>
      <w:r w:rsidR="009109AE">
        <w:t>5</w:t>
      </w:r>
      <w:r w:rsidR="00AA0430">
        <w:t>.</w:t>
      </w:r>
      <w:r w:rsidR="009109AE">
        <w:t>7</w:t>
      </w:r>
      <w:r w:rsidR="00AA0430">
        <w:t xml:space="preserve">). </w:t>
      </w:r>
      <w:r w:rsidR="007D54A1" w:rsidRPr="00CC2F87">
        <w:t xml:space="preserve">It is anticipated, yet not </w:t>
      </w:r>
      <w:r w:rsidR="00B21AEE">
        <w:t xml:space="preserve">demonstrated </w:t>
      </w:r>
      <w:r w:rsidR="007D54A1" w:rsidRPr="00CC2F87">
        <w:t xml:space="preserve">in the study, that traffic noise levels </w:t>
      </w:r>
      <w:r w:rsidR="00562F58">
        <w:t xml:space="preserve">may </w:t>
      </w:r>
      <w:r w:rsidR="00716B1B">
        <w:t xml:space="preserve">spatially </w:t>
      </w:r>
      <w:r w:rsidR="00B21AEE">
        <w:t xml:space="preserve">covary </w:t>
      </w:r>
      <w:r w:rsidR="007D54A1" w:rsidRPr="00CC2F87">
        <w:t>with also other negative impacts of traffic such as air pollution and presence of large unwalkable and unpleasant infrastructures.</w:t>
      </w:r>
      <w:r w:rsidR="009B08DD">
        <w:t xml:space="preserve">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5326A807"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6440BC">
        <w:t>optimize quieter paths</w:t>
      </w:r>
      <w:r w:rsidRPr="00CC2F87">
        <w:t>.</w:t>
      </w:r>
    </w:p>
    <w:p w14:paraId="2373602E" w14:textId="1ED059F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r w:rsidR="004C4473" w:rsidRPr="00CC2F87">
        <w:t>.</w:t>
      </w:r>
    </w:p>
    <w:p w14:paraId="0934CA34" w14:textId="4582A978" w:rsidR="003A2E09" w:rsidRPr="00CC2F87" w:rsidRDefault="00503289" w:rsidP="002F44AF">
      <w:pPr>
        <w:pStyle w:val="ListParagraph"/>
        <w:numPr>
          <w:ilvl w:val="0"/>
          <w:numId w:val="2"/>
        </w:numPr>
      </w:pPr>
      <w:r>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r w:rsidR="00E8690A">
        <w:t xml:space="preserve">. </w:t>
      </w:r>
    </w:p>
    <w:p w14:paraId="350BE9F4" w14:textId="0B4CD48D" w:rsidR="00486DE6" w:rsidRPr="00CC2F87" w:rsidRDefault="00F40F54" w:rsidP="002F44AF">
      <w:pPr>
        <w:pStyle w:val="ListParagraph"/>
        <w:numPr>
          <w:ilvl w:val="0"/>
          <w:numId w:val="2"/>
        </w:numPr>
      </w:pPr>
      <w:r>
        <w:lastRenderedPageBreak/>
        <w:t>Develop</w:t>
      </w:r>
      <w:r w:rsidR="00503289">
        <w:t xml:space="preserve"> a mobile-friendly web-based route planner application on the quiet path routing method</w:t>
      </w:r>
      <w:r w:rsidR="00C70089" w:rsidRPr="00CC2F87">
        <w:t>.</w:t>
      </w:r>
    </w:p>
    <w:p w14:paraId="1824F142" w14:textId="3FACB297"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izens to choose healthier (quieter) walking routes for their daily </w:t>
      </w:r>
      <w:r w:rsidR="00CD7B50">
        <w:t xml:space="preserve">walks </w:t>
      </w:r>
      <w:r w:rsidR="00C21F1F">
        <w:t xml:space="preserve">and 2)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first can </w:t>
      </w:r>
      <w:r w:rsidR="00647B98" w:rsidRPr="00CC2F87">
        <w:t xml:space="preserve">be seen as a </w:t>
      </w:r>
      <w:r w:rsidR="00C21F1F">
        <w:t xml:space="preserve">short-term and </w:t>
      </w:r>
      <w:r w:rsidR="008D4D3F">
        <w:t xml:space="preserve">latter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 xml:space="preserve">negative effects of traffic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2" w:name="_Toc37014114"/>
      <w:r w:rsidRPr="009D01DC">
        <w:lastRenderedPageBreak/>
        <w:t>BACKGROUND</w:t>
      </w:r>
      <w:bookmarkEnd w:id="2"/>
    </w:p>
    <w:p w14:paraId="6EBB17F7" w14:textId="35054ACE" w:rsidR="00DF5975" w:rsidRPr="00CC2F87" w:rsidRDefault="006144D9" w:rsidP="00B31DAC">
      <w:pPr>
        <w:pStyle w:val="Heading2"/>
      </w:pPr>
      <w:bookmarkStart w:id="3" w:name="_Toc37014115"/>
      <w:r>
        <w:t>N</w:t>
      </w:r>
      <w:r w:rsidR="008B5E54" w:rsidRPr="00CC2F87">
        <w:t>oise</w:t>
      </w:r>
      <w:r w:rsidR="00461FCB">
        <w:t xml:space="preserve"> definition and measurement</w:t>
      </w:r>
      <w:bookmarkEnd w:id="3"/>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5688C902"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 xml:space="preserve">A-weighting method utilizes standardized equal loudness contours, where loudness-SPA (phon-dB) relationships are modelled for a range of frequencies starting </w:t>
      </w:r>
      <w:r w:rsidR="007215C5">
        <w:t>by</w:t>
      </w:r>
      <w:r w:rsidR="00360121">
        <w:t xml:space="preserve"> different SPAs</w:t>
      </w:r>
      <w:r w:rsidR="00BC0879">
        <w:t xml:space="preserve"> (</w:t>
      </w:r>
      <w:r w:rsidR="00BC0879">
        <w:fldChar w:fldCharType="begin"/>
      </w:r>
      <w:r w:rsidR="00BC0879">
        <w:instrText xml:space="preserve"> REF _Ref32583277 \h </w:instrText>
      </w:r>
      <w:r w:rsidR="00BC0879">
        <w:fldChar w:fldCharType="separate"/>
      </w:r>
      <w:r w:rsidR="001E4245">
        <w:t xml:space="preserve">Figure </w:t>
      </w:r>
      <w:r w:rsidR="001E4245">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47ED4FA3" w:rsidR="00DA5EEB" w:rsidRDefault="0098228E" w:rsidP="0098228E">
      <w:pPr>
        <w:pStyle w:val="Caption"/>
        <w:jc w:val="both"/>
      </w:pPr>
      <w:bookmarkStart w:id="4" w:name="_Ref32583277"/>
      <w:bookmarkStart w:id="5" w:name="_Toc37014163"/>
      <w:r>
        <w:t xml:space="preserve">Figure </w:t>
      </w:r>
      <w:r>
        <w:fldChar w:fldCharType="begin"/>
      </w:r>
      <w:r>
        <w:instrText xml:space="preserve"> SEQ Figure \* ARABIC </w:instrText>
      </w:r>
      <w:r>
        <w:fldChar w:fldCharType="separate"/>
      </w:r>
      <w:r w:rsidR="001E4245">
        <w:rPr>
          <w:noProof/>
        </w:rPr>
        <w:t>1</w:t>
      </w:r>
      <w:r>
        <w:fldChar w:fldCharType="end"/>
      </w:r>
      <w:bookmarkEnd w:id="4"/>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5"/>
    </w:p>
    <w:p w14:paraId="0CE4CC75" w14:textId="2002D0D8" w:rsidR="0077247F" w:rsidRDefault="00461FCB" w:rsidP="0077247F">
      <w:pPr>
        <w:pStyle w:val="Heading2"/>
      </w:pPr>
      <w:bookmarkStart w:id="6" w:name="_Toc37014116"/>
      <w:r>
        <w:lastRenderedPageBreak/>
        <w:t>T</w:t>
      </w:r>
      <w:r w:rsidR="0077247F" w:rsidRPr="00CC2F87">
        <w:t>raffic noise</w:t>
      </w:r>
      <w:r>
        <w:t xml:space="preserve"> and health</w:t>
      </w:r>
      <w:bookmarkEnd w:id="6"/>
    </w:p>
    <w:p w14:paraId="5591B70D" w14:textId="6A1DD216"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47178DBA"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w:t>
      </w:r>
      <w:r w:rsidR="009956D5">
        <w:t>nature</w:t>
      </w:r>
      <w:r w:rsidR="000547DE">
        <w:t xml:space="preserve">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compar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6E615D40"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1E4245">
        <w:t xml:space="preserve">Figure </w:t>
      </w:r>
      <w:r w:rsidR="001E4245">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3D8963E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w:t>
      </w:r>
      <w:r w:rsidR="00493CEC">
        <w:lastRenderedPageBreak/>
        <w:t xml:space="preserve">some of the </w:t>
      </w:r>
      <w:r w:rsidR="00EC0E7B">
        <w:t xml:space="preserve">health </w:t>
      </w:r>
      <w:r w:rsidR="00493CEC">
        <w:t xml:space="preserve">effects are developed over years or decades of cumulative exposure while some 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17DFDDAC" w:rsidR="008641E7" w:rsidRPr="008641E7" w:rsidRDefault="008641E7" w:rsidP="008641E7">
      <w:pPr>
        <w:pStyle w:val="Caption"/>
        <w:jc w:val="both"/>
      </w:pPr>
      <w:bookmarkStart w:id="7" w:name="_Ref33718460"/>
      <w:bookmarkStart w:id="8" w:name="_Toc37014164"/>
      <w:r>
        <w:t xml:space="preserve">Figure </w:t>
      </w:r>
      <w:r>
        <w:fldChar w:fldCharType="begin"/>
      </w:r>
      <w:r>
        <w:instrText xml:space="preserve"> SEQ Figure \* ARABIC </w:instrText>
      </w:r>
      <w:r>
        <w:fldChar w:fldCharType="separate"/>
      </w:r>
      <w:r w:rsidR="001E4245">
        <w:rPr>
          <w:noProof/>
        </w:rPr>
        <w:t>2</w:t>
      </w:r>
      <w:r>
        <w:fldChar w:fldCharType="end"/>
      </w:r>
      <w:bookmarkEnd w:id="7"/>
      <w:r>
        <w:t>.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8"/>
      <w:r>
        <w:t xml:space="preserve"> </w:t>
      </w:r>
    </w:p>
    <w:p w14:paraId="28968D3C" w14:textId="3131517F" w:rsidR="00F20A39" w:rsidRPr="00CC2F87" w:rsidRDefault="00F20A39" w:rsidP="00F20A39">
      <w:pPr>
        <w:pStyle w:val="Heading2"/>
      </w:pPr>
      <w:bookmarkStart w:id="9" w:name="_Toc37014117"/>
      <w:r>
        <w:t>Traffic noise modeling</w:t>
      </w:r>
      <w:bookmarkEnd w:id="9"/>
    </w:p>
    <w:p w14:paraId="046D3744" w14:textId="06989390"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w:t>
      </w:r>
      <w:r w:rsidR="006A124D">
        <w:t xml:space="preserve">the </w:t>
      </w:r>
      <w:r w:rsidR="00654A3F">
        <w:t>developing</w:t>
      </w:r>
      <w:r w:rsidR="002B3E55">
        <w:t xml:space="preserve"> </w:t>
      </w:r>
      <w:r>
        <w:t xml:space="preserve">technical possibilities and national legislation,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1F8641F"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45B8B298" w14:textId="03A6BD53" w:rsidR="0098228E" w:rsidRPr="00CC2F87" w:rsidRDefault="00D13DD9" w:rsidP="0098228E">
      <w:pPr>
        <w:pStyle w:val="Heading2"/>
      </w:pPr>
      <w:bookmarkStart w:id="10" w:name="_Toc37014118"/>
      <w:r>
        <w:t>Concepts and a</w:t>
      </w:r>
      <w:r w:rsidR="0098228E" w:rsidRPr="00CC2F87">
        <w:t>pproaches in assessing</w:t>
      </w:r>
      <w:r w:rsidR="0098228E">
        <w:t xml:space="preserve"> dynamic</w:t>
      </w:r>
      <w:r w:rsidR="0098228E" w:rsidRPr="00CC2F87">
        <w:t xml:space="preserve"> exposure</w:t>
      </w:r>
      <w:bookmarkEnd w:id="10"/>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756264A0"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1E4245">
        <w:t xml:space="preserve">Figure </w:t>
      </w:r>
      <w:r w:rsidR="001E4245">
        <w:rPr>
          <w:noProof/>
        </w:rPr>
        <w:t>3</w:t>
      </w:r>
      <w:r w:rsidR="00A6130F">
        <w:fldChar w:fldCharType="end"/>
      </w:r>
      <w:r w:rsidR="00A6130F">
        <w:t>)</w:t>
      </w:r>
      <w:r>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lastRenderedPageBreak/>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6EF2823F" w:rsidR="00B1237D" w:rsidRDefault="00C33DDB" w:rsidP="00062F50">
      <w:pPr>
        <w:pStyle w:val="Caption"/>
        <w:jc w:val="both"/>
      </w:pPr>
      <w:bookmarkStart w:id="11" w:name="_Ref32769173"/>
      <w:bookmarkStart w:id="12" w:name="_Toc37014165"/>
      <w:r>
        <w:t xml:space="preserve">Figure </w:t>
      </w:r>
      <w:r>
        <w:fldChar w:fldCharType="begin"/>
      </w:r>
      <w:r>
        <w:instrText xml:space="preserve"> SEQ Figure \* ARABIC </w:instrText>
      </w:r>
      <w:r>
        <w:fldChar w:fldCharType="separate"/>
      </w:r>
      <w:r w:rsidR="001E4245">
        <w:rPr>
          <w:noProof/>
        </w:rPr>
        <w:t>3</w:t>
      </w:r>
      <w:r>
        <w:fldChar w:fldCharType="end"/>
      </w:r>
      <w:bookmarkEnd w:id="11"/>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2"/>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Apparicio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lastRenderedPageBreak/>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3" w:name="_Toc37014119"/>
      <w:r w:rsidRPr="00CC2F87">
        <w:t>Graph</w:t>
      </w:r>
      <w:r w:rsidR="00216E50">
        <w:t xml:space="preserve"> theory and</w:t>
      </w:r>
      <w:r w:rsidR="009011A7">
        <w:t xml:space="preserve"> </w:t>
      </w:r>
      <w:r w:rsidR="00176A22">
        <w:t>least cost path analysis</w:t>
      </w:r>
      <w:bookmarkEnd w:id="13"/>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the modelled 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lastRenderedPageBreak/>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41A75852" w:rsidR="00AC04EC" w:rsidRDefault="005C49E6" w:rsidP="006A6F9B">
      <w:r>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DB6673">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 xml:space="preserve">in </w:t>
      </w:r>
      <w:r w:rsidR="00C95FAC">
        <w:fldChar w:fldCharType="begin"/>
      </w:r>
      <w:r w:rsidR="00C95FAC">
        <w:instrText xml:space="preserve"> REF _Ref33363415 \h </w:instrText>
      </w:r>
      <w:r w:rsidR="00C95FAC">
        <w:fldChar w:fldCharType="separate"/>
      </w:r>
      <w:r w:rsidR="001E4245">
        <w:t xml:space="preserve">Figure </w:t>
      </w:r>
      <w:r w:rsidR="001E4245">
        <w:rPr>
          <w:noProof/>
        </w:rPr>
        <w:t>4</w:t>
      </w:r>
      <w:r w:rsidR="00C95FAC">
        <w:fldChar w:fldCharType="end"/>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2FBE777E" w:rsidR="000F28D7" w:rsidRDefault="00C91030" w:rsidP="00C91030">
      <w:pPr>
        <w:pStyle w:val="Caption"/>
        <w:jc w:val="both"/>
      </w:pPr>
      <w:bookmarkStart w:id="14" w:name="_Ref33363415"/>
      <w:bookmarkStart w:id="15" w:name="_Toc37014166"/>
      <w:r>
        <w:t xml:space="preserve">Figure </w:t>
      </w:r>
      <w:r>
        <w:fldChar w:fldCharType="begin"/>
      </w:r>
      <w:r>
        <w:instrText xml:space="preserve"> SEQ Figure \* ARABIC </w:instrText>
      </w:r>
      <w:r>
        <w:fldChar w:fldCharType="separate"/>
      </w:r>
      <w:r w:rsidR="001E4245">
        <w:rPr>
          <w:noProof/>
        </w:rPr>
        <w:t>4</w:t>
      </w:r>
      <w:r>
        <w:fldChar w:fldCharType="end"/>
      </w:r>
      <w:bookmarkEnd w:id="14"/>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rsidR="00DB6673">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5"/>
      <w:r>
        <w:t xml:space="preserve"> </w:t>
      </w:r>
    </w:p>
    <w:p w14:paraId="786EC3E5" w14:textId="146ABF0B"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DB6673">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 xml:space="preserve">Ahuja et al., 1990; Goldberg &amp; Harrelson, 2005; Noto </w:t>
      </w:r>
      <w:r w:rsidR="00C803B9">
        <w:rPr>
          <w:noProof/>
        </w:rPr>
        <w:lastRenderedPageBreak/>
        <w:t>&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Dijkstra’s algorithm.</w:t>
      </w:r>
      <w:r w:rsidR="00627F08">
        <w:t xml:space="preserve"> </w:t>
      </w:r>
      <w:r w:rsidR="002F60C5">
        <w:t xml:space="preserve">One of the latter is </w:t>
      </w:r>
      <w:r w:rsidR="007A1BCB">
        <w:t xml:space="preserve">A* algorithm, </w:t>
      </w:r>
      <w:r w:rsidR="002F60C5">
        <w:t>that introduces e</w:t>
      </w:r>
      <w:r w:rsidR="007F15B0">
        <w:t xml:space="preserve">uclidean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DB6673">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6" w:name="_Toc37014120"/>
      <w:r>
        <w:t>Exposure</w:t>
      </w:r>
      <w:r w:rsidR="00E551FD">
        <w:t>-</w:t>
      </w:r>
      <w:r w:rsidR="008810E9">
        <w:t>based impedance</w:t>
      </w:r>
      <w:r w:rsidR="00544C6C">
        <w:t>s</w:t>
      </w:r>
      <w:r w:rsidR="008810E9">
        <w:t xml:space="preserve"> </w:t>
      </w:r>
      <w:r w:rsidR="00727264">
        <w:t xml:space="preserve">in </w:t>
      </w:r>
      <w:r w:rsidR="00A41C09">
        <w:t>routing</w:t>
      </w:r>
      <w:bookmarkEnd w:id="16"/>
    </w:p>
    <w:p w14:paraId="48DCE9C1" w14:textId="0C38F254"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DB6673">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2E50AF15"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 xml:space="preserve">Both raster (surface) and graph -based routing methods have been used in exposure-based routing. In urban contexts, many of the studies have utilized graph-based methods since graphs apply well in modeling urban street networks (see chapter 2.5).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DB6673">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0E223664"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rsidR="00DB6673">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Davies &amp; Whyatt</w:t>
      </w:r>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47A67A9A" w:rsidR="005136C9" w:rsidRDefault="00DF4B8D" w:rsidP="00035712">
      <w:r>
        <w:lastRenderedPageBreak/>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They 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The idea of integrating multiple environmental exposures in a composite EIF is discussed further in chapter 5.7.</w:t>
      </w:r>
    </w:p>
    <w:p w14:paraId="6A4C25D3" w14:textId="3283939A"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1) and can be considered as one of the main outcomes. </w:t>
      </w:r>
    </w:p>
    <w:p w14:paraId="2D1AC6AB" w14:textId="0CFABA8B"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rsidR="00DB6673">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0F91F550"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DB6673">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w:t>
      </w:r>
      <w:r w:rsidR="00A73912">
        <w:lastRenderedPageBreak/>
        <w:t xml:space="preserve">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the properties of the routes (e.g. exposures, travel time and distance) were often presented only numerically. </w:t>
      </w:r>
      <w:r w:rsidR="00D65956">
        <w:t>To the author’s knowledge, t</w:t>
      </w:r>
      <w:r w:rsidR="002F36BD">
        <w:t xml:space="preserve">his is one of the identified shortcomings of the currently available (exposure-based) route 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2F36BD">
        <w:t>; how to better communicate journey-time exposure of different routes also visually</w:t>
      </w:r>
      <w:r w:rsidR="00515B9C">
        <w:t xml:space="preserve"> to the user</w:t>
      </w:r>
      <w:r w:rsidR="002F36BD">
        <w:t>?</w:t>
      </w:r>
    </w:p>
    <w:p w14:paraId="757624F8" w14:textId="5A643821"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fldChar w:fldCharType="begin"/>
      </w:r>
      <w:r w:rsidR="00DB6673">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DB6673">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the latter approach </w:t>
      </w:r>
      <w:r w:rsidR="00A264D1">
        <w:t xml:space="preserve">was found </w:t>
      </w:r>
      <w:r w:rsidR="00F376A9">
        <w:t>somewhat more utilized than building standalone mobile or desktop applications</w:t>
      </w:r>
      <w:r w:rsidR="004666FA">
        <w:t xml:space="preserve"> (such as the one by </w:t>
      </w:r>
      <w:r w:rsidR="004666FA">
        <w:fldChar w:fldCharType="begin"/>
      </w:r>
      <w:r w:rsidR="00DB6673">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AB0A94">
        <w:t xml:space="preserve">see </w:t>
      </w:r>
      <w:r w:rsidR="00D1160C">
        <w:t>2.7</w:t>
      </w:r>
      <w:r w:rsidR="00915547">
        <w:t>).</w:t>
      </w:r>
      <w:r w:rsidR="00120D3A">
        <w:t xml:space="preserve"> </w:t>
      </w:r>
    </w:p>
    <w:p w14:paraId="22108FC0" w14:textId="77777777" w:rsidR="006D7B54" w:rsidRDefault="001E41FD" w:rsidP="006D7B54">
      <w:pPr>
        <w:pStyle w:val="Heading2"/>
      </w:pPr>
      <w:bookmarkStart w:id="17" w:name="_Toc37014121"/>
      <w:r w:rsidRPr="00CC2F87">
        <w:t>Web GIS</w:t>
      </w:r>
      <w:r w:rsidR="00597234">
        <w:t xml:space="preserve"> concepts and development</w:t>
      </w:r>
      <w:r w:rsidR="006D7B54">
        <w:t>s</w:t>
      </w:r>
      <w:bookmarkEnd w:id="17"/>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ar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0B31FF26" w:rsidR="00DA1F8B" w:rsidRDefault="00DA1F8B" w:rsidP="003A6E89">
      <w:r>
        <w:t xml:space="preserve">According to </w:t>
      </w:r>
      <w:r>
        <w:fldChar w:fldCharType="begin"/>
      </w:r>
      <w:r w:rsidR="00DB6673">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hich</w:t>
      </w:r>
      <w:r w:rsidR="00FD6C27">
        <w:t xml:space="preserve"> </w:t>
      </w:r>
      <w:r w:rsidR="002D2475">
        <w:t xml:space="preserve">creates </w:t>
      </w:r>
      <w:r w:rsidR="0076152C">
        <w:t xml:space="preserve">demand and </w:t>
      </w:r>
      <w:r w:rsidR="00E72FC4">
        <w:t xml:space="preserve">new </w:t>
      </w:r>
      <w:r w:rsidR="00FD6C27">
        <w:t xml:space="preserve">opportunities for </w:t>
      </w:r>
      <w:r w:rsidR="002D2475">
        <w:t xml:space="preserve">also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p>
    <w:p w14:paraId="1BB62090" w14:textId="4297C679" w:rsidR="00BD707A" w:rsidRDefault="00FB3EAD" w:rsidP="005C459E">
      <w:r>
        <w:t>E</w:t>
      </w:r>
      <w:r w:rsidR="00E34963">
        <w:t xml:space="preserve">merging </w:t>
      </w:r>
      <w:r w:rsidR="005A23C8">
        <w:t xml:space="preserve">service-oriented architecture (SOA) </w:t>
      </w:r>
      <w:r w:rsidR="001E37E5">
        <w:t xml:space="preserve">has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This concept has also been applied in Web </w:t>
      </w:r>
      <w:r w:rsidR="001E37E5">
        <w:lastRenderedPageBreak/>
        <w:t>GIS</w:t>
      </w:r>
      <w:r w:rsidR="003962A2">
        <w:t xml:space="preserve"> applications</w:t>
      </w:r>
      <w:r w:rsidR="001E37E5">
        <w:t xml:space="preserve">, enabling </w:t>
      </w:r>
      <w:r w:rsidR="005A23C8">
        <w:t>uninterrupted user-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DB6673">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9475C1">
        <w:t xml:space="preserve">have </w:t>
      </w:r>
      <w:r w:rsidR="00FA3001">
        <w:t>been</w:t>
      </w:r>
      <w:r w:rsidR="001D5DC6">
        <w:t xml:space="preserve"> facilitated by the</w:t>
      </w:r>
      <w:r w:rsidR="00F2263D">
        <w:t xml:space="preserve"> emergence of</w:t>
      </w:r>
      <w:r w:rsidR="001D5DC6">
        <w:t xml:space="preserve"> cloud</w:t>
      </w:r>
      <w:r w:rsidR="00FA3001">
        <w:t>-</w:t>
      </w:r>
      <w:r w:rsidR="001D5DC6">
        <w:t>computing platforms</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w:t>
      </w:r>
      <w:r w:rsidR="009F147D">
        <w:t xml:space="preserve">other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DB6673">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fldChar w:fldCharType="begin"/>
      </w:r>
      <w:r w:rsidR="008172C6">
        <w:instrText xml:space="preserve"> REF _Ref33361875 \h </w:instrText>
      </w:r>
      <w:r w:rsidR="008172C6">
        <w:fldChar w:fldCharType="separate"/>
      </w:r>
      <w:r w:rsidR="001E4245">
        <w:t xml:space="preserve">Figure </w:t>
      </w:r>
      <w:r w:rsidR="001E4245">
        <w:rPr>
          <w:noProof/>
        </w:rPr>
        <w:t>5</w:t>
      </w:r>
      <w:r w:rsidR="008172C6">
        <w:fldChar w:fldCharType="end"/>
      </w:r>
      <w:r w:rsidR="00561157">
        <w:t>.</w:t>
      </w:r>
      <w:r w:rsidR="008172C6">
        <w:t xml:space="preserve"> </w:t>
      </w:r>
    </w:p>
    <w:p w14:paraId="335EA3E9" w14:textId="77777777" w:rsidR="00030274" w:rsidRDefault="00561157" w:rsidP="00030274">
      <w:pPr>
        <w:keepNext/>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74AF6744" w:rsidR="00030274" w:rsidRDefault="00030274" w:rsidP="00030274">
      <w:pPr>
        <w:pStyle w:val="Caption"/>
        <w:jc w:val="both"/>
      </w:pPr>
      <w:bookmarkStart w:id="18" w:name="_Ref33361875"/>
      <w:bookmarkStart w:id="19" w:name="_Toc37014167"/>
      <w:r>
        <w:t xml:space="preserve">Figure </w:t>
      </w:r>
      <w:r>
        <w:fldChar w:fldCharType="begin"/>
      </w:r>
      <w:r>
        <w:instrText xml:space="preserve"> SEQ Figure \* ARABIC </w:instrText>
      </w:r>
      <w:r>
        <w:fldChar w:fldCharType="separate"/>
      </w:r>
      <w:r w:rsidR="001E4245">
        <w:rPr>
          <w:noProof/>
        </w:rPr>
        <w:t>5</w:t>
      </w:r>
      <w:r>
        <w:fldChar w:fldCharType="end"/>
      </w:r>
      <w:bookmarkEnd w:id="18"/>
      <w:r>
        <w:t xml:space="preserve">. </w:t>
      </w:r>
      <w:r w:rsidRPr="00493654">
        <w:t xml:space="preserve"> </w:t>
      </w:r>
      <w:r w:rsidR="00005C20">
        <w:t xml:space="preserve">A figure by </w:t>
      </w:r>
      <w:r w:rsidR="00005C20">
        <w:fldChar w:fldCharType="begin"/>
      </w:r>
      <w:r w:rsidR="00DB6673">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19"/>
    </w:p>
    <w:p w14:paraId="25A319F6" w14:textId="7D2A362A"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also include</w:t>
      </w:r>
      <w:r w:rsidR="002D014E">
        <w:t>s</w:t>
      </w:r>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web feature service (WFS)</w:t>
      </w:r>
      <w:r w:rsidR="006B758C">
        <w:t xml:space="preserve">. </w:t>
      </w:r>
      <w:r w:rsidR="00F569CF">
        <w:t xml:space="preserve">Encouraged by SOA, the </w:t>
      </w:r>
      <w:r w:rsidR="00FE5F90">
        <w:t xml:space="preserve">user-interfac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DB6673">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t xml:space="preserve">the </w:t>
      </w:r>
      <w:r w:rsidR="00FE5F90">
        <w:t xml:space="preserve">user-interfac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lastRenderedPageBreak/>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04FFFF05" w:rsidR="008A22A9" w:rsidRDefault="00030A6F" w:rsidP="0068671F">
      <w:r>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e.g.</w:t>
      </w:r>
      <w:r w:rsidR="003E17AD" w:rsidRPr="002B22E3">
        <w:t xml:space="preserve"> </w:t>
      </w:r>
      <w:r w:rsidR="003E17AD" w:rsidRPr="002B22E3">
        <w:fldChar w:fldCharType="begin"/>
      </w:r>
      <w:r w:rsidR="00DB6673">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Leaflet; OpenLayers &amp; PostGIS)</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3FD7FA60"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A47EA6">
        <w:t>ignor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DB6673">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HTML5 reduces the need for additional plugins (e.g. Adobe Flash Player)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DB6673">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122F2C6A" w:rsidR="00EB4DC8" w:rsidRDefault="00EB4DC8" w:rsidP="0068671F">
      <w:r>
        <w:t xml:space="preserve">Apart from the technical </w:t>
      </w:r>
      <w:r w:rsidR="00E529D3">
        <w:t>advancements</w:t>
      </w:r>
      <w:r>
        <w:t xml:space="preserve"> of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DB6673">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fldChar w:fldCharType="begin"/>
      </w:r>
      <w:r w:rsidR="0035395F">
        <w:instrText xml:space="preserve"> REF _Ref33351304 \h </w:instrText>
      </w:r>
      <w:r w:rsidR="0035395F">
        <w:fldChar w:fldCharType="separate"/>
      </w:r>
      <w:r w:rsidR="001E4245">
        <w:t xml:space="preserve">Figure </w:t>
      </w:r>
      <w:r w:rsidR="001E4245">
        <w:rPr>
          <w:noProof/>
        </w:rPr>
        <w:t>6</w:t>
      </w:r>
      <w:r w:rsidR="0035395F">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DB6673">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w:t>
      </w:r>
      <w:r w:rsidR="00ED1F1C">
        <w:lastRenderedPageBreak/>
        <w:t xml:space="preserve">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3D124613" w:rsidR="00F3042B" w:rsidRDefault="00F3042B" w:rsidP="00F3042B">
      <w:pPr>
        <w:pStyle w:val="Caption"/>
        <w:jc w:val="both"/>
      </w:pPr>
      <w:bookmarkStart w:id="20" w:name="_Ref33351304"/>
      <w:bookmarkStart w:id="21" w:name="_Toc37014168"/>
      <w:r>
        <w:t xml:space="preserve">Figure </w:t>
      </w:r>
      <w:r>
        <w:fldChar w:fldCharType="begin"/>
      </w:r>
      <w:r>
        <w:instrText xml:space="preserve"> SEQ Figure \* ARABIC </w:instrText>
      </w:r>
      <w:r>
        <w:fldChar w:fldCharType="separate"/>
      </w:r>
      <w:r w:rsidR="001E4245">
        <w:rPr>
          <w:noProof/>
        </w:rPr>
        <w:t>6</w:t>
      </w:r>
      <w:r>
        <w:fldChar w:fldCharType="end"/>
      </w:r>
      <w:bookmarkEnd w:id="20"/>
      <w:r>
        <w:t xml:space="preserve">. </w:t>
      </w:r>
      <w:r w:rsidR="003B74FE">
        <w:t xml:space="preserve">Illustration by </w:t>
      </w:r>
      <w:r w:rsidR="003B74FE">
        <w:fldChar w:fldCharType="begin"/>
      </w:r>
      <w:r w:rsidR="00DB6673">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 (2017)</w:t>
      </w:r>
      <w:r w:rsidR="003B74FE">
        <w:fldChar w:fldCharType="end"/>
      </w:r>
      <w:r w:rsidR="003B74FE">
        <w:t xml:space="preserve">: </w:t>
      </w:r>
      <w:r>
        <w:t>"</w:t>
      </w:r>
      <w:r w:rsidRPr="00947245">
        <w:t>Focus and trends in increasing web mapping functionality</w:t>
      </w:r>
      <w:r>
        <w:t>"</w:t>
      </w:r>
      <w:r w:rsidR="003B74FE">
        <w:t>.</w:t>
      </w:r>
      <w:bookmarkEnd w:id="21"/>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2" w:name="_Toc37014122"/>
      <w:r>
        <w:lastRenderedPageBreak/>
        <w:t>DATA</w:t>
      </w:r>
      <w:r w:rsidR="004C51E8">
        <w:t xml:space="preserve"> &amp; METHODS</w:t>
      </w:r>
      <w:bookmarkEnd w:id="22"/>
    </w:p>
    <w:p w14:paraId="1FE77852" w14:textId="54E548E6" w:rsidR="00201374" w:rsidRPr="00CC2F87" w:rsidRDefault="00201374" w:rsidP="00201374">
      <w:pPr>
        <w:pStyle w:val="Heading2"/>
      </w:pPr>
      <w:bookmarkStart w:id="23" w:name="_Toc37014123"/>
      <w:r w:rsidRPr="00CC2F87">
        <w:t>Overview of the methods</w:t>
      </w:r>
      <w:bookmarkEnd w:id="23"/>
    </w:p>
    <w:p w14:paraId="3D2D0341" w14:textId="18CBB0FB"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1E4245" w:rsidRPr="00CC2F87">
        <w:t xml:space="preserve">Figure </w:t>
      </w:r>
      <w:r w:rsidR="001E4245">
        <w:rPr>
          <w:noProof/>
        </w:rPr>
        <w:t>7</w:t>
      </w:r>
      <w:r w:rsidR="00D30372" w:rsidRPr="00CC2F87">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D30372">
      <w:pPr>
        <w:keepNext/>
      </w:pPr>
      <w:r w:rsidRPr="00CC2F87">
        <w:rPr>
          <w:noProof/>
        </w:rPr>
        <w:drawing>
          <wp:inline distT="0" distB="0" distL="0" distR="0" wp14:anchorId="4DFBBDE5" wp14:editId="3EDC3E54">
            <wp:extent cx="6073814" cy="3665715"/>
            <wp:effectExtent l="12700" t="12700" r="9525"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3814" cy="3665715"/>
                    </a:xfrm>
                    <a:prstGeom prst="rect">
                      <a:avLst/>
                    </a:prstGeom>
                    <a:ln>
                      <a:solidFill>
                        <a:schemeClr val="tx1"/>
                      </a:solidFill>
                    </a:ln>
                  </pic:spPr>
                </pic:pic>
              </a:graphicData>
            </a:graphic>
          </wp:inline>
        </w:drawing>
      </w:r>
    </w:p>
    <w:p w14:paraId="5C4C8E29" w14:textId="2831F8CE" w:rsidR="000037A5" w:rsidRPr="000037A5" w:rsidRDefault="00D30372" w:rsidP="000037A5">
      <w:pPr>
        <w:pStyle w:val="Caption"/>
      </w:pPr>
      <w:bookmarkStart w:id="24" w:name="_Ref8899586"/>
      <w:bookmarkStart w:id="25" w:name="_Toc3701416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1E4245">
        <w:rPr>
          <w:noProof/>
        </w:rPr>
        <w:t>7</w:t>
      </w:r>
      <w:r w:rsidR="004F023F" w:rsidRPr="00CC2F87">
        <w:fldChar w:fldCharType="end"/>
      </w:r>
      <w:bookmarkEnd w:id="24"/>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outcomes of the </w:t>
      </w:r>
      <w:r w:rsidR="007125FB" w:rsidRPr="00CC2F87">
        <w:t>study</w:t>
      </w:r>
      <w:r w:rsidRPr="00CC2F87">
        <w:t>.</w:t>
      </w:r>
      <w:bookmarkEnd w:id="25"/>
    </w:p>
    <w:p w14:paraId="40D1B59C" w14:textId="580A6B9F" w:rsidR="00D30372" w:rsidRPr="00CC2F87" w:rsidRDefault="00CE6078" w:rsidP="00CE6078">
      <w:pPr>
        <w:pStyle w:val="Heading2"/>
      </w:pPr>
      <w:bookmarkStart w:id="26" w:name="_Toc37014124"/>
      <w:r w:rsidRPr="00CC2F87">
        <w:t>Study area</w:t>
      </w:r>
      <w:bookmarkEnd w:id="26"/>
    </w:p>
    <w:p w14:paraId="1B981830" w14:textId="4627641D" w:rsidR="008E236C" w:rsidRDefault="0039147D" w:rsidP="0031122F">
      <w:r w:rsidRPr="00CC2F87">
        <w:t xml:space="preserve">The study area of </w:t>
      </w:r>
      <w:r w:rsidR="006E4AA8">
        <w:t xml:space="preserve">this work 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1E4245" w:rsidRPr="00CC2F87">
        <w:t xml:space="preserve">Figure </w:t>
      </w:r>
      <w:r w:rsidR="001E4245">
        <w:rPr>
          <w:noProof/>
        </w:rPr>
        <w:t>8</w:t>
      </w:r>
      <w:r w:rsidR="00846370" w:rsidRPr="00CC2F8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w:t>
      </w:r>
      <w:r w:rsidR="00301C2D">
        <w:lastRenderedPageBreak/>
        <w:t>networks</w:t>
      </w:r>
      <w:r w:rsidR="00200930" w:rsidRPr="00CC2F87">
        <w:t xml:space="preserve">. </w:t>
      </w:r>
      <w:r w:rsidR="007A4C38">
        <w:t xml:space="preserve">Despite </w:t>
      </w:r>
      <w:r w:rsidR="008E236C">
        <w:t xml:space="preserve">defining a study </w:t>
      </w:r>
      <w:r w:rsidR="007A4C38">
        <w:t>area</w:t>
      </w:r>
      <w:r w:rsidRPr="00CC2F87">
        <w:t xml:space="preserve">, the concepts and methods </w:t>
      </w:r>
      <w:r w:rsidR="008E236C">
        <w:t xml:space="preserve">developed in the study were designed </w:t>
      </w:r>
      <w:r w:rsidR="00B9117C">
        <w:t xml:space="preserve">to be applicable also </w:t>
      </w:r>
      <w:r w:rsidR="008E236C">
        <w:t xml:space="preserve">in different areas by reasonable effort. </w:t>
      </w:r>
    </w:p>
    <w:p w14:paraId="12A616E0" w14:textId="0F7EC7DC" w:rsidR="00BB7024" w:rsidRDefault="00BB7024" w:rsidP="0031122F">
      <w:r>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DB6673">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7F3D7C">
        <w:t xml:space="preserve">Most </w:t>
      </w:r>
      <w:r w:rsidR="00254D83">
        <w:t xml:space="preserve">of the trips in Helsinki are made </w:t>
      </w:r>
      <w:r w:rsidR="00DB2917">
        <w:t xml:space="preserve">by walking, cycling or </w:t>
      </w:r>
      <w:r w:rsidR="00254D83">
        <w:t>with public transport organized by Helsinki Region Transport</w:t>
      </w:r>
      <w:r w:rsidR="007F3D7C">
        <w:t xml:space="preserve"> </w:t>
      </w:r>
      <w:r w:rsidR="007F3D7C">
        <w:fldChar w:fldCharType="begin"/>
      </w:r>
      <w:r w:rsidR="00DB6673">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28A0F454" w:rsidR="00BF28AE" w:rsidRPr="00CC2F87" w:rsidRDefault="00BF28AE" w:rsidP="00BF28AE">
      <w:pPr>
        <w:pStyle w:val="Caption"/>
        <w:jc w:val="both"/>
      </w:pPr>
      <w:bookmarkStart w:id="27" w:name="_Ref9677781"/>
      <w:bookmarkStart w:id="28" w:name="_Toc37014170"/>
      <w:r w:rsidRPr="00CC2F87">
        <w:t xml:space="preserve">Figure </w:t>
      </w:r>
      <w:r w:rsidRPr="00CC2F87">
        <w:fldChar w:fldCharType="begin"/>
      </w:r>
      <w:r w:rsidRPr="00CC2F87">
        <w:instrText xml:space="preserve"> SEQ Figure \* ARABIC </w:instrText>
      </w:r>
      <w:r w:rsidRPr="00CC2F87">
        <w:fldChar w:fldCharType="separate"/>
      </w:r>
      <w:r w:rsidR="001E4245">
        <w:rPr>
          <w:noProof/>
        </w:rPr>
        <w:t>8</w:t>
      </w:r>
      <w:r w:rsidRPr="00CC2F87">
        <w:fldChar w:fldCharType="end"/>
      </w:r>
      <w:bookmarkEnd w:id="27"/>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8"/>
      <w:r w:rsidR="00380174">
        <w:t xml:space="preserve"> </w:t>
      </w:r>
    </w:p>
    <w:p w14:paraId="39B20394" w14:textId="74DB6D89" w:rsidR="00ED0F8F" w:rsidRDefault="00465B2E" w:rsidP="00ED0F8F">
      <w:pPr>
        <w:pStyle w:val="Heading2"/>
      </w:pPr>
      <w:bookmarkStart w:id="29" w:name="_Toc37014125"/>
      <w:r>
        <w:t>Data</w:t>
      </w:r>
      <w:bookmarkEnd w:id="29"/>
    </w:p>
    <w:p w14:paraId="21061F07" w14:textId="3E2A53C9" w:rsidR="00CA0820" w:rsidRPr="00CA0820" w:rsidRDefault="00CA0820" w:rsidP="00CA0820">
      <w:r>
        <w:t xml:space="preserve">Several datasets were used in the study. </w:t>
      </w:r>
      <w:r w:rsidR="001F2B2B">
        <w:t>T</w:t>
      </w:r>
      <w:r w:rsidR="002C0AE6">
        <w:t>he</w:t>
      </w:r>
      <w:r w:rsidR="00DC5A85">
        <w:t xml:space="preserve"> d</w:t>
      </w:r>
      <w:r w:rsidR="009933A0">
        <w:t xml:space="preserve">eveloped </w:t>
      </w:r>
      <w:r>
        <w:t>routing application required only two input data</w:t>
      </w:r>
      <w:r w:rsidR="000D5BB8">
        <w:t xml:space="preserve">, </w:t>
      </w:r>
      <w:r>
        <w:t>street network data from OpenStreetMap (1) and modelled traffic noise zones (2)</w:t>
      </w:r>
      <w:r w:rsidR="001F2B2B">
        <w:t>,</w:t>
      </w:r>
      <w:r w:rsidR="002C0AE6">
        <w:t xml:space="preserve"> of which both </w:t>
      </w:r>
      <w:r w:rsidR="002C0AE6">
        <w:lastRenderedPageBreak/>
        <w:t>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3A682E38" w:rsidR="004E3E0F" w:rsidRPr="00CC2F87" w:rsidRDefault="002E0C59" w:rsidP="00020EA1">
      <w:pPr>
        <w:pStyle w:val="TableCaption"/>
      </w:pPr>
      <w:bookmarkStart w:id="30" w:name="_Toc36720081"/>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E4245">
        <w:rPr>
          <w:noProof/>
        </w:rPr>
        <w:t>1</w:t>
      </w:r>
      <w:r w:rsidR="004F023F" w:rsidRPr="00CC2F87">
        <w:fldChar w:fldCharType="end"/>
      </w:r>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30"/>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Helsingin kaupunkiympäristön toimiala)</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1" w:name="_Toc37014126"/>
      <w:r w:rsidRPr="00CC2F87">
        <w:t>Modelled traffic noise data</w:t>
      </w:r>
      <w:bookmarkEnd w:id="31"/>
    </w:p>
    <w:p w14:paraId="3B0B00E4" w14:textId="77777777" w:rsidR="00CC18AB" w:rsidRDefault="00A1496E" w:rsidP="005D5EE1">
      <w:r>
        <w:t>Dynamic</w:t>
      </w:r>
      <w:r w:rsidR="00A02FE3">
        <w:t xml:space="preserve"> exposure</w:t>
      </w:r>
      <w:r>
        <w:t>s</w:t>
      </w:r>
      <w:r w:rsidR="00A02FE3">
        <w:t xml:space="preserve"> to traffic noise </w:t>
      </w:r>
      <w:r>
        <w:t xml:space="preserve">were </w:t>
      </w:r>
      <w:r w:rsidR="00A02FE3">
        <w:t xml:space="preserve">assessed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7D698C">
        <w:t xml:space="preserve">The noise modelling was carried out with </w:t>
      </w:r>
      <w:r w:rsidR="007D698C">
        <w:lastRenderedPageBreak/>
        <w:t>a special software for the purpose</w:t>
      </w:r>
      <w:r w:rsidR="007D698C" w:rsidRPr="00DB6673">
        <w:t xml:space="preserve"> </w:t>
      </w:r>
      <w:r w:rsidR="00DB6673" w:rsidRPr="00DB6673">
        <w:fldChar w:fldCharType="begin"/>
      </w:r>
      <w:r w:rsidR="00DB6673" w:rsidRPr="00DB6673">
        <w:instrText xml:space="preserve"> ADDIN ZOTERO_ITEM CSL_CITATION {"citationID":"ImEVxmMV","properties":{"formattedCitation":"({\\i{}Datakustik CadnaA 2017}, n.d.)","plainCitation":"(Datakustik CadnaA 2017, n.d.)","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DB6673">
        <w:fldChar w:fldCharType="separate"/>
      </w:r>
      <w:r w:rsidR="00DB6673" w:rsidRPr="00DB6673">
        <w:rPr>
          <w:lang w:val="en-GB"/>
        </w:rPr>
        <w:t>(Datakustik CadnaA 2017)</w:t>
      </w:r>
      <w:r w:rsidR="00DB6673" w:rsidRPr="00DB6673">
        <w:fldChar w:fldCharType="end"/>
      </w:r>
      <w:r w:rsidR="007D698C">
        <w:t xml:space="preserve"> by </w:t>
      </w:r>
      <w:r w:rsidR="007D698C" w:rsidRPr="00CC2F87">
        <w:t xml:space="preserve">Sito Oy as a commission from the city of Helsinki </w:t>
      </w:r>
      <w:r w:rsidR="007D698C" w:rsidRPr="00CC2F87">
        <w:fldChar w:fldCharType="begin"/>
      </w:r>
      <w:r w:rsidR="007D698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CC2F87">
        <w:fldChar w:fldCharType="separate"/>
      </w:r>
      <w:r w:rsidR="007D698C" w:rsidRPr="00CC2F87">
        <w:t>(</w:t>
      </w:r>
      <w:r w:rsidR="007D698C" w:rsidRPr="00CC2F87">
        <w:rPr>
          <w:i/>
          <w:iCs/>
        </w:rPr>
        <w:t>City of Helsinki: strategic noise mapping</w:t>
      </w:r>
      <w:r w:rsidR="007D698C" w:rsidRPr="00CC2F87">
        <w:t>, 2017)</w:t>
      </w:r>
      <w:r w:rsidR="007D698C" w:rsidRPr="00CC2F87">
        <w:fldChar w:fldCharType="end"/>
      </w:r>
      <w:r w:rsidR="007D698C" w:rsidRPr="00CC2F87">
        <w:t>.</w:t>
      </w:r>
      <w:r w:rsidR="007D698C">
        <w:t xml:space="preserve"> </w:t>
      </w:r>
      <w:r w:rsidR="005D5EE1">
        <w:t xml:space="preserve">As per the documentation of the data, a wide range of factors affecting the ways and levels of noise </w:t>
      </w:r>
      <w:r w:rsidR="005D5EE1" w:rsidRPr="00CC2F87">
        <w:t>were taken into account</w:t>
      </w:r>
      <w:r w:rsidR="005D5EE1">
        <w:t xml:space="preserve"> in the modelling. For example, these included noise source data of modelled traffic flows and speeds on different roads</w:t>
      </w:r>
      <w:r w:rsidR="005D5EE1" w:rsidRPr="00CC2F87">
        <w:t>, the three-dimensional surface model of the city</w:t>
      </w:r>
      <w:r w:rsidR="005D5EE1">
        <w:t xml:space="preserve">, </w:t>
      </w:r>
      <w:r w:rsidR="005D5EE1" w:rsidRPr="00CC2F87">
        <w:t xml:space="preserve">buildings, sound barriers and </w:t>
      </w:r>
      <w:r w:rsidR="005D5EE1">
        <w:t xml:space="preserve">acoustic properties of different surfaces </w:t>
      </w:r>
      <w:r w:rsidR="005D5EE1">
        <w:fldChar w:fldCharType="begin"/>
      </w:r>
      <w:r w:rsidR="005D5EE1">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fldChar w:fldCharType="separate"/>
      </w:r>
      <w:r w:rsidR="005D5EE1" w:rsidRPr="003A044D">
        <w:rPr>
          <w:lang w:val="en-GB"/>
        </w:rPr>
        <w:t>(</w:t>
      </w:r>
      <w:r w:rsidR="005D5EE1" w:rsidRPr="003A044D">
        <w:rPr>
          <w:i/>
          <w:iCs/>
          <w:lang w:val="en-GB"/>
        </w:rPr>
        <w:t>City of Helsinki: strategic noise mapping</w:t>
      </w:r>
      <w:r w:rsidR="005D5EE1" w:rsidRPr="003A044D">
        <w:rPr>
          <w:lang w:val="en-GB"/>
        </w:rPr>
        <w:t>, 2017)</w:t>
      </w:r>
      <w:r w:rsidR="005D5EE1">
        <w:fldChar w:fldCharType="end"/>
      </w:r>
      <w:r w:rsidR="005D5EE1">
        <w:t xml:space="preserve">. </w:t>
      </w:r>
    </w:p>
    <w:p w14:paraId="04AF2DDA" w14:textId="671FB6C3" w:rsidR="005D5EE1" w:rsidRPr="00CC2F87" w:rsidRDefault="00CC18AB" w:rsidP="00BD2645">
      <w:r>
        <w:t xml:space="preserve">It should be noted that the decision to use noise data of only noise source </w:t>
      </w:r>
      <w:r>
        <w:t>in the dynamic exposure assessment</w:t>
      </w:r>
      <w:r>
        <w:t xml:space="preserve"> </w:t>
      </w:r>
      <w:r>
        <w:t>is arguably in line with the</w:t>
      </w:r>
      <w:r>
        <w:t xml:space="preserve"> </w:t>
      </w:r>
      <w:r w:rsidRPr="005D5E61">
        <w:rPr>
          <w:i/>
          <w:iCs/>
        </w:rPr>
        <w:t>Environmental noise guidelines for the European Region</w:t>
      </w:r>
      <w:r>
        <w:t xml:space="preserve">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w:t>
      </w:r>
      <w:r>
        <w:t xml:space="preserve"> </w:t>
      </w:r>
      <w:r>
        <w:t>T</w:t>
      </w:r>
      <w:r>
        <w:t xml:space="preserve">he guidelines and the supplementary literature </w:t>
      </w:r>
      <w:r w:rsidR="00A63483">
        <w:t>state</w:t>
      </w:r>
      <w:r>
        <w:t xml:space="preserve"> that the thresholds for harmful noise levels vary between</w:t>
      </w:r>
      <w:r w:rsidR="00CF2C52">
        <w:t xml:space="preserve"> different</w:t>
      </w:r>
      <w:r>
        <w:t xml:space="preserve"> noise sources. Also, the mitigation actions for </w:t>
      </w:r>
      <w:r w:rsidR="0088538D">
        <w:t xml:space="preserve">dealing with </w:t>
      </w:r>
      <w:r>
        <w:t>different types of community noises vary, making the results of separate</w:t>
      </w:r>
      <w:r>
        <w:t xml:space="preserve"> exposure</w:t>
      </w:r>
      <w:r>
        <w:t xml:space="preserve"> assessments more valuable for planning purposes. </w:t>
      </w:r>
      <w:r>
        <w:t xml:space="preserve">In this study, the main focus is </w:t>
      </w:r>
      <w:r>
        <w:t xml:space="preserve">on dynamic exposure to vehicular traffic noise, excluding exposure to noise from rail and air traffic and industrial sites. </w:t>
      </w:r>
      <w:r w:rsidR="00BD2645">
        <w:t>Despite</w:t>
      </w:r>
      <w:r w:rsidR="00BB2AC6">
        <w:t xml:space="preserve"> that</w:t>
      </w:r>
      <w:r w:rsidR="00BD2645">
        <w:t xml:space="preserve"> this approach may be appropriate for the dynamic noise exposure assessment, the noise exposure-based routing application could benefit from </w:t>
      </w:r>
      <w:r w:rsidR="008779B6">
        <w:t>integration of</w:t>
      </w:r>
      <w:r w:rsidR="00BD2645">
        <w:t xml:space="preserve"> also other noise sources in the routing analysis. </w:t>
      </w:r>
      <w:r w:rsidR="006840AD">
        <w:t>The p</w:t>
      </w:r>
      <w:r>
        <w:t xml:space="preserve">rospects for </w:t>
      </w:r>
      <w:r w:rsidR="00AF566A">
        <w:t xml:space="preserve">integrating multiple environmental exposures (including different noise sources) in exposure-based routing </w:t>
      </w:r>
      <w:r>
        <w:t xml:space="preserve">are discussed further in chapter </w:t>
      </w:r>
      <w:r w:rsidR="00AF566A">
        <w:t>5</w:t>
      </w:r>
      <w:r>
        <w:t>.</w:t>
      </w:r>
      <w:r w:rsidR="00AF566A">
        <w:t>7</w:t>
      </w:r>
      <w:r>
        <w:t xml:space="preserve">. </w:t>
      </w:r>
    </w:p>
    <w:p w14:paraId="547527E4" w14:textId="4C45E8F3" w:rsidR="007D698C" w:rsidRDefault="00966A2E" w:rsidP="00AD5B84">
      <w:r>
        <w:t>Prior to pre-processing the noise surface data, t</w:t>
      </w:r>
      <w:r w:rsidR="00C613C0">
        <w:t xml:space="preserve">wo </w:t>
      </w:r>
      <w:r w:rsidR="00264AC3">
        <w:t>parallel</w:t>
      </w:r>
      <w:r w:rsidR="00C613C0">
        <w:t xml:space="preserve"> noise </w:t>
      </w:r>
      <w:r w:rsidR="00264AC3">
        <w:t>surface</w:t>
      </w:r>
      <w:r w:rsidR="007B32F4">
        <w:t xml:space="preserve"> layers for vehicular traffic were inspected, one produced with </w:t>
      </w:r>
      <w:r w:rsidR="00C613C0" w:rsidRPr="00C613C0">
        <w:t>CNOSSOS-EU</w:t>
      </w:r>
      <w:r w:rsidR="007B32F4">
        <w:t xml:space="preserve"> modelling</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w:t>
      </w:r>
      <w:r w:rsidR="007B32F4">
        <w:t xml:space="preserve">the other with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since its modeling height</w:t>
      </w:r>
      <w:r w:rsidR="007B32F4">
        <w:t xml:space="preserve"> of </w:t>
      </w:r>
      <w:r w:rsidR="003761F3">
        <w:t xml:space="preserve">2 </w:t>
      </w:r>
      <w:r w:rsidR="004F69BE">
        <w:t>m</w:t>
      </w:r>
      <w:r w:rsidR="007B32F4">
        <w:t xml:space="preserve">eters </w:t>
      </w:r>
      <w:r w:rsidR="004F69BE">
        <w:t xml:space="preserve">was closer to </w:t>
      </w:r>
      <w:r w:rsidR="00A56991">
        <w:t xml:space="preserve">the </w:t>
      </w:r>
      <w:r w:rsidR="009C6738">
        <w:t xml:space="preserve">typical </w:t>
      </w:r>
      <w:r w:rsidR="00403237">
        <w:t xml:space="preserve">walking altitude of </w:t>
      </w:r>
      <w:r w:rsidR="004F69BE">
        <w:t xml:space="preserve">pedestrians </w:t>
      </w:r>
      <w:r w:rsidR="007B32F4">
        <w:t xml:space="preserve">than </w:t>
      </w:r>
      <w:r w:rsidR="00BC2AA4">
        <w:t xml:space="preserve">the </w:t>
      </w:r>
      <w:r w:rsidR="003761F3">
        <w:t>4</w:t>
      </w:r>
      <w:r w:rsidR="00BC2AA4">
        <w:t xml:space="preserve"> </w:t>
      </w:r>
      <w:r w:rsidR="00746BF1">
        <w:t>meters from the ground</w:t>
      </w:r>
      <w:r w:rsidR="004F69BE">
        <w:t xml:space="preserve"> </w:t>
      </w:r>
      <w:r w:rsidR="00BC2AA4">
        <w:t xml:space="preserve">used in </w:t>
      </w:r>
      <w:r w:rsidR="00BC2AA4" w:rsidRPr="00C613C0">
        <w:t>CNOSSOS-EU</w:t>
      </w:r>
      <w:r w:rsidR="00BC2AA4">
        <w:t xml:space="preserve"> model</w:t>
      </w:r>
      <w:r w:rsidR="004F69BE">
        <w:t xml:space="preserve">. However, </w:t>
      </w:r>
      <w:r w:rsidR="0014092E">
        <w:t xml:space="preserve">since </w:t>
      </w:r>
      <w:r w:rsidR="004F69BE" w:rsidRPr="00C613C0">
        <w:t>CNOSSOS-EU</w:t>
      </w:r>
      <w:r w:rsidR="004F69BE">
        <w:t xml:space="preserve"> model </w:t>
      </w:r>
      <w:r w:rsidR="00DF6024">
        <w:t>has bee</w:t>
      </w:r>
      <w:r w:rsidR="00AD78C2">
        <w:t>n</w:t>
      </w:r>
      <w:r w:rsidR="004F69BE">
        <w:t xml:space="preserve">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w:t>
      </w:r>
      <w:r w:rsidR="00071B59">
        <w:t>could</w:t>
      </w:r>
      <w:r w:rsidR="00CA5F42">
        <w:t xml:space="preserve"> have </w:t>
      </w:r>
      <w:r w:rsidR="00E647E9">
        <w:t>been justified</w:t>
      </w:r>
      <w:r w:rsidR="0071247E">
        <w:t xml:space="preserve"> as well</w:t>
      </w:r>
      <w:r w:rsidR="00E647E9">
        <w:t>.</w:t>
      </w:r>
      <w:r w:rsidR="003737F3">
        <w:t xml:space="preserve"> </w:t>
      </w:r>
      <w:r w:rsidR="00A351FB">
        <w:t>Nonetheless</w:t>
      </w:r>
      <w:r w:rsidR="00547AC4">
        <w:t xml:space="preserve">, a visual comparison of the two noise layers did not reveal </w:t>
      </w:r>
      <w:r w:rsidR="004B79F0">
        <w:t>major</w:t>
      </w:r>
      <w:r w:rsidR="00547AC4">
        <w:t xml:space="preserve"> differences between the two. </w:t>
      </w:r>
    </w:p>
    <w:p w14:paraId="6C60905F" w14:textId="1930CCF0" w:rsidR="009C70BC" w:rsidRDefault="003B68CB" w:rsidP="00774BB1">
      <w:r>
        <w:t xml:space="preserve">The noise surface data contained a </w:t>
      </w:r>
      <w:r w:rsidR="00AA13AC">
        <w:t>few</w:t>
      </w:r>
      <w:r w:rsidR="008807EB">
        <w:t xml:space="preserve"> alternative noise indexes. </w:t>
      </w:r>
      <w:r>
        <w:t xml:space="preserve">For this study, </w:t>
      </w:r>
      <w:r w:rsidR="003E6728">
        <w:t xml:space="preserve">A-weighted equivalent continuous sound </w:t>
      </w:r>
      <w:r w:rsidR="007A6B70">
        <w:t xml:space="preserve">pressure </w:t>
      </w:r>
      <w:r w:rsidR="003E6728">
        <w:t>level (</w:t>
      </w:r>
      <w:r w:rsidR="00C613C0">
        <w:t>L</w:t>
      </w:r>
      <w:r w:rsidR="00C613C0">
        <w:rPr>
          <w:vertAlign w:val="subscript"/>
        </w:rPr>
        <w:t>Ae</w:t>
      </w:r>
      <w:r w:rsidR="003E6728">
        <w:rPr>
          <w:vertAlign w:val="subscript"/>
        </w:rPr>
        <w:t>q</w:t>
      </w:r>
      <w:r w:rsidR="003E6728">
        <w:t xml:space="preserve">) </w:t>
      </w:r>
      <w:r w:rsidR="00C613C0">
        <w:t xml:space="preserve">for daytime (7am –22pm) was </w:t>
      </w:r>
      <w:r w:rsidR="00E54E2C">
        <w:t xml:space="preserve">chosen as the primary noise index </w:t>
      </w:r>
      <w:r w:rsidR="008916BA">
        <w:t xml:space="preserve">(layer: </w:t>
      </w:r>
      <w:r w:rsidR="008916BA" w:rsidRPr="005B39EC">
        <w:rPr>
          <w:i/>
          <w:iCs/>
        </w:rPr>
        <w:t>2017_alue_01_tieliikenne_L_Aeq_paiva</w:t>
      </w:r>
      <w:r w:rsidR="008916BA" w:rsidRPr="003B68CB">
        <w:t>)</w:t>
      </w:r>
      <w:r w:rsidR="0083649D">
        <w:t xml:space="preserve">. </w:t>
      </w:r>
      <w:r w:rsidR="00C05A85">
        <w:t xml:space="preserve">A-weighting is used to consider the human ear’s </w:t>
      </w:r>
      <w:r w:rsidR="00894F93">
        <w:t>sensitivity</w:t>
      </w:r>
      <w:r w:rsidR="00C05A85">
        <w:t xml:space="preserve"> to </w:t>
      </w:r>
      <w:r w:rsidR="00894F93">
        <w:t xml:space="preserve">sounds of </w:t>
      </w:r>
      <w:r w:rsidR="00FE1A8E">
        <w:t>different</w:t>
      </w:r>
      <w:r w:rsidR="00C05A85">
        <w:t xml:space="preserve"> </w:t>
      </w:r>
      <w:r w:rsidR="00E25F9C">
        <w:t>frequencies</w:t>
      </w:r>
      <w:r w:rsidR="00894F93">
        <w:t>.</w:t>
      </w:r>
      <w:r w:rsidR="001C17F2">
        <w:t xml:space="preserve"> </w:t>
      </w:r>
      <w:r w:rsidR="00894F93">
        <w:t>Then e</w:t>
      </w:r>
      <w:r w:rsidR="00082CF9" w:rsidRPr="00082CF9">
        <w:t xml:space="preserve">quivalent continuous sound </w:t>
      </w:r>
      <w:r w:rsidR="00894F93">
        <w:t xml:space="preserve">pressure </w:t>
      </w:r>
      <w:r w:rsidR="00082CF9" w:rsidRPr="00082CF9">
        <w:t xml:space="preserve">level is </w:t>
      </w:r>
      <w:r w:rsidR="00577681">
        <w:t>an averaging method</w:t>
      </w:r>
      <w:r w:rsidR="00082CF9" w:rsidRPr="00082CF9">
        <w:t xml:space="preserve"> </w:t>
      </w:r>
      <w:r w:rsidR="00577681">
        <w:t xml:space="preserve">for calculating a single sound pressure level from </w:t>
      </w:r>
      <w:r w:rsidR="000C4942">
        <w:t xml:space="preserve">a </w:t>
      </w:r>
      <w:r w:rsidR="00577681">
        <w:t>time-</w:t>
      </w:r>
      <w:r w:rsidR="00082CF9" w:rsidRPr="00082CF9">
        <w:t xml:space="preserve">varying sound </w:t>
      </w:r>
      <w:r w:rsidR="00577681">
        <w:t xml:space="preserve">pressure level </w:t>
      </w:r>
      <w:r w:rsidR="004F07CD">
        <w:t>during</w:t>
      </w:r>
      <w:r w:rsidR="00577681">
        <w:t xml:space="preserve"> a defined </w:t>
      </w:r>
      <w:r w:rsidR="00082CF9" w:rsidRPr="00082CF9">
        <w:t>time period</w:t>
      </w:r>
      <w:r w:rsidR="00CC3551">
        <w:t xml:space="preserve"> (see chapter</w:t>
      </w:r>
      <w:r w:rsidR="000C4942">
        <w:t>s</w:t>
      </w:r>
      <w:r w:rsidR="00CC3551">
        <w:t xml:space="preserve"> 2.</w:t>
      </w:r>
      <w:r w:rsidR="000C4942">
        <w:t>1–2.3</w:t>
      </w:r>
      <w:r w:rsidR="00CC3551">
        <w:t xml:space="preserve"> for more </w:t>
      </w:r>
      <w:r w:rsidR="00CC3551">
        <w:lastRenderedPageBreak/>
        <w:t>information)</w:t>
      </w:r>
      <w:r w:rsidR="001C17F2">
        <w:t>.</w:t>
      </w:r>
      <w:r w:rsidR="006E5DED">
        <w:t xml:space="preserve"> </w:t>
      </w:r>
      <w:r w:rsidR="005D5E61">
        <w:t>As per</w:t>
      </w:r>
      <w:r w:rsidR="00DF2772">
        <w:t xml:space="preserve">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 xml:space="preserve">Guski et al. </w:t>
      </w:r>
      <w:r w:rsidR="00894F93">
        <w:rPr>
          <w:noProof/>
        </w:rPr>
        <w:t>(</w:t>
      </w:r>
      <w:r w:rsidR="004C71BD">
        <w:rPr>
          <w:noProof/>
        </w:rPr>
        <w:t>2017</w:t>
      </w:r>
      <w:r w:rsidR="00894F93">
        <w:rPr>
          <w:noProof/>
        </w:rPr>
        <w:t>) and</w:t>
      </w:r>
      <w:r w:rsidR="004C71BD">
        <w:rPr>
          <w:noProof/>
        </w:rPr>
        <w:t xml:space="preserve"> Van Kempen et al.</w:t>
      </w:r>
      <w:r w:rsidR="00894F93">
        <w:rPr>
          <w:noProof/>
        </w:rPr>
        <w:t xml:space="preserve"> (</w:t>
      </w:r>
      <w:r w:rsidR="004C71BD">
        <w:rPr>
          <w:noProof/>
        </w:rPr>
        <w:t>2018)</w:t>
      </w:r>
      <w:r w:rsidR="004C71BD">
        <w:fldChar w:fldCharType="end"/>
      </w:r>
      <w:r w:rsidR="004C71BD">
        <w:t xml:space="preserve">, both of these metrics (A-weighting and equivalent continuous sound </w:t>
      </w:r>
      <w:r w:rsidR="00894F93">
        <w:t xml:space="preserve">pressure </w:t>
      </w:r>
      <w:r w:rsidR="004C71BD">
        <w:t xml:space="preserve">level) have been </w:t>
      </w:r>
      <w:r w:rsidR="00894F93">
        <w:t xml:space="preserve">widely </w:t>
      </w:r>
      <w:r w:rsidR="004C71BD">
        <w:t xml:space="preserve">utilized in </w:t>
      </w:r>
      <w:r w:rsidR="00894F93">
        <w:t xml:space="preserve">the </w:t>
      </w:r>
      <w:r w:rsidR="004C71BD">
        <w:t>studies on traffic noise and</w:t>
      </w:r>
      <w:r w:rsidR="00C23106">
        <w:t xml:space="preserve"> annoyance.</w:t>
      </w:r>
      <w:r w:rsidR="001515A1">
        <w:t xml:space="preserve"> </w:t>
      </w:r>
    </w:p>
    <w:p w14:paraId="55D420CB" w14:textId="330F5505" w:rsidR="00263F06" w:rsidRDefault="002132F7" w:rsidP="00B627E0">
      <w:r w:rsidRPr="00CC2F87">
        <w:t xml:space="preserve">The </w:t>
      </w:r>
      <w:r w:rsidR="009D3071">
        <w:t xml:space="preserve">data included </w:t>
      </w:r>
      <w:r w:rsidRPr="00CC2F87">
        <w:t xml:space="preserve">modelled traffic noise </w:t>
      </w:r>
      <w:r w:rsidR="00305DBF">
        <w:t>surfaces attached with attribute data on the</w:t>
      </w:r>
      <w:r w:rsidRPr="00CC2F87">
        <w:t xml:space="preserve"> minimum and maximum traffic noise level</w:t>
      </w:r>
      <w:r w:rsidR="00305DBF">
        <w:t>s</w:t>
      </w:r>
      <w:r>
        <w:t xml:space="preserve"> (L</w:t>
      </w:r>
      <w:r>
        <w:rPr>
          <w:vertAlign w:val="subscript"/>
        </w:rPr>
        <w:t>Aeq</w:t>
      </w:r>
      <w:r>
        <w:t>)</w:t>
      </w:r>
      <w:r w:rsidR="00305DBF">
        <w:t xml:space="preserve"> as per a pre-defined set of </w:t>
      </w:r>
      <w:r w:rsidR="00A73D75" w:rsidRPr="00CC2F87">
        <w:t>5</w:t>
      </w:r>
      <w:r w:rsidR="00A73D75">
        <w:t>-d</w:t>
      </w:r>
      <w:r w:rsidR="00305DBF">
        <w:t>ecibel</w:t>
      </w:r>
      <w:r w:rsidRPr="00CC2F87">
        <w:t xml:space="preserve"> </w:t>
      </w:r>
      <w:r>
        <w:t>range</w:t>
      </w:r>
      <w:r w:rsidR="00305DBF">
        <w:t>s</w:t>
      </w:r>
      <w:r w:rsidRPr="00CC2F87">
        <w:t>.</w:t>
      </w:r>
      <w:r>
        <w:t xml:space="preserve"> The </w:t>
      </w:r>
      <w:r w:rsidR="00A72A54">
        <w:t xml:space="preserve">modelled </w:t>
      </w:r>
      <w:r w:rsidR="007C65DD">
        <w:t>traffic noise levels range</w:t>
      </w:r>
      <w:r w:rsidR="00856539">
        <w:t>d</w:t>
      </w:r>
      <w:r w:rsidR="007C65DD">
        <w:t xml:space="preserve"> </w:t>
      </w:r>
      <w:r>
        <w:t>from 45 dB</w:t>
      </w:r>
      <w:r w:rsidR="00A72A54">
        <w:t>(A)</w:t>
      </w:r>
      <w:r>
        <w:t xml:space="preserve"> to 80 dB</w:t>
      </w:r>
      <w:r w:rsidR="00A72A54">
        <w:t>(A)</w:t>
      </w:r>
      <w:r>
        <w:t xml:space="preserve">. </w:t>
      </w:r>
      <w:r w:rsidR="0025272A">
        <w:t>Three map</w:t>
      </w:r>
      <w:r w:rsidR="00D002F5">
        <w:t xml:space="preserve"> visualizations</w:t>
      </w:r>
      <w:r w:rsidR="00132961">
        <w:t xml:space="preserve"> of </w:t>
      </w:r>
      <w:r w:rsidR="00D002F5">
        <w:t xml:space="preserve">the noise surfaces were made </w:t>
      </w:r>
      <w:r w:rsidR="0025272A">
        <w:t>to illustrate the high spatial precision of the modelling (</w:t>
      </w:r>
      <w:r w:rsidR="0025272A">
        <w:fldChar w:fldCharType="begin"/>
      </w:r>
      <w:r w:rsidR="0025272A">
        <w:instrText xml:space="preserve"> REF _Ref33475320 \h </w:instrText>
      </w:r>
      <w:r w:rsidR="0025272A">
        <w:fldChar w:fldCharType="separate"/>
      </w:r>
      <w:r w:rsidR="001E4245" w:rsidRPr="00CC2F87">
        <w:t xml:space="preserve">Figure </w:t>
      </w:r>
      <w:r w:rsidR="001E4245">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1E4245" w:rsidRPr="00CC2F87">
        <w:t xml:space="preserve">Figure </w:t>
      </w:r>
      <w:r w:rsidR="001E4245">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1E4245" w:rsidRPr="00CC2F87">
        <w:t xml:space="preserve">Figure </w:t>
      </w:r>
      <w:r w:rsidR="001E4245">
        <w:rPr>
          <w:noProof/>
        </w:rPr>
        <w:t>11</w:t>
      </w:r>
      <w:r w:rsidR="0025272A">
        <w:fldChar w:fldCharType="end"/>
      </w:r>
      <w:r w:rsidR="0025272A">
        <w:t xml:space="preserve">). </w:t>
      </w:r>
      <w:r w:rsidR="007C71F7">
        <w:t>For example</w:t>
      </w:r>
      <w:r w:rsidR="007D49DB">
        <w:t xml:space="preserve">,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1E4245" w:rsidRPr="00CC2F87">
        <w:t xml:space="preserve">Figure </w:t>
      </w:r>
      <w:r w:rsidR="001E4245">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1E4245" w:rsidRPr="00CC2F87">
        <w:t xml:space="preserve">Figure </w:t>
      </w:r>
      <w:r w:rsidR="001E4245">
        <w:rPr>
          <w:noProof/>
        </w:rPr>
        <w:t>11</w:t>
      </w:r>
      <w:r w:rsidR="007D49DB">
        <w:fldChar w:fldCharType="end"/>
      </w:r>
      <w:r w:rsidR="007D49DB">
        <w:t>; in the first</w:t>
      </w:r>
      <w:r w:rsidR="00BA2DC2">
        <w:t xml:space="preserve"> map</w:t>
      </w:r>
      <w:r w:rsidR="007D49DB">
        <w:t xml:space="preserve"> the +60 dB</w:t>
      </w:r>
      <w:r w:rsidR="001D492D">
        <w:t>(A)</w:t>
      </w:r>
      <w:r w:rsidR="007D49DB">
        <w:t xml:space="preserve"> noise surfaces </w:t>
      </w:r>
      <w:r w:rsidR="001D492D">
        <w:t xml:space="preserve">spread </w:t>
      </w:r>
      <w:r w:rsidR="007D49DB">
        <w:t xml:space="preserve">hundreds of meters from the highways whereas in the latter they are more </w:t>
      </w:r>
      <w:r w:rsidR="0046402A">
        <w:t xml:space="preserve">restricted </w:t>
      </w:r>
      <w:r w:rsidR="007D49DB">
        <w:t>between the buildings.</w:t>
      </w:r>
      <w:r w:rsidR="0041209A">
        <w:t xml:space="preserve"> </w:t>
      </w:r>
    </w:p>
    <w:p w14:paraId="1F1C011E" w14:textId="33E9178C" w:rsidR="00FE0CAD" w:rsidRDefault="00FE0CAD" w:rsidP="00B627E0">
      <w:r>
        <w:t xml:space="preserve">Only small amount of pre-processing was needed prior to utilizing the noise surface data </w:t>
      </w:r>
      <w:r w:rsidR="00F722C8">
        <w:t>in the other stages of study</w:t>
      </w:r>
      <w:r>
        <w:t>.</w:t>
      </w:r>
      <w:r w:rsidR="00704D89">
        <w:t xml:space="preserve"> </w:t>
      </w:r>
      <w:r w:rsidR="003F3484">
        <w:t xml:space="preserve">A few topological errors were found </w:t>
      </w:r>
      <w:r w:rsidR="00864392">
        <w:t>in</w:t>
      </w:r>
      <w:r w:rsidR="003F3484">
        <w:t xml:space="preserve"> the data (revealed only in the assessment of pedestrians’ dynamic exposure to traffic noise)</w:t>
      </w:r>
      <w:r w:rsidR="00F722C8">
        <w:t xml:space="preserve">; in some cases, two or more noise surfaces intersected with each other, resulting areas with </w:t>
      </w:r>
      <w:r w:rsidR="00C10918">
        <w:t>multiple (</w:t>
      </w:r>
      <w:r w:rsidR="00F722C8">
        <w:t>alternative</w:t>
      </w:r>
      <w:r w:rsidR="00C10918">
        <w:t>)</w:t>
      </w:r>
      <w:r w:rsidR="00F722C8">
        <w:t xml:space="preserve"> noise index values. </w:t>
      </w:r>
      <w:r w:rsidR="007C360A">
        <w:t xml:space="preserve">These topological anomalies were not fixed, but instead considered </w:t>
      </w:r>
      <w:r w:rsidR="0029779A">
        <w:t xml:space="preserve">when </w:t>
      </w:r>
      <w:r w:rsidR="007E25BF">
        <w:t>spatially joining the noise values</w:t>
      </w:r>
      <w:r w:rsidR="001F266E">
        <w:t xml:space="preserve"> to street network data</w:t>
      </w:r>
      <w:r w:rsidR="007C360A">
        <w:t xml:space="preserve">. </w:t>
      </w:r>
      <w:r w:rsidR="001F266E">
        <w:t>When two or more competing noise values were found in the spatial join, only the maximum value was extracted</w:t>
      </w:r>
      <w:r w:rsidR="0029779A">
        <w:t xml:space="preserve"> (see chapter 3.5.2)</w:t>
      </w:r>
      <w:r w:rsidR="001F266E">
        <w:t xml:space="preserve">. </w:t>
      </w:r>
      <w:r w:rsidR="005E397A">
        <w:t xml:space="preserve">This </w:t>
      </w:r>
      <w:r w:rsidR="00316307">
        <w:t>practice</w:t>
      </w:r>
      <w:r w:rsidR="005E397A">
        <w:t xml:space="preserve"> </w:t>
      </w:r>
      <w:r w:rsidR="00316307">
        <w:t xml:space="preserve">was </w:t>
      </w:r>
      <w:r w:rsidR="005E397A">
        <w:t xml:space="preserve">validated </w:t>
      </w:r>
      <w:r w:rsidR="00153E4F">
        <w:t>through</w:t>
      </w:r>
      <w:r w:rsidR="005E397A">
        <w:t xml:space="preserve"> </w:t>
      </w:r>
      <w:r w:rsidR="009B2FA3">
        <w:t xml:space="preserve">a </w:t>
      </w:r>
      <w:r w:rsidR="005E397A">
        <w:t xml:space="preserve">visual inspection of the noise </w:t>
      </w:r>
      <w:r w:rsidR="009B2FA3">
        <w:t xml:space="preserve">surface data: </w:t>
      </w:r>
      <w:r w:rsidR="00316307">
        <w:t xml:space="preserve">the surfaces representing higher noise levels appeared </w:t>
      </w:r>
      <w:r w:rsidR="00153E4F">
        <w:t xml:space="preserve">considerably </w:t>
      </w:r>
      <w:r w:rsidR="00316307">
        <w:t xml:space="preserve">more logically with respect to </w:t>
      </w:r>
      <w:r w:rsidR="000534EC">
        <w:t xml:space="preserve">the presumed </w:t>
      </w:r>
      <w:r w:rsidR="00316307">
        <w:t xml:space="preserve">noise sources than the </w:t>
      </w:r>
      <w:r w:rsidR="00A42826">
        <w:t>intersecting (</w:t>
      </w:r>
      <w:r w:rsidR="00316307">
        <w:t>underlying</w:t>
      </w:r>
      <w:r w:rsidR="00A42826">
        <w:t>)</w:t>
      </w:r>
      <w:r w:rsidR="00316307">
        <w:t xml:space="preserve"> ones of lower noise levels.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12B0FC83" w:rsidR="000F3D16" w:rsidRPr="00CC2F87" w:rsidRDefault="000F3D16" w:rsidP="000F3D16">
      <w:pPr>
        <w:pStyle w:val="Caption"/>
        <w:jc w:val="both"/>
      </w:pPr>
      <w:bookmarkStart w:id="32" w:name="_Ref33475320"/>
      <w:bookmarkStart w:id="33" w:name="_Toc37014171"/>
      <w:r w:rsidRPr="00CC2F87">
        <w:t xml:space="preserve">Figure </w:t>
      </w:r>
      <w:r w:rsidRPr="00CC2F87">
        <w:fldChar w:fldCharType="begin"/>
      </w:r>
      <w:r w:rsidRPr="00CC2F87">
        <w:instrText xml:space="preserve"> SEQ Figure \* ARABIC </w:instrText>
      </w:r>
      <w:r w:rsidRPr="00CC2F87">
        <w:fldChar w:fldCharType="separate"/>
      </w:r>
      <w:r w:rsidR="001E4245">
        <w:rPr>
          <w:noProof/>
        </w:rPr>
        <w:t>9</w:t>
      </w:r>
      <w:r w:rsidRPr="00CC2F87">
        <w:fldChar w:fldCharType="end"/>
      </w:r>
      <w:bookmarkEnd w:id="32"/>
      <w:r w:rsidRPr="00CC2F87">
        <w:t>. Modelled daytime traffic noise</w:t>
      </w:r>
      <w:r w:rsidR="00D26FFE" w:rsidRPr="00CC2F87">
        <w:t xml:space="preserve"> levels</w:t>
      </w:r>
      <w:r w:rsidR="007925B0" w:rsidRPr="00CC2F87">
        <w:t xml:space="preserve"> </w:t>
      </w:r>
      <w:r w:rsidR="00431ECF" w:rsidRPr="00CC2F87">
        <w:t>(dB</w:t>
      </w:r>
      <w:r w:rsidR="00427036">
        <w:t>(A)</w:t>
      </w:r>
      <w:r w:rsidR="00431ECF" w:rsidRPr="00CC2F87">
        <w:t xml:space="preserve">) </w:t>
      </w:r>
      <w:r w:rsidR="007925B0" w:rsidRPr="00CC2F87">
        <w:t>in Helsinki</w:t>
      </w:r>
      <w:r w:rsidRPr="00CC2F87">
        <w:t>.</w:t>
      </w:r>
      <w:bookmarkEnd w:id="33"/>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313CAB9E" w:rsidR="007925B0" w:rsidRPr="00CC2F87" w:rsidRDefault="004659A0" w:rsidP="004659A0">
      <w:pPr>
        <w:pStyle w:val="Caption"/>
        <w:jc w:val="both"/>
      </w:pPr>
      <w:bookmarkStart w:id="34" w:name="_Ref33475323"/>
      <w:bookmarkStart w:id="35" w:name="_Toc37014172"/>
      <w:r w:rsidRPr="00CC2F87">
        <w:t xml:space="preserve">Figure </w:t>
      </w:r>
      <w:r w:rsidRPr="00CC2F87">
        <w:fldChar w:fldCharType="begin"/>
      </w:r>
      <w:r w:rsidRPr="00CC2F87">
        <w:instrText xml:space="preserve"> SEQ Figure \* ARABIC </w:instrText>
      </w:r>
      <w:r w:rsidRPr="00CC2F87">
        <w:fldChar w:fldCharType="separate"/>
      </w:r>
      <w:r w:rsidR="001E4245">
        <w:rPr>
          <w:noProof/>
        </w:rPr>
        <w:t>10</w:t>
      </w:r>
      <w:r w:rsidRPr="00CC2F87">
        <w:fldChar w:fldCharType="end"/>
      </w:r>
      <w:bookmarkEnd w:id="34"/>
      <w:r w:rsidRPr="00CC2F87">
        <w:t>. Modelled daytime traffic noise levels (dB</w:t>
      </w:r>
      <w:r w:rsidR="0036498D">
        <w:t>(A)</w:t>
      </w:r>
      <w:r w:rsidRPr="00CC2F87">
        <w:t>) in Viikki.</w:t>
      </w:r>
      <w:bookmarkEnd w:id="35"/>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555A99BA" w:rsidR="00524730" w:rsidRPr="00CC2F87" w:rsidRDefault="00992FC4" w:rsidP="00B96814">
      <w:pPr>
        <w:pStyle w:val="Caption"/>
        <w:jc w:val="both"/>
      </w:pPr>
      <w:bookmarkStart w:id="36" w:name="_Ref33475326"/>
      <w:bookmarkStart w:id="37" w:name="_Toc37014173"/>
      <w:r w:rsidRPr="00CC2F87">
        <w:t xml:space="preserve">Figure </w:t>
      </w:r>
      <w:r w:rsidRPr="00CC2F87">
        <w:fldChar w:fldCharType="begin"/>
      </w:r>
      <w:r w:rsidRPr="00CC2F87">
        <w:instrText xml:space="preserve"> SEQ Figure \* ARABIC </w:instrText>
      </w:r>
      <w:r w:rsidRPr="00CC2F87">
        <w:fldChar w:fldCharType="separate"/>
      </w:r>
      <w:r w:rsidR="001E4245">
        <w:rPr>
          <w:noProof/>
        </w:rPr>
        <w:t>11</w:t>
      </w:r>
      <w:r w:rsidRPr="00CC2F87">
        <w:fldChar w:fldCharType="end"/>
      </w:r>
      <w:bookmarkEnd w:id="36"/>
      <w:r w:rsidRPr="00CC2F87">
        <w:t>. Modelled daytime traffic noise levels (dB</w:t>
      </w:r>
      <w:r w:rsidR="006518C5">
        <w:t>(A)</w:t>
      </w:r>
      <w:r w:rsidRPr="00CC2F87">
        <w:t xml:space="preserve">) </w:t>
      </w:r>
      <w:r w:rsidR="00A27E18">
        <w:t>in Kallio and Vallila (in</w:t>
      </w:r>
      <w:r w:rsidRPr="00CC2F87">
        <w:t xml:space="preserve"> Helsinki</w:t>
      </w:r>
      <w:r w:rsidR="00A27E18">
        <w:t>)</w:t>
      </w:r>
      <w:r w:rsidRPr="00CC2F87">
        <w:t>.</w:t>
      </w:r>
      <w:bookmarkEnd w:id="37"/>
      <w:r w:rsidR="00A34344" w:rsidRPr="00CC2F87">
        <w:t xml:space="preserve"> </w:t>
      </w:r>
    </w:p>
    <w:p w14:paraId="7157ED05" w14:textId="33D8A17D" w:rsidR="007A6F11" w:rsidRPr="00CC2F87" w:rsidRDefault="007A6F11" w:rsidP="007A6F11">
      <w:pPr>
        <w:pStyle w:val="Heading3"/>
      </w:pPr>
      <w:bookmarkStart w:id="38" w:name="_Toc37014127"/>
      <w:r w:rsidRPr="00CC2F87">
        <w:t>OpenStreetMap data</w:t>
      </w:r>
      <w:bookmarkEnd w:id="38"/>
    </w:p>
    <w:p w14:paraId="0F6BF7DB" w14:textId="3AA826BF" w:rsidR="00116119" w:rsidRDefault="00056A97" w:rsidP="00873115">
      <w:r>
        <w:t xml:space="preserve">A large </w:t>
      </w:r>
      <w:r w:rsidR="003946FD">
        <w:t>dataset</w:t>
      </w:r>
      <w:r>
        <w:t xml:space="preserve"> of </w:t>
      </w:r>
      <w:r w:rsidR="00AB4993">
        <w:t xml:space="preserve">street </w:t>
      </w:r>
      <w:r w:rsidR="0038739D">
        <w:t xml:space="preserve">network </w:t>
      </w:r>
      <w:r w:rsidR="000A5E9E">
        <w:t>feature</w:t>
      </w:r>
      <w:r w:rsidR="003946FD">
        <w:t>s</w:t>
      </w:r>
      <w:r w:rsidR="00962C9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w:t>
      </w:r>
      <w:r w:rsidR="009629FE">
        <w:t>data</w:t>
      </w:r>
      <w:r w:rsidR="00B14C32">
        <w:t xml:space="preserve"> </w:t>
      </w:r>
      <w:r w:rsidR="009629FE">
        <w:t>was</w:t>
      </w:r>
      <w:r w:rsidR="00FE288E">
        <w:t xml:space="preserve"> </w:t>
      </w:r>
      <w:r w:rsidR="00C85E93">
        <w:t>queried</w:t>
      </w:r>
      <w:r w:rsidR="00873115" w:rsidRPr="00CC2F87">
        <w:t xml:space="preserve"> </w:t>
      </w:r>
      <w:r w:rsidR="000C5B6A">
        <w:t>from</w:t>
      </w:r>
      <w:r w:rsidR="00FE288E">
        <w:t xml:space="preserve"> </w:t>
      </w:r>
      <w:r w:rsidR="00817794">
        <w:fldChar w:fldCharType="begin"/>
      </w:r>
      <w:r w:rsidR="00817794">
        <w:instrText xml:space="preserve"> ADDIN ZOTERO_ITEM CSL_CITATION {"citationID":"P1ShH89b","properties":{"formattedCitation":"({\\i{}Overpass API}, 2020)","plainCitation":"(Overpass API, 2020)","noteIndex":0},"citationItems":[{"id":888,"uris":["http://zotero.org/users/5467145/items/E9UYVTSU"],"uri":["http://zotero.org/users/5467145/items/E9UYVTSU"],"itemData":{"id":888,"type":"webpage","title":"Overpass API","URL":"https://wiki.openstreetmap.org/wiki/Overpass_API (accessed on 4 April 2020)","issued":{"date-parts":[["2020"]]}}}],"schema":"https://github.com/citation-style-language/schema/raw/master/csl-citation.json"} </w:instrText>
      </w:r>
      <w:r w:rsidR="00817794">
        <w:fldChar w:fldCharType="separate"/>
      </w:r>
      <w:r w:rsidR="00817794" w:rsidRPr="00817794">
        <w:rPr>
          <w:lang w:val="en-GB"/>
        </w:rPr>
        <w:t xml:space="preserve">Overpass API </w:t>
      </w:r>
      <w:r w:rsidR="00817794">
        <w:rPr>
          <w:lang w:val="en-GB"/>
        </w:rPr>
        <w:t>(</w:t>
      </w:r>
      <w:r w:rsidR="00817794" w:rsidRPr="00817794">
        <w:rPr>
          <w:lang w:val="en-GB"/>
        </w:rPr>
        <w:t>20</w:t>
      </w:r>
      <w:r w:rsidR="00817794">
        <w:rPr>
          <w:lang w:val="en-GB"/>
        </w:rPr>
        <w:t>19</w:t>
      </w:r>
      <w:r w:rsidR="00817794" w:rsidRPr="00817794">
        <w:rPr>
          <w:lang w:val="en-GB"/>
        </w:rPr>
        <w:t>)</w:t>
      </w:r>
      <w:r w:rsidR="00817794">
        <w:fldChar w:fldCharType="end"/>
      </w:r>
      <w:r w:rsidR="00873115" w:rsidRPr="00CC2F87">
        <w:t xml:space="preserve"> which allowed using </w:t>
      </w:r>
      <w:r w:rsidR="00266FA7">
        <w:t xml:space="preserve">a custom query </w:t>
      </w:r>
      <w:r w:rsidR="002A37D0">
        <w:t xml:space="preserve">string </w:t>
      </w:r>
      <w:r w:rsidR="00873115" w:rsidRPr="00CC2F87">
        <w:t xml:space="preserve">to </w:t>
      </w:r>
      <w:r w:rsidR="005C2BF4" w:rsidRPr="00CC2F87">
        <w:t>request only</w:t>
      </w:r>
      <w:r w:rsidR="00873115" w:rsidRPr="00CC2F87">
        <w:t xml:space="preserve"> the </w:t>
      </w:r>
      <w:r w:rsidR="0054173D">
        <w:t>appropriate</w:t>
      </w:r>
      <w:r w:rsidR="001A5555">
        <w:t xml:space="preserve"> </w:t>
      </w:r>
      <w:r w:rsidR="00873115" w:rsidRPr="00CC2F87">
        <w:t>features</w:t>
      </w:r>
      <w:r w:rsidR="00DC3C22">
        <w:t xml:space="preserve"> based</w:t>
      </w:r>
      <w:r w:rsidR="00F25A3A">
        <w:t xml:space="preserve"> on their attributes</w:t>
      </w:r>
      <w:r w:rsidR="00873115" w:rsidRPr="00CC2F87">
        <w:t>.</w:t>
      </w:r>
      <w:r w:rsidR="000C5B6A">
        <w:t xml:space="preserve"> </w:t>
      </w:r>
      <w:r w:rsidR="003147A4">
        <w:t xml:space="preserve">The python library </w:t>
      </w:r>
      <w:r w:rsidR="000C5B6A">
        <w:t xml:space="preserve">OSMnx </w:t>
      </w:r>
      <w:r w:rsidR="00E47102">
        <w:fldChar w:fldCharType="begin"/>
      </w:r>
      <w:r w:rsidR="00E47102">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fldChar w:fldCharType="separate"/>
      </w:r>
      <w:r w:rsidR="00E47102">
        <w:rPr>
          <w:noProof/>
        </w:rPr>
        <w:t>(Boeing, 2017)</w:t>
      </w:r>
      <w:r w:rsidR="00E47102">
        <w:fldChar w:fldCharType="end"/>
      </w:r>
      <w:r w:rsidR="0089653A">
        <w:t xml:space="preserve"> </w:t>
      </w:r>
      <w:r w:rsidR="000C5B6A">
        <w:t xml:space="preserve">provided a practical way </w:t>
      </w:r>
      <w:r w:rsidR="00AB2649">
        <w:t xml:space="preserve">for </w:t>
      </w:r>
      <w:r w:rsidR="000C5B6A">
        <w:t>accessing the API</w:t>
      </w:r>
      <w:r w:rsidR="00A126CC">
        <w:t xml:space="preserve"> </w:t>
      </w:r>
      <w:r w:rsidR="00067ED1">
        <w:t>and</w:t>
      </w:r>
      <w:r w:rsidR="00A126CC">
        <w:t xml:space="preserve"> </w:t>
      </w:r>
      <w:r w:rsidR="005B0821">
        <w:t>using</w:t>
      </w:r>
      <w:r w:rsidR="0089653A">
        <w:t xml:space="preserve"> </w:t>
      </w:r>
      <w:r w:rsidR="005B0821">
        <w:t>a</w:t>
      </w:r>
      <w:r w:rsidR="0089653A">
        <w:t xml:space="preserve"> </w:t>
      </w:r>
      <w:r w:rsidR="00A126CC">
        <w:t>customized query string.</w:t>
      </w:r>
      <w:r w:rsidR="000C5B6A">
        <w:t xml:space="preserve"> </w:t>
      </w:r>
      <w:r w:rsidR="00B4498A">
        <w:t xml:space="preserve">The query string was </w:t>
      </w:r>
      <w:r w:rsidR="002A37D0">
        <w:t>based on the</w:t>
      </w:r>
      <w:r w:rsidR="00B4498A">
        <w:t xml:space="preserve"> default query string of OSMnx for walkable </w:t>
      </w:r>
      <w:r w:rsidR="00473EBE">
        <w:t>street feature</w:t>
      </w:r>
      <w:r w:rsidR="00E43FF0">
        <w:t>s</w:t>
      </w:r>
      <w:r w:rsidR="00BA5793">
        <w:t xml:space="preserve"> </w:t>
      </w:r>
      <w:r w:rsidR="00784111">
        <w:t>and</w:t>
      </w:r>
      <w:r w:rsidR="00BA5793">
        <w:t xml:space="preserve"> adjusted to exclude </w:t>
      </w:r>
      <w:r w:rsidR="00D94628">
        <w:t>several</w:t>
      </w:r>
      <w:r w:rsidR="00BA5793">
        <w:t xml:space="preserve"> unwalkable features</w:t>
      </w:r>
      <w:r w:rsidR="00E43FF0">
        <w:t xml:space="preserve"> </w:t>
      </w:r>
      <w:r w:rsidR="00AE5A2A">
        <w:t>(</w:t>
      </w:r>
      <w:r w:rsidR="00AE5A2A">
        <w:fldChar w:fldCharType="begin"/>
      </w:r>
      <w:r w:rsidR="00AE5A2A">
        <w:instrText xml:space="preserve"> REF _Ref33792283 \h </w:instrText>
      </w:r>
      <w:r w:rsidR="00AE5A2A">
        <w:fldChar w:fldCharType="separate"/>
      </w:r>
      <w:r w:rsidR="001E4245" w:rsidRPr="00137F21">
        <w:t xml:space="preserve">Table </w:t>
      </w:r>
      <w:r w:rsidR="001E4245">
        <w:rPr>
          <w:noProof/>
        </w:rPr>
        <w:t>2</w:t>
      </w:r>
      <w:r w:rsidR="00AE5A2A">
        <w:fldChar w:fldCharType="end"/>
      </w:r>
      <w:r w:rsidR="00AE5A2A">
        <w:t>)</w:t>
      </w:r>
      <w:r w:rsidR="00B4498A">
        <w:t>.</w:t>
      </w:r>
      <w:r w:rsidR="00AF128E">
        <w:t xml:space="preserve"> </w:t>
      </w:r>
    </w:p>
    <w:p w14:paraId="7BB65F2C" w14:textId="1CA3E6C9" w:rsidR="00083040" w:rsidRDefault="00784111" w:rsidP="00873115">
      <w:r>
        <w:lastRenderedPageBreak/>
        <w:t>Yet, s</w:t>
      </w:r>
      <w:r w:rsidR="00116119">
        <w:t xml:space="preserve">ome unwalkable street features were needed to be filtered out from the graph only after creating </w:t>
      </w:r>
      <w:r w:rsidR="007C6FF4">
        <w:t>it</w:t>
      </w:r>
      <w:r w:rsidR="00116119">
        <w:t xml:space="preserve"> due to limitations in the querying capabilities of OSMnx. Hence, a subsequent download of unwalkable street network data was require</w:t>
      </w:r>
      <w:r w:rsidR="008E08B3">
        <w:t>d</w:t>
      </w:r>
      <w:r w:rsidR="00116119">
        <w:t xml:space="preserve">. </w:t>
      </w:r>
    </w:p>
    <w:p w14:paraId="2729F386" w14:textId="0356CD81" w:rsidR="00AE5A2A" w:rsidRDefault="00577308" w:rsidP="00F906ED">
      <w:r>
        <w:t xml:space="preserve">Choosing OSM data as the basis of the walkable street network graph </w:t>
      </w:r>
      <w:r w:rsidR="00BD6692">
        <w:t>can</w:t>
      </w:r>
      <w:r>
        <w:t xml:space="preserve"> be justified </w:t>
      </w:r>
      <w:r w:rsidR="004753CE">
        <w:t>with</w:t>
      </w:r>
      <w:r w:rsidR="00187779">
        <w:t xml:space="preserve"> at least three</w:t>
      </w:r>
      <w:r>
        <w:t xml:space="preserve"> arguments</w:t>
      </w:r>
      <w:r w:rsidR="00F906ED">
        <w:t xml:space="preserve">. </w:t>
      </w:r>
      <w:r w:rsidR="007F7870">
        <w:t xml:space="preserve">As demonstrated </w:t>
      </w:r>
      <w:r w:rsidR="001C4E7C">
        <w:t>by</w:t>
      </w:r>
      <w:r w:rsidR="007F7870">
        <w:t xml:space="preserve"> a number of studies, e.g. </w:t>
      </w:r>
      <w:r w:rsidR="007F7870">
        <w:fldChar w:fldCharType="begin"/>
      </w:r>
      <w:r w:rsidR="007F7870">
        <w:instrText xml:space="preserve"> ADDIN ZOTERO_ITEM CSL_CITATION {"citationID":"JzT7wPAa","properties":{"formattedCitation":"(Zielstra &amp; Hochmair, 2011, 2012)","plainCitation":"(Zielstra &amp; Hochmair, 2011, 2012)","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fldChar w:fldCharType="separate"/>
      </w:r>
      <w:r w:rsidR="007F7870">
        <w:rPr>
          <w:noProof/>
        </w:rPr>
        <w:t>Zielstra &amp; Hochmair (2011, 2012)</w:t>
      </w:r>
      <w:r w:rsidR="007F7870">
        <w:fldChar w:fldCharType="end"/>
      </w:r>
      <w:r w:rsidR="007F7870">
        <w:t xml:space="preserve">, </w:t>
      </w:r>
      <w:r w:rsidR="00BB2AB3">
        <w:t xml:space="preserve">OSM often </w:t>
      </w:r>
      <w:r w:rsidR="00187779">
        <w:t xml:space="preserve">contains a comprehensive set of </w:t>
      </w:r>
      <w:r w:rsidR="00BB2AB3">
        <w:t>walkable street features</w:t>
      </w:r>
      <w:r w:rsidR="00FD0537">
        <w:t xml:space="preserve"> </w:t>
      </w:r>
      <w:r w:rsidR="00187779">
        <w:t>of</w:t>
      </w:r>
      <w:r w:rsidR="00FD0537">
        <w:t xml:space="preserve"> </w:t>
      </w:r>
      <w:r w:rsidR="00187779">
        <w:t>major cities</w:t>
      </w:r>
      <w:r w:rsidR="00110D0F">
        <w:t xml:space="preserve">, </w:t>
      </w:r>
      <w:r w:rsidR="00FD0537">
        <w:t xml:space="preserve">since </w:t>
      </w:r>
      <w:r w:rsidR="00187779">
        <w:t xml:space="preserve">the data is </w:t>
      </w:r>
      <w:r w:rsidR="00110D0F">
        <w:t xml:space="preserve">updated by </w:t>
      </w:r>
      <w:r w:rsidR="008436E3">
        <w:t xml:space="preserve">active </w:t>
      </w:r>
      <w:r w:rsidR="00110D0F">
        <w:t>local OSM</w:t>
      </w:r>
      <w:r w:rsidR="00187779">
        <w:t xml:space="preserve"> communities</w:t>
      </w:r>
      <w:r w:rsidR="00F906ED">
        <w:t xml:space="preserve"> (1)</w:t>
      </w:r>
      <w:r w:rsidR="00BB2AB3">
        <w:t xml:space="preserve">. </w:t>
      </w:r>
      <w:r w:rsidR="006235B3">
        <w:t>The street network data used in the official route planner</w:t>
      </w:r>
      <w:r>
        <w:t xml:space="preserve"> application of Helsinki Region Transport (HSL)</w:t>
      </w:r>
      <w:r w:rsidR="00E53486">
        <w:t xml:space="preserve"> authority</w:t>
      </w:r>
      <w:r>
        <w:t xml:space="preserve"> </w:t>
      </w:r>
      <w:r w:rsidR="006235B3">
        <w:t>is solely based on OSM data</w:t>
      </w:r>
      <w:r w:rsidR="00402020">
        <w:t>. Therefore,</w:t>
      </w:r>
      <w:r w:rsidR="006235B3">
        <w:t xml:space="preserve"> OSM of the area is</w:t>
      </w:r>
      <w:r>
        <w:t xml:space="preserve"> </w:t>
      </w:r>
      <w:r w:rsidR="00CB5386">
        <w:t xml:space="preserve">kept up to date </w:t>
      </w:r>
      <w:r>
        <w:t>by also professional</w:t>
      </w:r>
      <w:r w:rsidR="00F906ED">
        <w:t xml:space="preserve"> mappers (2)</w:t>
      </w:r>
      <w:r w:rsidR="0033563C">
        <w:t>.</w:t>
      </w:r>
      <w:r w:rsidR="00F906ED">
        <w:t xml:space="preserve"> </w:t>
      </w:r>
      <w:r w:rsidR="000703AD">
        <w:t>Moreover, the u</w:t>
      </w:r>
      <w:r w:rsidR="00536763">
        <w:t>se of</w:t>
      </w:r>
      <w:r w:rsidR="002F0B17">
        <w:t xml:space="preserve"> OSM</w:t>
      </w:r>
      <w:r w:rsidR="00CD27C7">
        <w:t xml:space="preserve"> data</w:t>
      </w:r>
      <w:r w:rsidR="002F0B17">
        <w:t xml:space="preserve"> allows easier adopting of the methodology in other study </w:t>
      </w:r>
      <w:r w:rsidR="00575D5C">
        <w:t xml:space="preserve">settings and </w:t>
      </w:r>
      <w:r w:rsidR="002F0B17">
        <w:t>areas</w:t>
      </w:r>
      <w:r w:rsidR="00F906ED">
        <w:t xml:space="preserve"> (3)</w:t>
      </w:r>
      <w:r w:rsidR="002F0B17">
        <w:t>.</w:t>
      </w:r>
      <w:r w:rsidR="006B0A8B">
        <w:t xml:space="preserve"> </w:t>
      </w:r>
    </w:p>
    <w:p w14:paraId="2C504A55" w14:textId="60621539" w:rsidR="00AE5A2A" w:rsidRPr="00137F21" w:rsidRDefault="00AE5A2A" w:rsidP="00AE5A2A">
      <w:pPr>
        <w:pStyle w:val="TableCaption"/>
      </w:pPr>
      <w:bookmarkStart w:id="39" w:name="_Ref33792283"/>
      <w:bookmarkStart w:id="40" w:name="_Toc36720082"/>
      <w:r w:rsidRPr="00137F21">
        <w:t xml:space="preserve">Table </w:t>
      </w:r>
      <w:r w:rsidRPr="00137F21">
        <w:fldChar w:fldCharType="begin"/>
      </w:r>
      <w:r w:rsidRPr="00137F21">
        <w:instrText xml:space="preserve"> SEQ Table \* ARABIC </w:instrText>
      </w:r>
      <w:r w:rsidRPr="00137F21">
        <w:fldChar w:fldCharType="separate"/>
      </w:r>
      <w:r w:rsidR="001E4245">
        <w:rPr>
          <w:noProof/>
        </w:rPr>
        <w:t>2</w:t>
      </w:r>
      <w:r w:rsidRPr="00137F21">
        <w:fldChar w:fldCharType="end"/>
      </w:r>
      <w:bookmarkEnd w:id="39"/>
      <w:r w:rsidRPr="00137F21">
        <w:t xml:space="preserve">. Query strings for </w:t>
      </w:r>
      <w:r>
        <w:t xml:space="preserve">street network data downloads </w:t>
      </w:r>
      <w:r w:rsidR="00F64E9B">
        <w:t>to be used with</w:t>
      </w:r>
      <w:r>
        <w:t xml:space="preserve"> Overpass API </w:t>
      </w:r>
      <w:r w:rsidR="00F64E9B">
        <w:t>and</w:t>
      </w:r>
      <w:r>
        <w:t xml:space="preserve"> OSMnx python library.</w:t>
      </w:r>
      <w:bookmarkEnd w:id="40"/>
      <w:r w:rsidR="00082F87">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CC2F87" w:rsidRDefault="00AE5A2A" w:rsidP="0000314F">
            <w:pPr>
              <w:pStyle w:val="TableText"/>
              <w:spacing w:before="240" w:after="160"/>
              <w:jc w:val="left"/>
            </w:pPr>
            <w:r>
              <w:t>Graph</w:t>
            </w:r>
            <w:r w:rsidR="00624855">
              <w:t xml:space="preserve"> description</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yes"]["highway"!~"trunk_link|motor|proposed|construction|abandoned|platform|raceway"]["foot"!~"no"]["service"!~"private"]["access"!~"private"]</w:t>
            </w:r>
          </w:p>
        </w:tc>
      </w:tr>
      <w:tr w:rsidR="00AE5A2A" w:rsidRPr="00CC2F87"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68366E" w:rsidRDefault="008B26DB" w:rsidP="0000314F">
            <w:pPr>
              <w:pStyle w:val="TableText"/>
              <w:spacing w:after="200" w:line="240" w:lineRule="auto"/>
              <w:jc w:val="left"/>
              <w:rPr>
                <w:sz w:val="20"/>
                <w:szCs w:val="22"/>
              </w:rPr>
            </w:pPr>
            <w:r>
              <w:rPr>
                <w:sz w:val="20"/>
                <w:szCs w:val="22"/>
              </w:rPr>
              <w:t>Additional g</w:t>
            </w:r>
            <w:r w:rsidR="00AE5A2A">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1" w:name="_Toc37014128"/>
      <w:r w:rsidRPr="00CC2F87">
        <w:t xml:space="preserve">Register based origin-destination (OD) </w:t>
      </w:r>
      <w:r w:rsidR="007375B8" w:rsidRPr="00CC2F87">
        <w:t xml:space="preserve">commuting </w:t>
      </w:r>
      <w:r w:rsidRPr="00CC2F87">
        <w:t>data</w:t>
      </w:r>
      <w:bookmarkEnd w:id="41"/>
    </w:p>
    <w:p w14:paraId="52424509" w14:textId="7543F8D5" w:rsidR="00E10691" w:rsidRDefault="003E54D0" w:rsidP="000D3FE9">
      <w:r>
        <w:t>C</w:t>
      </w:r>
      <w:r w:rsidR="007F0870">
        <w:t>ensus</w:t>
      </w:r>
      <w:r w:rsidR="000D3FE9">
        <w:t>-based commuting data</w:t>
      </w:r>
      <w:r w:rsidR="00411F74">
        <w:t xml:space="preserve"> (</w:t>
      </w:r>
      <w:r w:rsidR="00411F74" w:rsidRPr="00411F74">
        <w:t>T06_tma_e_TOL2008_2016_hel</w:t>
      </w:r>
      <w:r w:rsidR="00411F74">
        <w:t>)</w:t>
      </w:r>
      <w:r w:rsidR="000D3FE9">
        <w:t xml:space="preserve"> was acquired for the study </w:t>
      </w:r>
      <w:r w:rsidR="00C9540F">
        <w:t xml:space="preserve">to </w:t>
      </w:r>
      <w:r>
        <w:t>enable</w:t>
      </w:r>
      <w:r w:rsidR="00C9540F">
        <w:t xml:space="preserve"> </w:t>
      </w:r>
      <w:r>
        <w:t>public transport itinerary planning</w:t>
      </w:r>
      <w:r w:rsidR="000D3FE9">
        <w:t xml:space="preserve"> from homes to workplaces</w:t>
      </w:r>
      <w:r>
        <w:t>. The planned itineraries were needed</w:t>
      </w:r>
      <w:r w:rsidR="001A2068">
        <w:t xml:space="preserve"> for</w:t>
      </w:r>
      <w:r w:rsidR="00A464DD">
        <w:t xml:space="preserve"> </w:t>
      </w:r>
      <w:r>
        <w:t>the</w:t>
      </w:r>
      <w:r w:rsidR="000D3FE9">
        <w:t xml:space="preserve"> assessment</w:t>
      </w:r>
      <w:r>
        <w:t xml:space="preserve"> of pedestrians’ exposure to traffic noise</w:t>
      </w:r>
      <w:r w:rsidR="000D3FE9">
        <w:t xml:space="preserve">. </w:t>
      </w:r>
      <w:r w:rsidR="003C17F1">
        <w:t xml:space="preserve">The </w:t>
      </w:r>
      <w:r w:rsidR="00A464DD">
        <w:t xml:space="preserve">commuting </w:t>
      </w:r>
      <w:r w:rsidR="003C17F1">
        <w:t xml:space="preserve">data was produced by Statistics Finland and </w:t>
      </w:r>
      <w:r w:rsidR="00111F84">
        <w:t xml:space="preserve">provided </w:t>
      </w:r>
      <w:r w:rsidR="003C17F1">
        <w:t xml:space="preserve">by the </w:t>
      </w:r>
      <w:r w:rsidR="003C17F1" w:rsidRPr="003C17F1">
        <w:t>Finnish Environment Institute</w:t>
      </w:r>
      <w:r w:rsidR="003C17F1">
        <w:t xml:space="preserve">. </w:t>
      </w:r>
      <w:r w:rsidR="006D57A4">
        <w:t xml:space="preserve">In the data, commutes are reported by aggregated origin-destination (OD) flows between 250 m statistical grid cells covering the whole country. Essentially, </w:t>
      </w:r>
      <w:r w:rsidR="00B33199">
        <w:t>a</w:t>
      </w:r>
      <w:r w:rsidR="005B2D64">
        <w:t xml:space="preserve"> commuting </w:t>
      </w:r>
      <w:r w:rsidR="006D57A4">
        <w:t>flow</w:t>
      </w:r>
      <w:r w:rsidR="005B2D64">
        <w:t xml:space="preserve"> for one </w:t>
      </w:r>
      <w:r w:rsidR="005B2D64">
        <w:t>OD</w:t>
      </w:r>
      <w:r w:rsidR="005B2D64">
        <w:t xml:space="preserve"> (cell) pair is</w:t>
      </w:r>
      <w:r w:rsidR="006D57A4">
        <w:t xml:space="preserve"> </w:t>
      </w:r>
      <w:r w:rsidR="005B2D64">
        <w:t xml:space="preserve">reported </w:t>
      </w:r>
      <w:r w:rsidR="00B33199">
        <w:t>with</w:t>
      </w:r>
      <w:r w:rsidR="006D57A4">
        <w:t xml:space="preserve"> one row </w:t>
      </w:r>
      <w:r w:rsidR="00B33199">
        <w:t>in the data</w:t>
      </w:r>
      <w:r w:rsidR="006D57A4">
        <w:t xml:space="preserve">. </w:t>
      </w:r>
      <w:r w:rsidR="0043327B">
        <w:t xml:space="preserve">The only pre-processing </w:t>
      </w:r>
      <w:r w:rsidR="005078D5">
        <w:t xml:space="preserve">that was done </w:t>
      </w:r>
      <w:r w:rsidR="0043327B">
        <w:t>for the data was extracting commuting flows that originated in the study area</w:t>
      </w:r>
      <w:r w:rsidR="00E10691">
        <w:t>.</w:t>
      </w:r>
      <w:r w:rsidR="005A25B1">
        <w:t xml:space="preserve"> </w:t>
      </w:r>
    </w:p>
    <w:p w14:paraId="501684F5" w14:textId="5BD0AA40" w:rsidR="00B41CC9" w:rsidRPr="00CC2F87" w:rsidRDefault="00871A0F" w:rsidP="00ED0F8F">
      <w:pPr>
        <w:pStyle w:val="Heading3"/>
      </w:pPr>
      <w:bookmarkStart w:id="42" w:name="_Toc37014129"/>
      <w:r>
        <w:lastRenderedPageBreak/>
        <w:t>Online r</w:t>
      </w:r>
      <w:r w:rsidR="00DF5206" w:rsidRPr="00CC2F87">
        <w:t>outing service of the local public transport authority</w:t>
      </w:r>
      <w:bookmarkEnd w:id="42"/>
    </w:p>
    <w:p w14:paraId="2767BCBE" w14:textId="6108D835" w:rsidR="00CC62B1" w:rsidRDefault="009219A7" w:rsidP="00E613F5">
      <w:r>
        <w:t>The</w:t>
      </w:r>
      <w:r w:rsidR="00CC62B1">
        <w:t xml:space="preserve"> </w:t>
      </w:r>
      <w:r w:rsidR="00871A0F">
        <w:t>online route planner</w:t>
      </w:r>
      <w:r w:rsidR="00CC62B1">
        <w:t xml:space="preserve"> service of Helsinki Region Transport (HSL)</w:t>
      </w:r>
      <w:r w:rsidR="00E53486">
        <w:t xml:space="preserve"> authority</w:t>
      </w:r>
      <w:r w:rsidR="00CC62B1">
        <w:t xml:space="preserve"> was utilized </w:t>
      </w:r>
      <w:r w:rsidR="00A118B0">
        <w:t xml:space="preserve">in </w:t>
      </w:r>
      <w:r w:rsidR="008C042F">
        <w:t>plan</w:t>
      </w:r>
      <w:r w:rsidR="00A118B0">
        <w:t>ning</w:t>
      </w:r>
      <w:r w:rsidR="00CC62B1">
        <w:t xml:space="preserve"> </w:t>
      </w:r>
      <w:r w:rsidR="008C042F">
        <w:t xml:space="preserve">public transport </w:t>
      </w:r>
      <w:r w:rsidR="00CC62B1">
        <w:t>itineraries</w:t>
      </w:r>
      <w:r w:rsidR="00A118B0">
        <w:t xml:space="preserve"> for the commutes</w:t>
      </w:r>
      <w:r w:rsidR="00CC62B1">
        <w:t xml:space="preserve">. </w:t>
      </w:r>
      <w:r w:rsidR="00D4244E">
        <w:t>The service was accessed via its application programming interface</w:t>
      </w:r>
      <w:r w:rsidR="00A617C1">
        <w:t xml:space="preserve"> (API)</w:t>
      </w:r>
      <w:r w:rsidR="00D4244E">
        <w:t xml:space="preserve"> to </w:t>
      </w:r>
      <w:r w:rsidR="002942E6">
        <w:t>allow</w:t>
      </w:r>
      <w:r w:rsidR="00D4244E">
        <w:t xml:space="preserve"> </w:t>
      </w:r>
      <w:r w:rsidR="008908DE">
        <w:t>efficient</w:t>
      </w:r>
      <w:r w:rsidR="00D4244E">
        <w:t xml:space="preserve"> and reproducible </w:t>
      </w:r>
      <w:r w:rsidR="002942E6">
        <w:t>itinerary planning</w:t>
      </w:r>
      <w:r w:rsidR="00D4244E">
        <w:t xml:space="preserve">. </w:t>
      </w:r>
      <w:r w:rsidR="00E613F5">
        <w:t>The planned itineraries were</w:t>
      </w:r>
      <w:r w:rsidR="00E338D8">
        <w:t xml:space="preserve"> needed </w:t>
      </w:r>
      <w:r w:rsidR="008908DE">
        <w:t>in</w:t>
      </w:r>
      <w:r w:rsidR="008B3B31">
        <w:t xml:space="preserve"> two </w:t>
      </w:r>
      <w:r w:rsidR="00E613F5">
        <w:t>phases of the study</w:t>
      </w:r>
      <w:r w:rsidR="008B3B31">
        <w:t>:</w:t>
      </w:r>
      <w:r w:rsidR="00E613F5">
        <w:t xml:space="preserve"> 1) in finding local walks for the assessment of pedestrians’ exposure to traffic noise and 2) </w:t>
      </w:r>
      <w:r w:rsidR="008908DE">
        <w:t>in assessing</w:t>
      </w:r>
      <w:r w:rsidR="008B3B31">
        <w:t xml:space="preserve"> the quality of the </w:t>
      </w:r>
      <w:r w:rsidR="00224343">
        <w:t xml:space="preserve">shortest </w:t>
      </w:r>
      <w:r w:rsidR="008B3B31">
        <w:t xml:space="preserve">paths calculated with the </w:t>
      </w:r>
      <w:r w:rsidR="00A41C09">
        <w:t>quiet path routing</w:t>
      </w:r>
      <w:r w:rsidR="008B3B31">
        <w:t xml:space="preserve"> method </w:t>
      </w:r>
      <w:r w:rsidR="00004926">
        <w:t>in comparison to the</w:t>
      </w:r>
      <w:r w:rsidR="008B3B31">
        <w:t xml:space="preserve"> reference paths </w:t>
      </w:r>
      <w:r w:rsidR="00F66405">
        <w:t>(</w:t>
      </w:r>
      <w:r w:rsidR="008B3B31">
        <w:t>returned from the API</w:t>
      </w:r>
      <w:r w:rsidR="00F66405">
        <w:t>)</w:t>
      </w:r>
      <w:r w:rsidR="008B3B31">
        <w:t xml:space="preserve">. </w:t>
      </w:r>
    </w:p>
    <w:p w14:paraId="07AA9ABF" w14:textId="31F08DDC" w:rsidR="004C33F2" w:rsidRDefault="004C33F2" w:rsidP="004C33F2">
      <w:pPr>
        <w:pStyle w:val="Heading2"/>
      </w:pPr>
      <w:bookmarkStart w:id="43" w:name="_Toc37014130"/>
      <w:r w:rsidRPr="00CC2F87">
        <w:t>Technical framework</w:t>
      </w:r>
      <w:r w:rsidR="00406DEB">
        <w:t xml:space="preserve"> and architecture</w:t>
      </w:r>
      <w:bookmarkEnd w:id="43"/>
    </w:p>
    <w:p w14:paraId="4562EB86" w14:textId="0714F064" w:rsidR="007B3A32" w:rsidRDefault="009A36BC" w:rsidP="009A36BC">
      <w:r>
        <w:t xml:space="preserve">The technical framework of the study </w:t>
      </w:r>
      <w:r w:rsidR="00045C7D">
        <w:t>is composed</w:t>
      </w:r>
      <w:r>
        <w:t xml:space="preserve">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1E4245" w:rsidRPr="00CC2F87">
        <w:t xml:space="preserve">Figure </w:t>
      </w:r>
      <w:r w:rsidR="001E4245">
        <w:rPr>
          <w:noProof/>
        </w:rPr>
        <w:t>12</w:t>
      </w:r>
      <w:r w:rsidR="007B3A32">
        <w:fldChar w:fldCharType="end"/>
      </w:r>
      <w:r w:rsidR="007B3A32">
        <w:t>)</w:t>
      </w:r>
      <w:r>
        <w:t xml:space="preserve">. </w:t>
      </w:r>
      <w:r w:rsidR="001E6C93">
        <w:t>M</w:t>
      </w:r>
      <w:r w:rsidR="00D54209">
        <w:t>ajority</w:t>
      </w:r>
      <w:r w:rsidR="00B62C72">
        <w:t xml:space="preserve"> of </w:t>
      </w:r>
      <w:r w:rsidR="00045C7D">
        <w:t xml:space="preserve">the </w:t>
      </w:r>
      <w:r w:rsidR="00B62C72">
        <w:t xml:space="preserve">data analysis and </w:t>
      </w:r>
      <w:r w:rsidR="000E0877">
        <w:t xml:space="preserve">the </w:t>
      </w:r>
      <w:r w:rsidR="00A41C09">
        <w:t>quiet path routing</w:t>
      </w:r>
      <w:r w:rsidR="00B62C72">
        <w:t xml:space="preserve"> method w</w:t>
      </w:r>
      <w:r w:rsidR="00004DC3">
        <w:t>ere</w:t>
      </w:r>
      <w:r w:rsidR="00B62C72">
        <w:t xml:space="preserve"> </w:t>
      </w:r>
      <w:r w:rsidR="003C0137">
        <w:t>implemented</w:t>
      </w:r>
      <w:r w:rsidR="00B62C72">
        <w:t xml:space="preserve"> in Python programming language. </w:t>
      </w:r>
      <w:r w:rsidR="001E6C93">
        <w:t>Thus, the main external dependencies</w:t>
      </w:r>
      <w:r w:rsidR="004D4F48">
        <w:t xml:space="preserve"> of the study</w:t>
      </w:r>
      <w:r w:rsidR="001E6C93">
        <w:t xml:space="preserve"> </w:t>
      </w:r>
      <w:r w:rsidR="003C0137">
        <w:t>cover several</w:t>
      </w:r>
      <w:r w:rsidR="007B3A32">
        <w:t xml:space="preserve"> </w:t>
      </w:r>
      <w:r w:rsidR="00EF12D4">
        <w:t xml:space="preserve">Python libraries </w:t>
      </w:r>
      <w:r w:rsidR="00A045C4">
        <w:t>that were used in</w:t>
      </w:r>
      <w:r w:rsidR="00EF12D4">
        <w:t xml:space="preserve"> </w:t>
      </w:r>
      <w:r w:rsidR="00004DC3">
        <w:t>processing</w:t>
      </w:r>
      <w:r w:rsidR="007B3A32">
        <w:t xml:space="preserve"> and analyzing </w:t>
      </w:r>
      <w:r w:rsidR="00EF6C71">
        <w:t xml:space="preserve">statistical, </w:t>
      </w:r>
      <w:r w:rsidR="001E6C93">
        <w:t xml:space="preserve">geospatial and </w:t>
      </w:r>
      <w:r w:rsidR="004768AA">
        <w:t xml:space="preserve">graph </w:t>
      </w:r>
      <w:r w:rsidR="007B3A32">
        <w:t xml:space="preserve">data </w:t>
      </w:r>
      <w:r w:rsidR="00EF12D4">
        <w:t>(e.g.</w:t>
      </w:r>
      <w:r w:rsidR="001E6C93">
        <w:t xml:space="preserve"> </w:t>
      </w:r>
      <w:r w:rsidR="008A2E21">
        <w:t>Pandas, GeoPandas, NetworkX and OSMnx</w:t>
      </w:r>
      <w:r w:rsidR="00EF12D4">
        <w:t>)</w:t>
      </w:r>
      <w:r w:rsidR="008A2E21">
        <w:t>.</w:t>
      </w:r>
      <w:r w:rsidR="007B3A32">
        <w:t xml:space="preserve"> </w:t>
      </w:r>
      <w:r w:rsidR="00A045C4">
        <w:t>T</w:t>
      </w:r>
      <w:r w:rsidR="007B3A32">
        <w:t xml:space="preserve">he used libraries and packages have </w:t>
      </w:r>
      <w:r w:rsidR="00A045C4">
        <w:t>also their own</w:t>
      </w:r>
      <w:r w:rsidR="007B3A32">
        <w:t xml:space="preserve"> external dependencies which are now shown in the figure. </w:t>
      </w:r>
    </w:p>
    <w:p w14:paraId="0D60E98E" w14:textId="61F4130D" w:rsidR="009A36BC" w:rsidRDefault="00C70ECC" w:rsidP="009A36BC">
      <w:r>
        <w:t>M</w:t>
      </w:r>
      <w:r w:rsidR="00144D15">
        <w:t>odular design was</w:t>
      </w:r>
      <w:r>
        <w:t xml:space="preserve"> favored</w:t>
      </w:r>
      <w:r w:rsidR="00144D15">
        <w:t xml:space="preserve"> in developing the methods</w:t>
      </w:r>
      <w:r>
        <w:t>. This meant establishing</w:t>
      </w:r>
      <w:r w:rsidR="00144D15">
        <w:t xml:space="preserve"> common utilities </w:t>
      </w:r>
      <w:r>
        <w:t xml:space="preserve">to be used in </w:t>
      </w:r>
      <w:r w:rsidR="00144D15">
        <w:t xml:space="preserve">different </w:t>
      </w:r>
      <w:r>
        <w:t>phases</w:t>
      </w:r>
      <w:r w:rsidR="00144D15">
        <w:t xml:space="preserve"> of the analysis </w:t>
      </w:r>
      <w:r w:rsidR="00BC2F42">
        <w:t xml:space="preserve">as well as </w:t>
      </w:r>
      <w:r w:rsidR="007B3A32">
        <w:t xml:space="preserve">by the </w:t>
      </w:r>
      <w:r w:rsidR="00A41C09">
        <w:t>quiet path routing</w:t>
      </w:r>
      <w:r w:rsidR="00144D15">
        <w:t xml:space="preserve"> application. </w:t>
      </w:r>
      <w:r w:rsidR="00406DEB">
        <w:t xml:space="preserve">Functions were </w:t>
      </w:r>
      <w:r w:rsidR="00C27E14">
        <w:t>distributed</w:t>
      </w:r>
      <w:r w:rsidR="00406DEB">
        <w:t xml:space="preserve"> into</w:t>
      </w:r>
      <w:r w:rsidR="00EB4936">
        <w:t xml:space="preserve"> separate</w:t>
      </w:r>
      <w:r w:rsidR="00406DEB">
        <w:t xml:space="preserve"> </w:t>
      </w:r>
      <w:r w:rsidR="009F6060">
        <w:t>Python</w:t>
      </w:r>
      <w:r w:rsidR="00C27E14">
        <w:t xml:space="preserve"> </w:t>
      </w:r>
      <w:r w:rsidR="00406DEB">
        <w:t>modules</w:t>
      </w:r>
      <w:r w:rsidR="00BB2F20">
        <w:t xml:space="preserve"> with distinct responsibilities,</w:t>
      </w:r>
      <w:r w:rsidR="00E0429E">
        <w:t xml:space="preserve"> </w:t>
      </w:r>
      <w:r w:rsidR="00406DEB">
        <w:t>to make finding</w:t>
      </w:r>
      <w:r w:rsidR="00081B38">
        <w:t xml:space="preserve"> </w:t>
      </w:r>
      <w:r w:rsidR="00406DEB">
        <w:t xml:space="preserve">and </w:t>
      </w:r>
      <w:r w:rsidR="007B3A32">
        <w:t xml:space="preserve">using </w:t>
      </w:r>
      <w:r w:rsidR="00406DEB">
        <w:t xml:space="preserve">them practical. </w:t>
      </w:r>
      <w:r w:rsidR="00F617AE">
        <w:t xml:space="preserve">A single </w:t>
      </w:r>
      <w:r w:rsidR="007B3A32">
        <w:t>C</w:t>
      </w:r>
      <w:r w:rsidR="00F617AE">
        <w:t>onda</w:t>
      </w:r>
      <w:r w:rsidR="007B3A32">
        <w:t>-</w:t>
      </w:r>
      <w:r w:rsidR="00F617AE">
        <w:t>environment was created to provide</w:t>
      </w:r>
      <w:r w:rsidR="006061C2">
        <w:t xml:space="preserve"> all</w:t>
      </w:r>
      <w:r w:rsidR="00F617AE">
        <w:t xml:space="preserve"> </w:t>
      </w:r>
      <w:r w:rsidR="003624B5">
        <w:t xml:space="preserve">Python </w:t>
      </w:r>
      <w:r w:rsidR="00F617AE">
        <w:t xml:space="preserve">libraries </w:t>
      </w:r>
      <w:r w:rsidR="006061C2">
        <w:t xml:space="preserve">needed in the </w:t>
      </w:r>
      <w:r w:rsidR="00F617AE">
        <w:t>study</w:t>
      </w:r>
      <w:r w:rsidR="006061C2">
        <w:t xml:space="preserve">, </w:t>
      </w:r>
      <w:r w:rsidR="00550E54">
        <w:t>including</w:t>
      </w:r>
      <w:r w:rsidR="006061C2">
        <w:t xml:space="preserve"> the ones for the</w:t>
      </w:r>
      <w:r w:rsidR="00550E54">
        <w:t xml:space="preserve"> </w:t>
      </w:r>
      <w:r w:rsidR="00F617AE">
        <w:t>server-based quiet path routing application</w:t>
      </w:r>
      <w:r w:rsidR="00C61D0B">
        <w:t xml:space="preserve"> (for</w:t>
      </w:r>
      <w:r w:rsidR="003E7C8A">
        <w:t xml:space="preserve"> </w:t>
      </w:r>
      <w:r w:rsidR="00C61D0B">
        <w:t xml:space="preserve">detailed technical description of the environment, see </w:t>
      </w:r>
      <w:r w:rsidR="00C61D0B" w:rsidRPr="00D71E84">
        <w:fldChar w:fldCharType="begin"/>
      </w:r>
      <w:r w:rsidR="00C61D0B" w:rsidRPr="00D71E84">
        <w:instrText xml:space="preserve"> REF _Ref33706590 \h  \* MERGEFORMAT </w:instrText>
      </w:r>
      <w:r w:rsidR="00C61D0B" w:rsidRPr="00D71E84">
        <w:fldChar w:fldCharType="separate"/>
      </w:r>
      <w:r w:rsidR="001E4245" w:rsidRPr="001E4245">
        <w:t xml:space="preserve">Appendix </w:t>
      </w:r>
      <w:r w:rsidR="001E4245" w:rsidRPr="001E4245">
        <w:rPr>
          <w:noProof/>
        </w:rPr>
        <w:t>1</w:t>
      </w:r>
      <w:r w:rsidR="00C61D0B" w:rsidRPr="00D71E84">
        <w:fldChar w:fldCharType="end"/>
      </w:r>
      <w:r w:rsidR="00C61D0B">
        <w:t>)</w:t>
      </w:r>
      <w:r w:rsidR="006061C2">
        <w:t>.</w:t>
      </w:r>
      <w:r w:rsidR="00550E5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7BF73685">
            <wp:extent cx="5581601" cy="78811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881122"/>
                    </a:xfrm>
                    <a:prstGeom prst="rect">
                      <a:avLst/>
                    </a:prstGeom>
                  </pic:spPr>
                </pic:pic>
              </a:graphicData>
            </a:graphic>
          </wp:inline>
        </w:drawing>
      </w:r>
    </w:p>
    <w:p w14:paraId="4D9BCD36" w14:textId="24E4D7C9" w:rsidR="00153745" w:rsidRDefault="00153745" w:rsidP="00020EA1">
      <w:pPr>
        <w:pStyle w:val="Caption"/>
      </w:pPr>
      <w:bookmarkStart w:id="44" w:name="_Ref33707421"/>
      <w:bookmarkStart w:id="45" w:name="_Toc3701417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1E4245">
        <w:rPr>
          <w:noProof/>
        </w:rPr>
        <w:t>12</w:t>
      </w:r>
      <w:r w:rsidR="004F023F" w:rsidRPr="00CC2F87">
        <w:fldChar w:fldCharType="end"/>
      </w:r>
      <w:bookmarkEnd w:id="44"/>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45"/>
      <w:r w:rsidR="002D300D" w:rsidRPr="00CC2F87">
        <w:t xml:space="preserve"> </w:t>
      </w:r>
    </w:p>
    <w:p w14:paraId="7051E6B2" w14:textId="5F6BDF9C" w:rsidR="00A93751" w:rsidRPr="00CC2F87" w:rsidRDefault="00962C8B" w:rsidP="006931F6">
      <w:pPr>
        <w:pStyle w:val="Heading2"/>
      </w:pPr>
      <w:bookmarkStart w:id="46" w:name="_Toc37014131"/>
      <w:r>
        <w:lastRenderedPageBreak/>
        <w:t xml:space="preserve">Quiet path </w:t>
      </w:r>
      <w:r w:rsidR="00A41C09">
        <w:t>routing</w:t>
      </w:r>
      <w:r w:rsidR="00493AAD" w:rsidRPr="00CC2F87">
        <w:t xml:space="preserve"> </w:t>
      </w:r>
      <w:r w:rsidR="00E60CD2" w:rsidRPr="00CC2F87">
        <w:t>method</w:t>
      </w:r>
      <w:bookmarkEnd w:id="46"/>
    </w:p>
    <w:p w14:paraId="23794001" w14:textId="50807D2E" w:rsidR="00896DC2" w:rsidRPr="00CC2F87" w:rsidRDefault="00B86E9C" w:rsidP="00896DC2">
      <w:pPr>
        <w:pStyle w:val="Heading3"/>
      </w:pPr>
      <w:bookmarkStart w:id="47" w:name="_Ref33771037"/>
      <w:bookmarkStart w:id="48" w:name="_Toc37014132"/>
      <w:r w:rsidRPr="00CC2F87">
        <w:t>Environmental impedance function</w:t>
      </w:r>
      <w:bookmarkEnd w:id="47"/>
      <w:bookmarkEnd w:id="48"/>
    </w:p>
    <w:p w14:paraId="7769A740" w14:textId="54D0D6E8" w:rsidR="00CB7FB3" w:rsidRPr="00CC2F87" w:rsidRDefault="00D1194E" w:rsidP="00CB7FB3">
      <w:r>
        <w:t xml:space="preserve">An environmental impedance function </w:t>
      </w:r>
      <w:r w:rsidR="001F6515">
        <w:t xml:space="preserve">(EIF) </w:t>
      </w:r>
      <w:r w:rsidR="00212A49">
        <w:t>for</w:t>
      </w:r>
      <w:r>
        <w:t xml:space="preserve"> noise </w:t>
      </w:r>
      <w:r w:rsidR="00212A49">
        <w:t>was</w:t>
      </w:r>
      <w:r>
        <w:t xml:space="preserve"> </w:t>
      </w:r>
      <w:r w:rsidR="006C3538">
        <w:t>designed</w:t>
      </w:r>
      <w:r w:rsidR="00212A49">
        <w:t xml:space="preserve"> </w:t>
      </w:r>
      <w:r w:rsidR="0042363E">
        <w:t>to enable</w:t>
      </w:r>
      <w:r>
        <w:t xml:space="preserve"> exposure -based routing analysis. </w:t>
      </w:r>
      <w:r w:rsidR="00896DC2" w:rsidRPr="00CC2F87">
        <w:t xml:space="preserve">The </w:t>
      </w:r>
      <w:r w:rsidR="000D32DD" w:rsidRPr="00CC2F87">
        <w:t>equation</w:t>
      </w:r>
      <w:r w:rsidR="00126F12">
        <w:t xml:space="preserve"> </w:t>
      </w:r>
      <w:r w:rsidR="00126F12">
        <w:t>(i.e. EIF)</w:t>
      </w:r>
      <w:r w:rsidR="00896DC2" w:rsidRPr="00CC2F87">
        <w:t xml:space="preserve"> for calculating </w:t>
      </w:r>
      <w:r w:rsidR="00EE3E3C" w:rsidRPr="00CC2F87">
        <w:t>adjusted</w:t>
      </w:r>
      <w:r w:rsidR="00123606">
        <w:t xml:space="preserve">, </w:t>
      </w:r>
      <w:r w:rsidR="00126F12">
        <w:t xml:space="preserve">dynamic </w:t>
      </w:r>
      <w:r w:rsidR="00123606">
        <w:t>noise</w:t>
      </w:r>
      <w:r w:rsidR="00126F12">
        <w:t xml:space="preserve"> exposure </w:t>
      </w:r>
      <w:r w:rsidR="00123606">
        <w:t>-based</w:t>
      </w:r>
      <w:r w:rsidR="00126F12">
        <w:t>,</w:t>
      </w:r>
      <w:r w:rsidR="00123606">
        <w:t xml:space="preserve"> </w:t>
      </w:r>
      <w:r w:rsidR="00896DC2" w:rsidRPr="00CC2F87">
        <w:t>edge cost</w:t>
      </w:r>
      <w:r w:rsidR="000D32DD" w:rsidRPr="00CC2F87">
        <w:t>s</w:t>
      </w:r>
      <w:r w:rsidR="00126F12">
        <w:t xml:space="preserv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3E6728"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70C95E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1E4245">
              <w:rPr>
                <w:noProof/>
              </w:rPr>
              <w:t>1</w:t>
            </w:r>
            <w:r w:rsidRPr="00CC2F87">
              <w:fldChar w:fldCharType="end"/>
            </w:r>
            <w:r w:rsidRPr="00CC2F87">
              <w:t>)</w:t>
            </w:r>
          </w:p>
        </w:tc>
      </w:tr>
    </w:tbl>
    <w:p w14:paraId="3076F6F7" w14:textId="513DB8AE"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w:t>
      </w:r>
      <w:r w:rsidR="00D1194E">
        <w:t xml:space="preserve">. </w:t>
      </w:r>
      <w:r w:rsidR="00A13F6C">
        <w:t>In later parts of the thesis</w:t>
      </w:r>
      <w:r w:rsidR="00D1194E">
        <w:t xml:space="preserve">,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w:t>
      </w:r>
      <w:r w:rsidR="00D6709B">
        <w:t>contamination of</w:t>
      </w:r>
      <w:r w:rsidR="00905972">
        <w:t xml:space="preserve"> distances</w:t>
      </w:r>
      <w:r w:rsidR="00D6709B">
        <w:t xml:space="preserve"> (</w:t>
      </w:r>
      <w:r w:rsidR="00D6709B">
        <w:fldChar w:fldCharType="begin"/>
      </w:r>
      <w:r w:rsidR="00D6709B">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fldChar w:fldCharType="separate"/>
      </w:r>
      <w:r w:rsidR="00D6709B">
        <w:rPr>
          <w:noProof/>
        </w:rPr>
        <w:t>Ribeiro &amp; Mendes, 2013)</w:t>
      </w:r>
      <w:r w:rsidR="00D6709B">
        <w:fldChar w:fldCharType="end"/>
      </w:r>
      <w:r w:rsidR="00D6709B">
        <w:t xml:space="preserve"> </w:t>
      </w:r>
      <w:r w:rsidR="00905972">
        <w:t>was applied in calculating the noise cost</w:t>
      </w:r>
      <w:r w:rsidR="00000667">
        <w:t>s</w:t>
      </w:r>
      <w:r w:rsidR="00CE57A2">
        <w:t xml:space="preserve">. </w:t>
      </w:r>
      <w:r w:rsidR="006B2670">
        <w:t xml:space="preserve">However, instead of using </w:t>
      </w:r>
      <w:r w:rsidR="000C4D69">
        <w:t xml:space="preserve">a </w:t>
      </w:r>
      <w:r w:rsidR="006B2670">
        <w:t>few fixed thresholds</w:t>
      </w:r>
      <w:r w:rsidR="000C4D69">
        <w:t xml:space="preserve"> (dB)</w:t>
      </w:r>
      <w:r w:rsidR="006B2670">
        <w:t xml:space="preserve"> in assigning the 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w:t>
      </w:r>
      <w:r w:rsidR="000C4D69">
        <w:rPr>
          <w:noProof/>
        </w:rPr>
        <w:t xml:space="preserve">as in </w:t>
      </w:r>
      <w:r w:rsidR="006C3A73">
        <w:rPr>
          <w:noProof/>
        </w:rPr>
        <w:t>Ribeiro &amp; Mendes, 2013)</w:t>
      </w:r>
      <w:r w:rsidR="006C3A73">
        <w:fldChar w:fldCharType="end"/>
      </w:r>
      <w:r w:rsidR="006C3A73">
        <w:t>,</w:t>
      </w:r>
      <w:r w:rsidR="006B2670">
        <w:t xml:space="preserve"> the following formula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3E6728"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AD73085" w:rsidR="00F97ACD" w:rsidRPr="00CC2F87" w:rsidRDefault="00F97ACD" w:rsidP="00B61A9D">
            <w:pPr>
              <w:spacing w:before="460" w:after="400"/>
            </w:pPr>
            <w:bookmarkStart w:id="49" w:name="_Ref9591374"/>
            <w:r w:rsidRPr="00CC2F87">
              <w:t>(</w:t>
            </w:r>
            <w:r w:rsidRPr="00CC2F87">
              <w:fldChar w:fldCharType="begin"/>
            </w:r>
            <w:r w:rsidRPr="00CC2F87">
              <w:instrText xml:space="preserve"> SEQ Equation \* ARABIC </w:instrText>
            </w:r>
            <w:r w:rsidRPr="00CC2F87">
              <w:fldChar w:fldCharType="separate"/>
            </w:r>
            <w:r w:rsidR="001E4245">
              <w:rPr>
                <w:noProof/>
              </w:rPr>
              <w:t>2</w:t>
            </w:r>
            <w:r w:rsidRPr="00CC2F87">
              <w:fldChar w:fldCharType="end"/>
            </w:r>
            <w:r w:rsidRPr="00CC2F87">
              <w:t>)</w:t>
            </w:r>
            <w:bookmarkEnd w:id="49"/>
          </w:p>
        </w:tc>
      </w:tr>
    </w:tbl>
    <w:p w14:paraId="09541333" w14:textId="1D82982E"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23495B">
        <w:t xml:space="preserve"> of</w:t>
      </w:r>
      <w:r w:rsidRPr="00CC2F87">
        <w:t xml:space="preserve"> 55</w:t>
      </w:r>
      <w:r w:rsidR="00B7638A">
        <w:t xml:space="preserve"> dB to </w:t>
      </w:r>
      <w:r w:rsidRPr="00CC2F87">
        <w:t>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B7638A" w:rsidRPr="00CC2F87">
        <w:t>dB</w:t>
      </w:r>
      <w:r w:rsidR="00B7638A">
        <w:rPr>
          <w:vertAlign w:val="subscript"/>
        </w:rPr>
        <w:t>55</w:t>
      </w:r>
      <w:r w:rsidR="00896DC2" w:rsidRPr="00CC2F87">
        <w:t xml:space="preserve">) </w:t>
      </w:r>
      <w:r w:rsidR="00255970">
        <w:t>on</w:t>
      </w:r>
      <w:r w:rsidR="00896DC2" w:rsidRPr="00CC2F87">
        <w:t xml:space="preserve"> the edge geometry</w:t>
      </w:r>
      <w:r w:rsidR="00B7638A">
        <w:t>,</w:t>
      </w:r>
      <w:r w:rsidR="00896DC2" w:rsidRPr="00CC2F87">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B7638A">
        <w:rPr>
          <w:rFonts w:eastAsiaTheme="minorEastAsia"/>
          <w:iCs/>
        </w:rPr>
        <w:t xml:space="preserve">on range of </w:t>
      </w:r>
      <w:r w:rsidR="00896DC2" w:rsidRPr="00CC2F87">
        <w:rPr>
          <w:rFonts w:eastAsiaTheme="minorEastAsia"/>
          <w:iCs/>
        </w:rPr>
        <w:t>0.1</w:t>
      </w:r>
      <w:r w:rsidR="00B7638A">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0EFE3857" w:rsidR="000675A3"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w:t>
      </w:r>
      <w:r w:rsidR="00052254">
        <w:rPr>
          <w:rFonts w:eastAsiaTheme="minorEastAsia"/>
          <w:iCs/>
        </w:rPr>
        <w:t xml:space="preserve">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w:t>
      </w:r>
      <w:r w:rsidR="00052254">
        <w:rPr>
          <w:rFonts w:eastAsiaTheme="minorEastAsia"/>
          <w:iCs/>
          <w:noProof/>
        </w:rPr>
        <w:t xml:space="preserve"> (</w:t>
      </w:r>
      <w:r w:rsidR="001469EA">
        <w:rPr>
          <w:rFonts w:eastAsiaTheme="minorEastAsia"/>
          <w:iCs/>
          <w:noProof/>
        </w:rPr>
        <w:t>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w:t>
      </w:r>
      <w:r w:rsidR="00F6589C">
        <w:rPr>
          <w:rFonts w:eastAsiaTheme="minorEastAsia"/>
          <w:iCs/>
        </w:rPr>
        <w:t xml:space="preserve">static </w:t>
      </w:r>
      <w:r w:rsidR="001469EA">
        <w:rPr>
          <w:rFonts w:eastAsiaTheme="minorEastAsia"/>
          <w:iCs/>
        </w:rPr>
        <w:t>noise</w:t>
      </w:r>
      <w:r w:rsidR="00AA418B">
        <w:rPr>
          <w:rFonts w:eastAsiaTheme="minorEastAsia"/>
          <w:iCs/>
        </w:rPr>
        <w:t xml:space="preserve"> exposure</w:t>
      </w:r>
      <w:r w:rsidR="001469EA">
        <w:rPr>
          <w:rFonts w:eastAsiaTheme="minorEastAsia"/>
          <w:iCs/>
        </w:rPr>
        <w:t xml:space="preserve"> and annoyance. </w:t>
      </w:r>
      <w:r w:rsidR="00052254">
        <w:rPr>
          <w:rFonts w:eastAsiaTheme="minorEastAsia"/>
          <w:iCs/>
        </w:rPr>
        <w:t>However, b</w:t>
      </w:r>
      <w:r w:rsidR="00885D45">
        <w:rPr>
          <w:rFonts w:eastAsiaTheme="minorEastAsia"/>
          <w:iCs/>
        </w:rPr>
        <w:t xml:space="preserve">ased on </w:t>
      </w:r>
      <w:r w:rsidR="00052254">
        <w:rPr>
          <w:rFonts w:eastAsiaTheme="minorEastAsia"/>
          <w:iCs/>
        </w:rPr>
        <w:t>their</w:t>
      </w:r>
      <w:r w:rsidR="00885D45">
        <w:rPr>
          <w:rFonts w:eastAsiaTheme="minorEastAsia"/>
          <w:iCs/>
        </w:rPr>
        <w:t xml:space="preserv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relationship</w:t>
      </w:r>
      <w:r w:rsidR="008607C1">
        <w:rPr>
          <w:rFonts w:eastAsiaTheme="minorEastAsia"/>
          <w:iCs/>
        </w:rPr>
        <w:t xml:space="preserve"> seem to exist</w:t>
      </w:r>
      <w:r w:rsidR="00DC27CB">
        <w:rPr>
          <w:rFonts w:eastAsiaTheme="minorEastAsia"/>
          <w:iCs/>
        </w:rPr>
        <w:t xml:space="preserve"> between A-weighted </w:t>
      </w:r>
      <w:r w:rsidR="00F9754F">
        <w:rPr>
          <w:rFonts w:eastAsiaTheme="minorEastAsia"/>
          <w:iCs/>
        </w:rPr>
        <w:t xml:space="preserve">sound pressure level (SPL) </w:t>
      </w:r>
      <w:r w:rsidR="00DC27CB">
        <w:rPr>
          <w:rFonts w:eastAsiaTheme="minorEastAsia"/>
          <w:iCs/>
        </w:rPr>
        <w:t>and perceived loudness</w:t>
      </w:r>
      <w:r w:rsidR="008607C1">
        <w:rPr>
          <w:rFonts w:eastAsiaTheme="minorEastAsia"/>
          <w:iCs/>
        </w:rPr>
        <w:t xml:space="preserve"> (or particularly annoyance)</w:t>
      </w:r>
      <w:r w:rsidR="003C09F4">
        <w:rPr>
          <w:rFonts w:eastAsiaTheme="minorEastAsia"/>
          <w:iCs/>
        </w:rPr>
        <w:t xml:space="preserve">, </w:t>
      </w:r>
      <w:r w:rsidR="00E86617">
        <w:rPr>
          <w:rFonts w:eastAsiaTheme="minorEastAsia"/>
          <w:iCs/>
        </w:rPr>
        <w:t xml:space="preserve">regardless of </w:t>
      </w:r>
      <w:r w:rsidR="008607C1">
        <w:rPr>
          <w:rFonts w:eastAsiaTheme="minorEastAsia"/>
          <w:iCs/>
        </w:rPr>
        <w:t xml:space="preserve">the several </w:t>
      </w:r>
      <w:r w:rsidR="003C09F4">
        <w:rPr>
          <w:rFonts w:eastAsiaTheme="minorEastAsia"/>
          <w:iCs/>
        </w:rPr>
        <w:t>sound attempts</w:t>
      </w:r>
      <w:r w:rsidR="00E86617">
        <w:rPr>
          <w:rFonts w:eastAsiaTheme="minorEastAsia"/>
          <w:iCs/>
        </w:rPr>
        <w:t xml:space="preserve"> </w:t>
      </w:r>
      <w:r w:rsidR="003C09F4">
        <w:rPr>
          <w:rFonts w:eastAsiaTheme="minorEastAsia"/>
          <w:iCs/>
        </w:rPr>
        <w:t xml:space="preserve">to find one </w:t>
      </w:r>
      <w:r w:rsidR="003C09F4">
        <w:rPr>
          <w:rFonts w:eastAsiaTheme="minorEastAsia"/>
          <w:iCs/>
        </w:rPr>
        <w:fldChar w:fldCharType="begin"/>
      </w:r>
      <w:r w:rsidR="003C09F4">
        <w:rPr>
          <w:rFonts w:eastAsiaTheme="minorEastAsia"/>
          <w:iCs/>
        </w:rPr>
        <w:instrText xml:space="preserve"> ADDIN ZOTERO_ITEM CSL_CITATION {"citationID":"KB2TX4QF","properties":{"formattedCitation":"(Miedema &amp; Oudshoorn, 2001)","plainCitation":"(Miedema &amp; Oudshoorn, 2001)","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w:t>
      </w:r>
      <w:r w:rsidR="008607C1">
        <w:rPr>
          <w:rFonts w:eastAsiaTheme="minorEastAsia"/>
          <w:iCs/>
          <w:noProof/>
        </w:rPr>
        <w:t xml:space="preserve">e.g. </w:t>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w:t>
      </w:r>
      <w:r w:rsidR="00060FAA">
        <w:rPr>
          <w:rFonts w:eastAsiaTheme="minorEastAsia"/>
          <w:iCs/>
        </w:rPr>
        <w:t>as the reviewed</w:t>
      </w:r>
      <w:r w:rsidR="003C09F4">
        <w:rPr>
          <w:rFonts w:eastAsiaTheme="minorEastAsia"/>
          <w:iCs/>
        </w:rPr>
        <w:t xml:space="preserv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t>
      </w:r>
      <w:r w:rsidR="00060FAA">
        <w:rPr>
          <w:rFonts w:eastAsiaTheme="minorEastAsia"/>
          <w:iCs/>
        </w:rPr>
        <w:t xml:space="preserve">the applicability of their findings in assessing annoyance of dynamic traffic </w:t>
      </w:r>
      <w:r w:rsidR="00060FAA">
        <w:rPr>
          <w:rFonts w:eastAsiaTheme="minorEastAsia"/>
          <w:iCs/>
        </w:rPr>
        <w:lastRenderedPageBreak/>
        <w:t>noise exposure is somewhat limited</w:t>
      </w:r>
      <w:r w:rsidR="003C09F4">
        <w:rPr>
          <w:rFonts w:eastAsiaTheme="minorEastAsia"/>
          <w:iCs/>
        </w:rPr>
        <w:t xml:space="preserve">. </w:t>
      </w:r>
      <w:r w:rsidR="0021781A">
        <w:rPr>
          <w:rFonts w:eastAsiaTheme="minorEastAsia"/>
          <w:iCs/>
        </w:rPr>
        <w:t xml:space="preserve">Given </w:t>
      </w:r>
      <w:r w:rsidR="00060FAA">
        <w:rPr>
          <w:rFonts w:eastAsiaTheme="minorEastAsia"/>
          <w:iCs/>
        </w:rPr>
        <w:t xml:space="preserve">this </w:t>
      </w:r>
      <w:r w:rsidR="0021781A">
        <w:rPr>
          <w:rFonts w:eastAsiaTheme="minorEastAsia"/>
          <w:iCs/>
        </w:rPr>
        <w:t xml:space="preserve">uncertainty on </w:t>
      </w:r>
      <w:r w:rsidR="00DB6FDD">
        <w:rPr>
          <w:rFonts w:eastAsiaTheme="minorEastAsia"/>
          <w:iCs/>
        </w:rPr>
        <w:t xml:space="preserve">modelling </w:t>
      </w:r>
      <w:r w:rsidR="0021781A">
        <w:rPr>
          <w:rFonts w:eastAsiaTheme="minorEastAsia"/>
          <w:iCs/>
        </w:rPr>
        <w:t xml:space="preserve">loudness or annoyance </w:t>
      </w:r>
      <w:r w:rsidR="0034046E">
        <w:rPr>
          <w:rFonts w:eastAsiaTheme="minorEastAsia"/>
          <w:iCs/>
        </w:rPr>
        <w:t>by</w:t>
      </w:r>
      <w:r w:rsidR="00252767">
        <w:rPr>
          <w:rFonts w:eastAsiaTheme="minorEastAsia"/>
          <w:iCs/>
        </w:rPr>
        <w:t xml:space="preserve"> </w:t>
      </w:r>
      <w:r w:rsidR="002F2855">
        <w:t>L</w:t>
      </w:r>
      <w:r w:rsidR="002F2855">
        <w:rPr>
          <w:vertAlign w:val="subscript"/>
        </w:rPr>
        <w:t>Aeq</w:t>
      </w:r>
      <w:r w:rsidR="0021781A">
        <w:rPr>
          <w:rFonts w:eastAsiaTheme="minorEastAsia"/>
          <w:iCs/>
        </w:rPr>
        <w:t xml:space="preserve">, two alternative functions were created for calculating </w:t>
      </w:r>
      <w:r w:rsidR="009B376D">
        <w:t xml:space="preserve">the </w:t>
      </w:r>
      <w:r w:rsidR="00634FFD">
        <w:rPr>
          <w:rFonts w:eastAsiaTheme="minorEastAsia"/>
          <w:iCs/>
        </w:rPr>
        <w:t xml:space="preserve">noise </w:t>
      </w:r>
      <w:r w:rsidR="0021781A">
        <w:rPr>
          <w:rFonts w:eastAsiaTheme="minorEastAsia"/>
          <w:iCs/>
        </w:rPr>
        <w:t>cost</w:t>
      </w:r>
      <w:r w:rsidR="00137E78">
        <w:rPr>
          <w:rFonts w:eastAsiaTheme="minorEastAsia"/>
          <w:iCs/>
        </w:rPr>
        <w:t xml:space="preserve"> coefficients</w:t>
      </w:r>
      <w:r w:rsidR="0021781A">
        <w:rPr>
          <w:rFonts w:eastAsiaTheme="minorEastAsia"/>
          <w:iCs/>
        </w:rPr>
        <w:t>.</w:t>
      </w:r>
      <w:r w:rsidR="00933CB0">
        <w:rPr>
          <w:rFonts w:eastAsiaTheme="minorEastAsia"/>
          <w:iCs/>
        </w:rPr>
        <w:t xml:space="preserve"> </w:t>
      </w:r>
      <w:r w:rsidR="00194A0E">
        <w:rPr>
          <w:rFonts w:eastAsiaTheme="minorEastAsia"/>
          <w:iCs/>
        </w:rPr>
        <w:t>First</w:t>
      </w:r>
      <w:r w:rsidR="00714C54">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w:t>
      </w:r>
      <w:r w:rsidR="00714C54">
        <w:t xml:space="preserve">(3) </w:t>
      </w:r>
      <w:r w:rsidR="00194A0E">
        <w:rPr>
          <w:rFonts w:eastAsiaTheme="minorEastAsia"/>
          <w:iCs/>
        </w:rPr>
        <w:t xml:space="preserve">assumes a linear relationship </w:t>
      </w:r>
      <w:r w:rsidR="00DF0BDF">
        <w:rPr>
          <w:rFonts w:eastAsiaTheme="minorEastAsia"/>
          <w:iCs/>
        </w:rPr>
        <w:t xml:space="preserve">between loudness and </w:t>
      </w:r>
      <w:r w:rsidR="008958CC">
        <w:t>L</w:t>
      </w:r>
      <w:r w:rsidR="008958CC">
        <w:rPr>
          <w:vertAlign w:val="subscript"/>
        </w:rPr>
        <w:t>Ae</w:t>
      </w:r>
      <w:r w:rsidR="002D5ADA">
        <w:rPr>
          <w:vertAlign w:val="subscript"/>
        </w:rPr>
        <w:t>q</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F33435">
        <w:t xml:space="preserve"> </w:t>
      </w:r>
      <w:r w:rsidR="000774C6">
        <w:t>a</w:t>
      </w:r>
      <w:r w:rsidR="000137AA">
        <w:t xml:space="preserve"> </w:t>
      </w:r>
      <w:r w:rsidR="00577FD4">
        <w:t xml:space="preserve">(linear) </w:t>
      </w:r>
      <w:r w:rsidR="000137AA">
        <w:t xml:space="preserve">range </w:t>
      </w:r>
      <w:r w:rsidR="00F33435">
        <w:t xml:space="preserve">of </w:t>
      </w:r>
      <w:r w:rsidR="000137AA">
        <w:t>0</w:t>
      </w:r>
      <w:r w:rsidR="00EF55A2">
        <w:t>.0</w:t>
      </w:r>
      <w:r w:rsidR="00F33435">
        <w:t xml:space="preserve"> to </w:t>
      </w:r>
      <w:r w:rsidR="000137AA">
        <w:t xml:space="preserve">1.0 </w:t>
      </w:r>
      <w:r w:rsidR="00447C7C">
        <w:t xml:space="preserve">with respective </w:t>
      </w:r>
      <w:r w:rsidR="00447C7C">
        <w:t>L</w:t>
      </w:r>
      <w:r w:rsidR="00447C7C">
        <w:rPr>
          <w:vertAlign w:val="subscript"/>
        </w:rPr>
        <w:t>Ae</w:t>
      </w:r>
      <w:r w:rsidR="002D5ADA">
        <w:rPr>
          <w:vertAlign w:val="subscript"/>
        </w:rPr>
        <w:t>q</w:t>
      </w:r>
      <w:r w:rsidR="00447C7C">
        <w:rPr>
          <w:vertAlign w:val="subscript"/>
        </w:rPr>
        <w:t xml:space="preserve"> </w:t>
      </w:r>
      <w:r w:rsidR="00447C7C">
        <w:t xml:space="preserve">(dB) range of </w:t>
      </w:r>
      <w:r w:rsidR="000137AA">
        <w:t>40</w:t>
      </w:r>
      <w:r w:rsidR="00447C7C">
        <w:t xml:space="preserve"> dB</w:t>
      </w:r>
      <w:r w:rsidR="000137AA">
        <w:t xml:space="preserve">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3E6728"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0B1CA888" w:rsidR="006C394E" w:rsidRPr="00CC2F87" w:rsidRDefault="006C394E" w:rsidP="006C394E">
            <w:pPr>
              <w:spacing w:before="480" w:after="240"/>
            </w:pPr>
            <w:bookmarkStart w:id="50" w:name="_Ref25851235"/>
            <w:bookmarkStart w:id="51" w:name="_Ref25851033"/>
            <w:r w:rsidRPr="00CC2F87">
              <w:t>(</w:t>
            </w:r>
            <w:bookmarkStart w:id="52" w:name="_Ref25851183"/>
            <w:bookmarkEnd w:id="50"/>
            <w:r w:rsidR="00B311E7" w:rsidRPr="00CC2F87">
              <w:fldChar w:fldCharType="begin"/>
            </w:r>
            <w:r w:rsidR="00B311E7" w:rsidRPr="00CC2F87">
              <w:instrText xml:space="preserve"> SEQ Equation \* ARABIC </w:instrText>
            </w:r>
            <w:r w:rsidR="00B311E7" w:rsidRPr="00CC2F87">
              <w:fldChar w:fldCharType="separate"/>
            </w:r>
            <w:r w:rsidR="001E4245">
              <w:rPr>
                <w:noProof/>
              </w:rPr>
              <w:t>3</w:t>
            </w:r>
            <w:r w:rsidR="00B311E7" w:rsidRPr="00CC2F87">
              <w:fldChar w:fldCharType="end"/>
            </w:r>
            <w:r w:rsidRPr="00CC2F87">
              <w:t>)</w:t>
            </w:r>
            <w:bookmarkEnd w:id="51"/>
            <w:bookmarkEnd w:id="52"/>
          </w:p>
        </w:tc>
      </w:tr>
    </w:tbl>
    <w:p w14:paraId="2891FAD1" w14:textId="1349992B"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F92DEB">
        <w:rPr>
          <w:rFonts w:eastAsiaTheme="minorEastAsia"/>
          <w:iCs/>
        </w:rPr>
        <w:t>introduces</w:t>
      </w:r>
      <w:r w:rsidR="00A93F9E">
        <w:rPr>
          <w:rFonts w:eastAsiaTheme="minorEastAsia"/>
          <w:iCs/>
        </w:rPr>
        <w:t xml:space="preserve"> </w:t>
      </w:r>
      <w:r w:rsidR="00372EA7">
        <w:rPr>
          <w:rFonts w:eastAsiaTheme="minorEastAsia"/>
          <w:iCs/>
        </w:rPr>
        <w:t>a</w:t>
      </w:r>
      <w:r w:rsidR="001B3B2C">
        <w:rPr>
          <w:rFonts w:eastAsiaTheme="minorEastAsia"/>
          <w:iCs/>
        </w:rPr>
        <w:t xml:space="preserve"> power law</w:t>
      </w:r>
      <w:r w:rsidR="00A93F9E">
        <w:rPr>
          <w:rFonts w:eastAsiaTheme="minorEastAsia"/>
          <w:iCs/>
        </w:rPr>
        <w:t xml:space="preserve"> </w:t>
      </w:r>
      <w:r w:rsidR="001B3B2C">
        <w:rPr>
          <w:rFonts w:eastAsiaTheme="minorEastAsia"/>
          <w:iCs/>
        </w:rPr>
        <w:t xml:space="preserve">between loudness and sound </w:t>
      </w:r>
      <w:r w:rsidR="00904C3E">
        <w:rPr>
          <w:rFonts w:eastAsiaTheme="minorEastAsia"/>
          <w:iCs/>
        </w:rPr>
        <w:t>pressure level</w:t>
      </w:r>
      <w:r w:rsidR="001B3B2C">
        <w:rPr>
          <w:rFonts w:eastAsiaTheme="minorEastAsia"/>
          <w:iCs/>
        </w:rPr>
        <w:t xml:space="preserve"> </w:t>
      </w:r>
      <w:r w:rsidR="00D75C7F">
        <w:rPr>
          <w:rFonts w:eastAsiaTheme="minorEastAsia"/>
          <w:iCs/>
        </w:rPr>
        <w:t>based on what</w:t>
      </w:r>
      <w:r w:rsidR="00802CCB">
        <w:rPr>
          <w:rFonts w:eastAsiaTheme="minorEastAsia"/>
          <w:iCs/>
        </w:rPr>
        <w:t xml:space="preserve">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3" w:name="_Ref9527730"/>
          <w:p w14:paraId="28FCAB85" w14:textId="2BCA750F" w:rsidR="006C394E" w:rsidRPr="006C394E" w:rsidRDefault="003E6728"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0C7D2286" w:rsidR="006C394E" w:rsidRPr="00CC2F87" w:rsidRDefault="006C394E" w:rsidP="00793654">
            <w:pPr>
              <w:spacing w:before="240" w:after="480"/>
            </w:pPr>
            <w:bookmarkStart w:id="54" w:name="_Ref25851268"/>
            <w:bookmarkStart w:id="55" w:name="_Ref25851126"/>
            <w:r w:rsidRPr="00CC2F87">
              <w:t>(</w:t>
            </w:r>
            <w:r w:rsidRPr="00CC2F87">
              <w:fldChar w:fldCharType="begin"/>
            </w:r>
            <w:r w:rsidRPr="00CC2F87">
              <w:instrText xml:space="preserve"> SEQ Equation \* ARABIC </w:instrText>
            </w:r>
            <w:r w:rsidRPr="00CC2F87">
              <w:fldChar w:fldCharType="separate"/>
            </w:r>
            <w:r w:rsidR="001E4245">
              <w:rPr>
                <w:noProof/>
              </w:rPr>
              <w:t>4</w:t>
            </w:r>
            <w:r w:rsidRPr="00CC2F87">
              <w:fldChar w:fldCharType="end"/>
            </w:r>
            <w:bookmarkEnd w:id="54"/>
            <w:r w:rsidRPr="00CC2F87">
              <w:t>)</w:t>
            </w:r>
            <w:bookmarkEnd w:id="55"/>
          </w:p>
        </w:tc>
      </w:tr>
    </w:tbl>
    <w:p w14:paraId="63051253" w14:textId="3BAB63D2"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w:t>
      </w:r>
      <w:r w:rsidR="007A40F3">
        <w:rPr>
          <w:rFonts w:eastAsiaTheme="minorEastAsia"/>
        </w:rPr>
        <w:t>0</w:t>
      </w:r>
      <w:r w:rsidR="00904C3E">
        <w:rPr>
          <w:rFonts w:eastAsiaTheme="minorEastAsia"/>
        </w:rPr>
        <w:t xml:space="preserve"> dB</w:t>
      </w:r>
      <w:r>
        <w:t>.</w:t>
      </w:r>
      <w:r w:rsidR="000A27A6">
        <w:t xml:space="preserve"> </w:t>
      </w:r>
      <w:r w:rsidR="002167DB">
        <w:t xml:space="preserve">Despite having its basis in noise research, the </w:t>
      </w:r>
      <w:r w:rsidR="002167DB">
        <w:rPr>
          <w:iCs/>
        </w:rPr>
        <w:t>a</w:t>
      </w:r>
      <w:r w:rsidR="00904C3E">
        <w:rPr>
          <w:rFonts w:eastAsiaTheme="minorEastAsia"/>
        </w:rPr>
        <w:t xml:space="preserve">pplicability of the Stevens’ power law is probably limited in this context since it was not originally designed to work with </w:t>
      </w:r>
      <w:r w:rsidR="00F21A23">
        <w:rPr>
          <w:rFonts w:eastAsiaTheme="minorEastAsia"/>
        </w:rPr>
        <w:t xml:space="preserve">averaged </w:t>
      </w:r>
      <w:r w:rsidR="00904C3E">
        <w:rPr>
          <w:rFonts w:eastAsiaTheme="minorEastAsia"/>
        </w:rPr>
        <w:t xml:space="preserve">A-weighted sound pressure levels (but with simple intensity metrics). </w:t>
      </w:r>
      <w:r w:rsidR="00904C3E">
        <w:t>The r</w:t>
      </w:r>
      <w:r w:rsidR="0082027C">
        <w:t xml:space="preserve">espective noise cost coefficients </w:t>
      </w:r>
      <w:r w:rsidR="00904C3E">
        <w:t xml:space="preserve">by both functions </w:t>
      </w:r>
      <w:r w:rsidR="0082027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1E4245" w:rsidRPr="00CC2F87">
        <w:t xml:space="preserve">Table </w:t>
      </w:r>
      <w:r w:rsidR="001E4245">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1E4245">
        <w:t xml:space="preserve">Figure </w:t>
      </w:r>
      <w:r w:rsidR="001E4245">
        <w:rPr>
          <w:noProof/>
        </w:rPr>
        <w:t>13</w:t>
      </w:r>
      <w:r w:rsidR="0082027C">
        <w:rPr>
          <w:iCs/>
        </w:rPr>
        <w:fldChar w:fldCharType="end"/>
      </w:r>
      <w:r w:rsidR="0082027C">
        <w:rPr>
          <w:iCs/>
        </w:rPr>
        <w:t xml:space="preserve">. </w:t>
      </w:r>
    </w:p>
    <w:p w14:paraId="14091A7D" w14:textId="051CCD4F"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 xml:space="preserve">10-dB increase, hence giving significantly higher costs to the highest noise levels. This </w:t>
      </w:r>
      <w:r w:rsidR="001C6BA3">
        <w:rPr>
          <w:rFonts w:eastAsiaTheme="minorEastAsia"/>
        </w:rPr>
        <w:t xml:space="preserve">could be seen as a </w:t>
      </w:r>
      <w:r w:rsidR="00E010E4">
        <w:rPr>
          <w:rFonts w:eastAsiaTheme="minorEastAsia"/>
        </w:rPr>
        <w:t>desired feature of the function, as the highest noise levels (&gt; 6</w:t>
      </w:r>
      <w:r w:rsidR="00BE4E2D">
        <w:rPr>
          <w:rFonts w:eastAsiaTheme="minorEastAsia"/>
        </w:rPr>
        <w:t>5</w:t>
      </w:r>
      <w:r w:rsidR="00E010E4">
        <w:rPr>
          <w:rFonts w:eastAsiaTheme="minorEastAsia"/>
        </w:rPr>
        <w:t xml:space="preserve"> dB) are </w:t>
      </w:r>
      <w:r w:rsidR="00CE4D40">
        <w:rPr>
          <w:rFonts w:eastAsiaTheme="minorEastAsia"/>
        </w:rPr>
        <w:t>considered as</w:t>
      </w:r>
      <w:r w:rsidR="00E010E4">
        <w:rPr>
          <w:rFonts w:eastAsiaTheme="minorEastAsia"/>
        </w:rPr>
        <w:t xml:space="preserv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1E4245">
        <w:t xml:space="preserve">Figure </w:t>
      </w:r>
      <w:r w:rsidR="001E4245">
        <w:rPr>
          <w:noProof/>
        </w:rPr>
        <w:t>2</w:t>
      </w:r>
      <w:r w:rsidR="003B2A60">
        <w:fldChar w:fldCharType="end"/>
      </w:r>
      <w:r w:rsidR="003B2A60">
        <w:t xml:space="preserve"> </w:t>
      </w:r>
      <w:r w:rsidR="0092069D">
        <w:t xml:space="preserve">by </w:t>
      </w:r>
      <w:r w:rsidR="003B2A60">
        <w:fldChar w:fldCharType="begin"/>
      </w:r>
      <w:r w:rsidR="003B2A60">
        <w:instrText xml:space="preserve"> ADDIN ZOTERO_ITEM CSL_CITATION {"citationID":"9N8Xh78Y","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w:t>
      </w:r>
      <w:r w:rsidR="0092069D">
        <w:rPr>
          <w:noProof/>
        </w:rPr>
        <w:t xml:space="preserve"> (</w:t>
      </w:r>
      <w:r w:rsidR="003B2A60">
        <w:rPr>
          <w:noProof/>
        </w:rPr>
        <w:t>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high</w:t>
      </w:r>
      <w:r w:rsidR="00646737">
        <w:t>er</w:t>
      </w:r>
      <w:r w:rsidR="0038303E">
        <w:t xml:space="preserve"> noise level may have a</w:t>
      </w:r>
      <w:r w:rsidR="000B2A28">
        <w:t>n</w:t>
      </w:r>
      <w:r w:rsidR="0038303E">
        <w:t xml:space="preserve"> </w:t>
      </w:r>
      <w:r w:rsidR="000B2A28">
        <w:t>amplified</w:t>
      </w:r>
      <w:r w:rsidR="0038303E">
        <w:t xml:space="preserve"> effect on </w:t>
      </w:r>
      <w:r w:rsidR="00621098">
        <w:t xml:space="preserve">the </w:t>
      </w:r>
      <w:r w:rsidR="0038303E">
        <w:t>perceived annoyance</w:t>
      </w:r>
      <w:r w:rsidR="0092069D">
        <w:t xml:space="preserve"> </w:t>
      </w:r>
      <w:r w:rsidR="00F76C30">
        <w:t xml:space="preserve">compared to </w:t>
      </w:r>
      <w:r w:rsidR="00646737">
        <w:t xml:space="preserve">an equivalent </w:t>
      </w:r>
      <w:r w:rsidR="00F76C30">
        <w:t>increase</w:t>
      </w:r>
      <w:r w:rsidR="00E54BDD">
        <w:t xml:space="preserve"> in SPL</w:t>
      </w:r>
      <w:r w:rsidR="00F76C30">
        <w:t xml:space="preserve"> at</w:t>
      </w:r>
      <w:r w:rsidR="00E50687">
        <w:t xml:space="preserve"> </w:t>
      </w:r>
      <w:r w:rsidR="00F76C30">
        <w:t>lower noise level</w:t>
      </w:r>
      <w:r w:rsidR="00586813">
        <w:t>s</w:t>
      </w:r>
      <w:r w:rsidR="0038303E">
        <w:t xml:space="preserve">. </w:t>
      </w:r>
    </w:p>
    <w:p w14:paraId="4F04499B" w14:textId="5DFBD271"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 xml:space="preserve">quiet paths </w:t>
      </w:r>
      <w:r w:rsidR="00586813">
        <w:t xml:space="preserve">options </w:t>
      </w:r>
      <w:r>
        <w:t xml:space="preserve">were </w:t>
      </w:r>
      <w:r w:rsidR="003F1487">
        <w:t>found</w:t>
      </w:r>
      <w:r>
        <w:t xml:space="preserve"> in most cases.</w:t>
      </w:r>
      <w:r w:rsidR="00E110A2">
        <w:t xml:space="preserve"> It may be that the sensitivity index and</w:t>
      </w:r>
      <w:r w:rsidR="003F1487">
        <w:t xml:space="preserve"> the</w:t>
      </w:r>
      <w:r w:rsidR="00E110A2">
        <w:t xml:space="preserve"> overall availability of </w:t>
      </w:r>
      <w:r w:rsidR="003929ED">
        <w:t>alternative paths</w:t>
      </w:r>
      <w:r w:rsidR="00902CA5">
        <w:t xml:space="preserve"> (between</w:t>
      </w:r>
      <w:r w:rsidR="003929ED">
        <w:t xml:space="preserve"> origin and destination</w:t>
      </w:r>
      <w:r w:rsidR="00902CA5">
        <w:t>)</w:t>
      </w:r>
      <w:r w:rsidR="00E110A2">
        <w:t xml:space="preserve"> override the effect of the small differences</w:t>
      </w:r>
      <w:r w:rsidR="003929ED">
        <w:t xml:space="preserve"> </w:t>
      </w:r>
      <w:r w:rsidR="00F3571B">
        <w:t xml:space="preserve">in noise costs </w:t>
      </w:r>
      <w:r w:rsidR="003929ED">
        <w:t>between</w:t>
      </w:r>
      <w:r w:rsidR="00E110A2">
        <w:t xml:space="preserve"> the</w:t>
      </w:r>
      <w:r w:rsidR="00F3571B">
        <w:t xml:space="preserve"> two</w:t>
      </w:r>
      <w:r w:rsidR="00E110A2">
        <w:t xml:space="preserve"> noise cost functions. </w:t>
      </w:r>
      <w:r w:rsidR="00524B37">
        <w:rPr>
          <w:rFonts w:eastAsiaTheme="minorEastAsia"/>
        </w:rPr>
        <w:t>U</w:t>
      </w:r>
      <w:r w:rsidR="005F2872">
        <w:rPr>
          <w:rFonts w:eastAsiaTheme="minorEastAsia"/>
        </w:rPr>
        <w:t xml:space="preserve">ncertainties in noise/annoyance/loudness relationships are considered further in </w:t>
      </w:r>
      <w:r w:rsidR="00021816">
        <w:rPr>
          <w:rFonts w:eastAsiaTheme="minorEastAsia"/>
        </w:rPr>
        <w:t>chapter 5.</w:t>
      </w:r>
      <w:r w:rsidR="00745650">
        <w:rPr>
          <w:rFonts w:eastAsiaTheme="minorEastAsia"/>
        </w:rPr>
        <w:t>6</w:t>
      </w:r>
      <w:r w:rsidR="005F2872">
        <w:rPr>
          <w:rFonts w:eastAsiaTheme="minorEastAsia"/>
        </w:rPr>
        <w:t>.</w:t>
      </w:r>
      <w:r w:rsidR="000901B5">
        <w:rPr>
          <w:rFonts w:eastAsiaTheme="minorEastAsia"/>
        </w:rPr>
        <w:t xml:space="preserve"> </w:t>
      </w:r>
    </w:p>
    <w:p w14:paraId="56C4E007" w14:textId="0DF6949E" w:rsidR="00393D82" w:rsidRPr="00CC2F87" w:rsidRDefault="00393D82" w:rsidP="00020EA1">
      <w:pPr>
        <w:pStyle w:val="TableCaption"/>
        <w:rPr>
          <w:rFonts w:eastAsiaTheme="minorEastAsia"/>
        </w:rPr>
      </w:pPr>
      <w:bookmarkStart w:id="56" w:name="_Ref34464348"/>
      <w:bookmarkStart w:id="57" w:name="_Toc36720083"/>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1E4245">
        <w:rPr>
          <w:noProof/>
        </w:rPr>
        <w:t>3</w:t>
      </w:r>
      <w:r w:rsidR="004F023F" w:rsidRPr="00CC2F87">
        <w:fldChar w:fldCharType="end"/>
      </w:r>
      <w:bookmarkEnd w:id="53"/>
      <w:bookmarkEnd w:id="56"/>
      <w:r w:rsidRPr="00CC2F87">
        <w:t>.</w:t>
      </w:r>
      <w:r w:rsidR="006D25A1">
        <w:t xml:space="preserve"> </w:t>
      </w:r>
      <w:r w:rsidR="009E3BA0">
        <w:t xml:space="preserve">Noise cost coefficients </w:t>
      </w:r>
      <w:r w:rsidR="00946200">
        <w:t xml:space="preserve">for dB range </w:t>
      </w:r>
      <w:r w:rsidR="00105A02">
        <w:t xml:space="preserve">from </w:t>
      </w:r>
      <w:r w:rsidR="00946200">
        <w:t>4</w:t>
      </w:r>
      <w:r w:rsidR="005D73F2">
        <w:t>5</w:t>
      </w:r>
      <w:r w:rsidR="00105A02">
        <w:t xml:space="preserve"> dB to </w:t>
      </w:r>
      <w:r w:rsidR="00946200">
        <w:t>75 dB</w:t>
      </w:r>
      <w:r w:rsidR="00946200" w:rsidRPr="00946200">
        <w:t xml:space="preserve"> </w:t>
      </w:r>
      <w:r w:rsidR="00946200">
        <w:t xml:space="preserve">calculated with both equations presented in </w:t>
      </w:r>
      <w:r w:rsidR="00E6525A">
        <w:t>this chapter</w:t>
      </w:r>
      <w:r w:rsidR="00392634">
        <w:t xml:space="preserve"> (</w:t>
      </w:r>
      <w:r w:rsidR="00107C41">
        <w:t xml:space="preserve">3 </w:t>
      </w:r>
      <w:r w:rsidR="00392634">
        <w:t>&amp;</w:t>
      </w:r>
      <w:r w:rsidR="00107C41">
        <w:t xml:space="preserve"> 4)</w:t>
      </w:r>
      <w:r w:rsidRPr="00CC2F87">
        <w:t>.</w:t>
      </w:r>
      <w:bookmarkEnd w:id="57"/>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3E6728"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3E6728"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3D2B3D95" w:rsidR="00FC4723" w:rsidRDefault="00DD49EE" w:rsidP="00D60F6B">
      <w:pPr>
        <w:pStyle w:val="Caption"/>
        <w:jc w:val="both"/>
      </w:pPr>
      <w:bookmarkStart w:id="58" w:name="_Ref25930825"/>
      <w:bookmarkStart w:id="59" w:name="_Toc37014175"/>
      <w:r>
        <w:t xml:space="preserve">Figure </w:t>
      </w:r>
      <w:r>
        <w:fldChar w:fldCharType="begin"/>
      </w:r>
      <w:r>
        <w:instrText xml:space="preserve"> SEQ Figure \* ARABIC </w:instrText>
      </w:r>
      <w:r>
        <w:fldChar w:fldCharType="separate"/>
      </w:r>
      <w:r w:rsidR="001E4245">
        <w:rPr>
          <w:noProof/>
        </w:rPr>
        <w:t>13</w:t>
      </w:r>
      <w:r>
        <w:fldChar w:fldCharType="end"/>
      </w:r>
      <w:bookmarkEnd w:id="58"/>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1E4245" w:rsidRPr="00CC2F87">
        <w:t xml:space="preserve">Table </w:t>
      </w:r>
      <w:r w:rsidR="001E4245">
        <w:rPr>
          <w:noProof/>
        </w:rPr>
        <w:t>3</w:t>
      </w:r>
      <w:r w:rsidR="0089767B">
        <w:fldChar w:fldCharType="end"/>
      </w:r>
      <w:r w:rsidR="0089767B">
        <w:t>)</w:t>
      </w:r>
      <w:r>
        <w:t>.</w:t>
      </w:r>
      <w:bookmarkEnd w:id="59"/>
    </w:p>
    <w:p w14:paraId="2BC6D466" w14:textId="1EC31305" w:rsidR="002447F6" w:rsidRPr="00CC2F87" w:rsidRDefault="002447F6" w:rsidP="002447F6">
      <w:pPr>
        <w:pStyle w:val="Heading3"/>
      </w:pPr>
      <w:bookmarkStart w:id="60" w:name="_Toc37014133"/>
      <w:r w:rsidRPr="00CC2F87">
        <w:t xml:space="preserve">Network acquisition and </w:t>
      </w:r>
      <w:r w:rsidR="00C77CB8" w:rsidRPr="00CC2F87">
        <w:t>manipulation</w:t>
      </w:r>
      <w:bookmarkEnd w:id="60"/>
    </w:p>
    <w:p w14:paraId="3CBD5F3D" w14:textId="521B13C9" w:rsidR="00421519" w:rsidRPr="00CC2F87" w:rsidRDefault="00421519" w:rsidP="00421519">
      <w:r w:rsidRPr="00CC2F87">
        <w:t xml:space="preserve">The following three steps were </w:t>
      </w:r>
      <w:r w:rsidR="001A02B4">
        <w:t>included in</w:t>
      </w:r>
      <w:r w:rsidRPr="00CC2F87">
        <w:t xml:space="preserve"> acquir</w:t>
      </w:r>
      <w:r w:rsidR="001A02B4">
        <w:t>ing</w:t>
      </w:r>
      <w:r w:rsidRPr="00CC2F87">
        <w:t xml:space="preserve"> and </w:t>
      </w:r>
      <w:r w:rsidR="00970F54">
        <w:t>process</w:t>
      </w:r>
      <w:r w:rsidR="001A02B4">
        <w:t>ing</w:t>
      </w:r>
      <w:r w:rsidR="00970F54">
        <w:t xml:space="preserve"> street</w:t>
      </w:r>
      <w:r w:rsidRPr="00CC2F87">
        <w:t xml:space="preserve"> network</w:t>
      </w:r>
      <w:r w:rsidR="00D60F6B">
        <w:t xml:space="preserve"> data</w:t>
      </w:r>
      <w:r w:rsidRPr="00CC2F87">
        <w:t xml:space="preserve"> to a graph suitable for</w:t>
      </w:r>
      <w:r w:rsidR="00AA78F6">
        <w:t xml:space="preserve"> noise exposure -based routing</w:t>
      </w:r>
      <w:r w:rsidRPr="00CC2F87">
        <w:t>:</w:t>
      </w:r>
    </w:p>
    <w:p w14:paraId="09EB0E9B" w14:textId="5497A790" w:rsidR="00421519" w:rsidRPr="00CC2F87" w:rsidRDefault="00421519" w:rsidP="00E23A20">
      <w:pPr>
        <w:pStyle w:val="ListParagraph"/>
        <w:numPr>
          <w:ilvl w:val="0"/>
          <w:numId w:val="4"/>
        </w:numPr>
      </w:pPr>
      <w:r w:rsidRPr="00CC2F87">
        <w:t>Walkable</w:t>
      </w:r>
      <w:r w:rsidR="008F54F8">
        <w:t xml:space="preserve"> street network data acquisition</w:t>
      </w:r>
      <w:r w:rsidRPr="00CC2F87">
        <w:t xml:space="preserve"> </w:t>
      </w:r>
      <w:r w:rsidR="008F54F8">
        <w:t xml:space="preserve">and </w:t>
      </w:r>
      <w:r w:rsidR="00233DCB">
        <w:t xml:space="preserve">graph </w:t>
      </w:r>
      <w:r w:rsidR="0018103A">
        <w:t>construction</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1E4245" w:rsidRPr="00CC2F87">
        <w:t xml:space="preserve">Figure </w:t>
      </w:r>
      <w:r w:rsidR="001E4245">
        <w:rPr>
          <w:noProof/>
        </w:rPr>
        <w:t>14</w:t>
      </w:r>
      <w:r w:rsidR="00C02270" w:rsidRPr="00CC2F87">
        <w:fldChar w:fldCharType="end"/>
      </w:r>
      <w:r w:rsidR="00C02270" w:rsidRPr="00CC2F87">
        <w:t>)</w:t>
      </w:r>
      <w:r w:rsidRPr="00CC2F87">
        <w:t>.</w:t>
      </w:r>
    </w:p>
    <w:p w14:paraId="0FC5B568" w14:textId="70DBACC8" w:rsidR="00421519" w:rsidRPr="00CC2F87" w:rsidRDefault="001D19CD" w:rsidP="00E23A20">
      <w:pPr>
        <w:pStyle w:val="ListParagraph"/>
        <w:numPr>
          <w:ilvl w:val="0"/>
          <w:numId w:val="4"/>
        </w:numPr>
      </w:pPr>
      <w:r>
        <w:lastRenderedPageBreak/>
        <w:t xml:space="preserve">Determining </w:t>
      </w:r>
      <w:r w:rsidR="00C02270" w:rsidRPr="00CC2F87">
        <w:t xml:space="preserve">contaminated distances </w:t>
      </w:r>
      <w:r w:rsidR="0032669A">
        <w:t>with</w:t>
      </w:r>
      <w:r w:rsidR="00C02270" w:rsidRPr="00CC2F87">
        <w:t xml:space="preserve"> different noise levels</w:t>
      </w:r>
      <w:r>
        <w:t xml:space="preserve">: spatially joining noise surface data to edges </w:t>
      </w:r>
      <w:r w:rsidR="00C02270" w:rsidRPr="00CC2F87">
        <w:t>(</w:t>
      </w:r>
      <w:r w:rsidR="00C02270" w:rsidRPr="00CC2F87">
        <w:fldChar w:fldCharType="begin"/>
      </w:r>
      <w:r w:rsidR="00C02270" w:rsidRPr="00CC2F87">
        <w:instrText xml:space="preserve"> REF _Ref9348261 \h </w:instrText>
      </w:r>
      <w:r w:rsidR="00C02270" w:rsidRPr="00CC2F87">
        <w:fldChar w:fldCharType="separate"/>
      </w:r>
      <w:r w:rsidR="001E4245" w:rsidRPr="00CC2F87">
        <w:t xml:space="preserve">Figure </w:t>
      </w:r>
      <w:r w:rsidR="001E4245">
        <w:rPr>
          <w:noProof/>
        </w:rPr>
        <w:t>15</w:t>
      </w:r>
      <w:r w:rsidR="00C02270" w:rsidRPr="00CC2F87">
        <w:fldChar w:fldCharType="end"/>
      </w:r>
      <w:r w:rsidR="00C02270" w:rsidRPr="00CC2F87">
        <w:t>)</w:t>
      </w:r>
      <w:r w:rsidR="00CE0EAA" w:rsidRPr="00CC2F87">
        <w:t>.</w:t>
      </w:r>
    </w:p>
    <w:p w14:paraId="347EF223" w14:textId="5729DBB3" w:rsidR="00C02270" w:rsidRPr="00CC2F87" w:rsidRDefault="00C02270" w:rsidP="00E23A20">
      <w:pPr>
        <w:pStyle w:val="ListParagraph"/>
        <w:numPr>
          <w:ilvl w:val="0"/>
          <w:numId w:val="4"/>
        </w:numPr>
      </w:pPr>
      <w:r w:rsidRPr="00CC2F87">
        <w:t xml:space="preserve">Calculating noise </w:t>
      </w:r>
      <w:r w:rsidR="00663746">
        <w:t>sensitivity</w:t>
      </w:r>
      <w:r w:rsidR="005C39BD">
        <w:t xml:space="preserve"> -</w:t>
      </w:r>
      <w:r w:rsidRPr="00CC2F87">
        <w:t>specific edge costs to edge attributes</w:t>
      </w:r>
      <w:r w:rsidR="00A84B6D">
        <w:t xml:space="preserve">: implementing the environmental impedance function on noise attributes of </w:t>
      </w:r>
      <w:r w:rsidR="003104BD">
        <w:t xml:space="preserve">the </w:t>
      </w:r>
      <w:r w:rsidR="00A84B6D">
        <w:t>edges</w:t>
      </w:r>
      <w:r w:rsidRPr="00CC2F87">
        <w:t xml:space="preserve"> </w:t>
      </w:r>
      <w:r w:rsidR="003104BD">
        <w:t xml:space="preserve">of the graph </w:t>
      </w:r>
      <w:r w:rsidRPr="00CC2F87">
        <w:t>(</w:t>
      </w:r>
      <w:r w:rsidRPr="00CC2F87">
        <w:fldChar w:fldCharType="begin"/>
      </w:r>
      <w:r w:rsidRPr="00CC2F87">
        <w:instrText xml:space="preserve"> REF _Ref9348368 \h </w:instrText>
      </w:r>
      <w:r w:rsidRPr="00CC2F87">
        <w:fldChar w:fldCharType="separate"/>
      </w:r>
      <w:r w:rsidR="001E4245" w:rsidRPr="00CC2F87">
        <w:t xml:space="preserve">Figure </w:t>
      </w:r>
      <w:r w:rsidR="001E4245">
        <w:rPr>
          <w:noProof/>
        </w:rPr>
        <w:t>16</w:t>
      </w:r>
      <w:r w:rsidRPr="00CC2F87">
        <w:fldChar w:fldCharType="end"/>
      </w:r>
      <w:r w:rsidRPr="00CC2F87">
        <w:t>)</w:t>
      </w:r>
      <w:r w:rsidR="00CE0EAA" w:rsidRPr="00CC2F87">
        <w:t>.</w:t>
      </w:r>
    </w:p>
    <w:p w14:paraId="30B2482D" w14:textId="6DED9110" w:rsidR="00834131" w:rsidRDefault="00A84B6D" w:rsidP="002447F6">
      <w:r>
        <w:t>The Python</w:t>
      </w:r>
      <w:r w:rsidR="00FE334D">
        <w:t xml:space="preserve"> library </w:t>
      </w:r>
      <w:r w:rsidR="009B16EF" w:rsidRPr="009B16EF">
        <w:t>OSMnx</w:t>
      </w:r>
      <w:r w:rsidR="00FE334D">
        <w:t xml:space="preserve"> </w:t>
      </w:r>
      <w:r w:rsidR="000E0943">
        <w:t xml:space="preserve">was used to </w:t>
      </w:r>
      <w:r w:rsidR="00CE2FC0">
        <w:t xml:space="preserve">download </w:t>
      </w:r>
      <w:r w:rsidR="0087478D">
        <w:t xml:space="preserve">walkable </w:t>
      </w:r>
      <w:r w:rsidR="00CE2FC0">
        <w:t xml:space="preserve">street network data from OSM and to </w:t>
      </w:r>
      <w:r w:rsidR="00333F05">
        <w:t>build</w:t>
      </w:r>
      <w:r w:rsidR="00CE2FC0">
        <w:t xml:space="preserve"> </w:t>
      </w:r>
      <w:r w:rsidR="00333F05">
        <w:t xml:space="preserve">a graph </w:t>
      </w:r>
      <w:r w:rsidR="00321E24">
        <w:t xml:space="preserve">from it </w:t>
      </w:r>
      <w:r w:rsidR="004E66FB">
        <w:t xml:space="preserve">in </w:t>
      </w:r>
      <w:r w:rsidR="00A1108B">
        <w:t>NetworkX format</w:t>
      </w:r>
      <w:r w:rsidR="003D2346">
        <w:t xml:space="preserve"> (as described in chapter 3.3.2)</w:t>
      </w:r>
      <w:r w:rsidR="000E0943">
        <w:t>.</w:t>
      </w:r>
      <w:r w:rsidR="005916F6">
        <w:t xml:space="preserve"> </w:t>
      </w:r>
      <w:r w:rsidR="008E5679">
        <w:t>OSMnx was also used to convert the directed graph to an undirected one, as walkable street segments should be walkable to both directions</w:t>
      </w:r>
      <w:r w:rsidR="00530A57">
        <w:t xml:space="preserve">. </w:t>
      </w:r>
      <w:r w:rsidR="004D15EC">
        <w:t>U</w:t>
      </w:r>
      <w:r w:rsidR="008E5679">
        <w:t>ndirected graph</w:t>
      </w:r>
      <w:r w:rsidR="00D701B9">
        <w:t>s</w:t>
      </w:r>
      <w:r w:rsidR="004D15EC">
        <w:t xml:space="preserve"> also</w:t>
      </w:r>
      <w:r w:rsidR="008E5679">
        <w:t xml:space="preserve"> </w:t>
      </w:r>
      <w:r w:rsidR="00530A57">
        <w:t>require</w:t>
      </w:r>
      <w:r w:rsidR="00D701B9">
        <w:t xml:space="preserve"> </w:t>
      </w:r>
      <w:r w:rsidR="00530A57">
        <w:t xml:space="preserve">less computing power </w:t>
      </w:r>
      <w:r w:rsidR="00D701B9">
        <w:t xml:space="preserve">and memory </w:t>
      </w:r>
      <w:r w:rsidR="001F168A">
        <w:t xml:space="preserve">for </w:t>
      </w:r>
      <w:r w:rsidR="00530A57">
        <w:t>processing</w:t>
      </w:r>
      <w:r w:rsidR="008E5679">
        <w:t xml:space="preserve">. </w:t>
      </w:r>
      <w:r w:rsidR="00650B10">
        <w:t>After initial graph construction, s</w:t>
      </w:r>
      <w:r w:rsidR="009E7A24">
        <w:t>traight line geometries were added to edges</w:t>
      </w:r>
      <w:r w:rsidR="00AA78F6">
        <w:t xml:space="preserve"> that were</w:t>
      </w:r>
      <w:r w:rsidR="009E7A24">
        <w:t xml:space="preserve"> </w:t>
      </w:r>
      <w:r w:rsidR="00653B78">
        <w:t>missing them</w:t>
      </w:r>
      <w:r w:rsidR="009E7A24">
        <w:t xml:space="preserve">, based on locations of the origin and destination nodes of </w:t>
      </w:r>
      <w:r w:rsidR="009A0386">
        <w:t xml:space="preserve">the </w:t>
      </w:r>
      <w:r w:rsidR="009E7A24">
        <w:t>edges.</w:t>
      </w:r>
      <w:r w:rsidR="001F7498">
        <w:t xml:space="preserve"> </w:t>
      </w:r>
    </w:p>
    <w:p w14:paraId="222D86AA" w14:textId="5D7D36FF" w:rsidR="008C31D9" w:rsidRDefault="00140F34" w:rsidP="002447F6">
      <w:r>
        <w:t>A</w:t>
      </w:r>
      <w:r w:rsidR="00834131">
        <w:t xml:space="preserve"> temporary graph of unwalkable edges</w:t>
      </w:r>
      <w:r w:rsidR="004C6A2A">
        <w:t xml:space="preserve"> (e.g. service tunnels)</w:t>
      </w:r>
      <w:r w:rsidR="00834131">
        <w:t xml:space="preserve"> was </w:t>
      </w:r>
      <w:r w:rsidR="000A26F2">
        <w:t xml:space="preserve">constructed in similar manner as the main graph but </w:t>
      </w:r>
      <w:r w:rsidR="00097337">
        <w:t xml:space="preserve">by </w:t>
      </w:r>
      <w:r w:rsidR="000A26F2">
        <w:t xml:space="preserve">using </w:t>
      </w:r>
      <w:r w:rsidR="00CE5F1E">
        <w:t>a</w:t>
      </w:r>
      <w:r w:rsidR="006A0EE2">
        <w:t xml:space="preserve">n </w:t>
      </w:r>
      <w:r w:rsidR="000A26F2">
        <w:t>edited query string</w:t>
      </w:r>
      <w:r w:rsidR="00B6202D">
        <w:t xml:space="preserve"> (</w:t>
      </w:r>
      <w:r w:rsidR="00B6202D">
        <w:fldChar w:fldCharType="begin"/>
      </w:r>
      <w:r w:rsidR="00B6202D">
        <w:instrText xml:space="preserve"> REF _Ref33792283 \h </w:instrText>
      </w:r>
      <w:r w:rsidR="00B6202D">
        <w:fldChar w:fldCharType="separate"/>
      </w:r>
      <w:r w:rsidR="001E4245" w:rsidRPr="00137F21">
        <w:t xml:space="preserve">Table </w:t>
      </w:r>
      <w:r w:rsidR="001E4245">
        <w:rPr>
          <w:noProof/>
        </w:rPr>
        <w:t>2</w:t>
      </w:r>
      <w:r w:rsidR="00B6202D">
        <w:fldChar w:fldCharType="end"/>
      </w:r>
      <w:r w:rsidR="00B6202D">
        <w:t>)</w:t>
      </w:r>
      <w:r w:rsidR="000A26F2">
        <w:t xml:space="preserve">. The unwalkable edges were </w:t>
      </w:r>
      <w:r w:rsidR="00834131">
        <w:t xml:space="preserve">matched with the </w:t>
      </w:r>
      <w:r w:rsidR="000A26F2">
        <w:t xml:space="preserve">edges of the main </w:t>
      </w:r>
      <w:r w:rsidR="00834131">
        <w:t>graph by both osm_id and geometrical overlay analysis.</w:t>
      </w:r>
      <w:r w:rsidR="005C4081">
        <w:t xml:space="preserve"> </w:t>
      </w:r>
      <w:r w:rsidR="00502C1F">
        <w:t xml:space="preserve">Both </w:t>
      </w:r>
      <w:r w:rsidR="004C62AD">
        <w:t>matching methods</w:t>
      </w:r>
      <w:r w:rsidR="00502C1F">
        <w:t xml:space="preserve"> were needed since osm_id is not guaranteed to be fully unique in all cases.</w:t>
      </w:r>
      <w:r w:rsidR="004F2BEC">
        <w:t xml:space="preserve"> </w:t>
      </w:r>
      <w:r w:rsidR="00593205">
        <w:t xml:space="preserve">The edges that were matched and identified as unwalkable </w:t>
      </w:r>
      <w:r w:rsidR="00921DAD">
        <w:t xml:space="preserve">were </w:t>
      </w:r>
      <w:r w:rsidR="00593205">
        <w:t xml:space="preserve">then removed from the graph. </w:t>
      </w:r>
      <w:r w:rsidR="00121F5C">
        <w:t>Finally, it was made sure that no isolated edges or nodes were left in the graph (due to removed connections</w:t>
      </w:r>
      <w:r w:rsidR="004C1098">
        <w:t xml:space="preserve"> between nodes</w:t>
      </w:r>
      <w:r w:rsidR="00121F5C">
        <w:t xml:space="preserve">). </w:t>
      </w:r>
    </w:p>
    <w:p w14:paraId="58328D35" w14:textId="77777777" w:rsidR="00377B69" w:rsidRDefault="00377B69" w:rsidP="002447F6"/>
    <w:p w14:paraId="1E7F5BFA" w14:textId="77777777" w:rsidR="000C4DB9" w:rsidRPr="00CC2F87" w:rsidRDefault="000C4DB9" w:rsidP="000C4DB9">
      <w:pPr>
        <w:keepNext/>
      </w:pPr>
      <w:r w:rsidRPr="00CC2F87">
        <w:rPr>
          <w:noProof/>
        </w:rPr>
        <w:drawing>
          <wp:inline distT="0" distB="0" distL="0" distR="0" wp14:anchorId="45DDEC7F" wp14:editId="57D76562">
            <wp:extent cx="4129745" cy="3189674"/>
            <wp:effectExtent l="12700" t="12700" r="1079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9745" cy="3189674"/>
                    </a:xfrm>
                    <a:prstGeom prst="rect">
                      <a:avLst/>
                    </a:prstGeom>
                    <a:ln>
                      <a:solidFill>
                        <a:schemeClr val="tx1"/>
                      </a:solidFill>
                    </a:ln>
                  </pic:spPr>
                </pic:pic>
              </a:graphicData>
            </a:graphic>
          </wp:inline>
        </w:drawing>
      </w:r>
    </w:p>
    <w:p w14:paraId="1F9A8E91" w14:textId="6037EF41" w:rsidR="000A0520" w:rsidRPr="00CC2F87" w:rsidRDefault="000C4DB9" w:rsidP="00020EA1">
      <w:pPr>
        <w:pStyle w:val="Caption"/>
      </w:pPr>
      <w:bookmarkStart w:id="61" w:name="_Ref9348163"/>
      <w:bookmarkStart w:id="62" w:name="_Toc3701417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1E4245">
        <w:rPr>
          <w:noProof/>
        </w:rPr>
        <w:t>14</w:t>
      </w:r>
      <w:r w:rsidR="004F023F" w:rsidRPr="00CC2F87">
        <w:fldChar w:fldCharType="end"/>
      </w:r>
      <w:bookmarkEnd w:id="61"/>
      <w:r w:rsidRPr="00CC2F87">
        <w:t xml:space="preserve">. Workflow of network (graph) acquisition and </w:t>
      </w:r>
      <w:r w:rsidR="000F33DA" w:rsidRPr="00CC2F87">
        <w:t>construction</w:t>
      </w:r>
      <w:r w:rsidRPr="00CC2F87">
        <w:t>.</w:t>
      </w:r>
      <w:bookmarkEnd w:id="62"/>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06829F57">
            <wp:extent cx="4031039" cy="3858589"/>
            <wp:effectExtent l="12700" t="12700" r="762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31039" cy="3858589"/>
                    </a:xfrm>
                    <a:prstGeom prst="rect">
                      <a:avLst/>
                    </a:prstGeom>
                    <a:ln>
                      <a:solidFill>
                        <a:schemeClr val="tx1"/>
                      </a:solidFill>
                    </a:ln>
                  </pic:spPr>
                </pic:pic>
              </a:graphicData>
            </a:graphic>
          </wp:inline>
        </w:drawing>
      </w:r>
    </w:p>
    <w:p w14:paraId="1EAD10D1" w14:textId="4102E054" w:rsidR="001E1452" w:rsidRDefault="0032447E" w:rsidP="00020EA1">
      <w:pPr>
        <w:pStyle w:val="Caption"/>
      </w:pPr>
      <w:bookmarkStart w:id="63" w:name="_Ref9348261"/>
      <w:bookmarkStart w:id="64" w:name="_Toc3701417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1E4245">
        <w:rPr>
          <w:noProof/>
        </w:rPr>
        <w:t>15</w:t>
      </w:r>
      <w:r w:rsidR="004F023F" w:rsidRPr="00CC2F87">
        <w:fldChar w:fldCharType="end"/>
      </w:r>
      <w:bookmarkEnd w:id="63"/>
      <w:r w:rsidRPr="00CC2F87">
        <w:t>. Workflow of extracting exposures to traffic noise</w:t>
      </w:r>
      <w:r w:rsidR="00C02270" w:rsidRPr="00CC2F87">
        <w:t xml:space="preserve"> (contaminated distances)</w:t>
      </w:r>
      <w:r w:rsidRPr="00CC2F87">
        <w:t xml:space="preserve"> to the edges of the graph.</w:t>
      </w:r>
      <w:bookmarkEnd w:id="64"/>
    </w:p>
    <w:p w14:paraId="4FB61E3D" w14:textId="6B87D8BA" w:rsidR="00145A66" w:rsidRDefault="00DA6DDA" w:rsidP="00DA6DDA">
      <w:r>
        <w:t>A lossless spatial join of noise data</w:t>
      </w:r>
      <w:r w:rsidR="009D1653">
        <w:t xml:space="preserve"> (L</w:t>
      </w:r>
      <w:r w:rsidR="009D1653">
        <w:rPr>
          <w:vertAlign w:val="subscript"/>
        </w:rPr>
        <w:t>A</w:t>
      </w:r>
      <w:r w:rsidR="009D1653" w:rsidRPr="009D1653">
        <w:rPr>
          <w:vertAlign w:val="subscript"/>
        </w:rPr>
        <w:t>eq</w:t>
      </w:r>
      <w:r w:rsidR="009D1653">
        <w:t>)</w:t>
      </w:r>
      <w:r>
        <w:t xml:space="preserve"> to </w:t>
      </w:r>
      <w:r w:rsidR="000C6080">
        <w:t xml:space="preserve">the </w:t>
      </w:r>
      <w:r>
        <w:t>edges of the graph was implemented to add information of contaminated distances with different noise levels to edge attributes</w:t>
      </w:r>
      <w:r w:rsidR="00CB7057">
        <w:t xml:space="preserve"> (</w:t>
      </w:r>
      <w:r w:rsidR="00CB7057">
        <w:fldChar w:fldCharType="begin"/>
      </w:r>
      <w:r w:rsidR="00CB7057">
        <w:instrText xml:space="preserve"> REF _Ref9348261 \h </w:instrText>
      </w:r>
      <w:r w:rsidR="00CB7057">
        <w:fldChar w:fldCharType="separate"/>
      </w:r>
      <w:r w:rsidR="001E4245" w:rsidRPr="00CC2F87">
        <w:t xml:space="preserve">Figure </w:t>
      </w:r>
      <w:r w:rsidR="001E4245">
        <w:rPr>
          <w:noProof/>
        </w:rPr>
        <w:t>15</w:t>
      </w:r>
      <w:r w:rsidR="00CB7057">
        <w:fldChar w:fldCharType="end"/>
      </w:r>
      <w:r w:rsidR="00CB7057">
        <w:t>)</w:t>
      </w:r>
      <w:r>
        <w:t>.</w:t>
      </w:r>
      <w:r w:rsidR="009D1653">
        <w:t xml:space="preserve"> The edge geometries were first split at the boundaries of the traffic noise surfaces. Then, underlying traffic noise data was extracted to the split edge geometries</w:t>
      </w:r>
      <w:r w:rsidR="00D95379">
        <w:t xml:space="preserve"> by their center point using vector-based point sampling in GeoPandas</w:t>
      </w:r>
      <w:r w:rsidR="009D1653">
        <w:t xml:space="preserve">. Finally, </w:t>
      </w:r>
      <w:r w:rsidR="009D7BFF">
        <w:t>the split edges were aggregated and grouped by the original edge id and contaminated distances with different noise levels were added up for each edge.</w:t>
      </w:r>
      <w:r w:rsidR="009E267F">
        <w:t xml:space="preserve"> The result of the spatial join was validated by checking that the sum of the contaminated distance</w:t>
      </w:r>
      <w:r w:rsidR="00F46FF2">
        <w:t>s to different noise levels</w:t>
      </w:r>
      <w:r w:rsidR="009E267F">
        <w:t xml:space="preserve"> never exceeded the total length of the edge.</w:t>
      </w:r>
      <w:r w:rsidR="00145A66">
        <w:t xml:space="preserve"> </w:t>
      </w:r>
    </w:p>
    <w:p w14:paraId="3615FDE3" w14:textId="432B6E50" w:rsidR="008A1823" w:rsidRPr="00DA6DDA" w:rsidRDefault="00817B2B" w:rsidP="00DA6DDA">
      <w:r>
        <w:t>Due to the high number of edges in the graph</w:t>
      </w:r>
      <w:r w:rsidR="00961ABD">
        <w:t xml:space="preserve"> (</w:t>
      </w:r>
      <w:r w:rsidR="00961ABD" w:rsidRPr="00961ABD">
        <w:t>180647</w:t>
      </w:r>
      <w:r w:rsidR="00961ABD">
        <w:t>)</w:t>
      </w:r>
      <w:r>
        <w:t>, t</w:t>
      </w:r>
      <w:r w:rsidR="008A1823">
        <w:t xml:space="preserve">he main challenge of </w:t>
      </w:r>
      <w:r w:rsidR="00E205E5">
        <w:t xml:space="preserve">the spatial join </w:t>
      </w:r>
      <w:r w:rsidR="008A1823">
        <w:t>was its high demand</w:t>
      </w:r>
      <w:r w:rsidR="00EE5B94">
        <w:t xml:space="preserve"> </w:t>
      </w:r>
      <w:r w:rsidR="008A1823">
        <w:t xml:space="preserve">for computing power and </w:t>
      </w:r>
      <w:r w:rsidR="00EE5B94">
        <w:t xml:space="preserve">high </w:t>
      </w:r>
      <w:r w:rsidR="008A1823">
        <w:t xml:space="preserve">memory consumption. </w:t>
      </w:r>
      <w:r w:rsidR="00DC1C7F">
        <w:t xml:space="preserve">Hence, </w:t>
      </w:r>
      <w:r w:rsidR="002261A0">
        <w:t>the first iteration of the analysis was run in CSC’s supercluster Taito</w:t>
      </w:r>
      <w:r w:rsidR="00670316">
        <w:t xml:space="preserve"> (ref.)</w:t>
      </w:r>
      <w:r w:rsidR="002261A0">
        <w:t xml:space="preserve">. The </w:t>
      </w:r>
      <w:r w:rsidR="00670316">
        <w:t>reserved</w:t>
      </w:r>
      <w:r w:rsidR="002261A0">
        <w:t xml:space="preserve"> +20 processing cores and plenty of memory were utilized with the standard multiprocessing library of Python</w:t>
      </w:r>
      <w:r w:rsidR="001C7FC5">
        <w:t xml:space="preserve">, enabling running the spatial join of edges in parallel. </w:t>
      </w:r>
      <w:r w:rsidR="00AE1D9E">
        <w:t xml:space="preserve">However, </w:t>
      </w:r>
      <w:r w:rsidR="00E36A71">
        <w:t xml:space="preserve">the </w:t>
      </w:r>
      <w:r w:rsidR="00405BC9">
        <w:t>Python script for the spatial join</w:t>
      </w:r>
      <w:r w:rsidR="00C92416">
        <w:t xml:space="preserve"> was further optimized to enable running it also on a typical computer</w:t>
      </w:r>
      <w:r w:rsidR="000839CF">
        <w:t>; b</w:t>
      </w:r>
      <w:r w:rsidR="00F41CD5">
        <w:t xml:space="preserve">y organizing the </w:t>
      </w:r>
      <w:r w:rsidR="00A20DEA">
        <w:t>edges</w:t>
      </w:r>
      <w:r w:rsidR="004347D8">
        <w:t xml:space="preserve"> </w:t>
      </w:r>
      <w:r w:rsidR="00A20DEA">
        <w:t>as list of GeoDataFrames</w:t>
      </w:r>
      <w:r w:rsidR="008B0558">
        <w:t xml:space="preserve"> (edge-chunks)</w:t>
      </w:r>
      <w:r w:rsidR="00A20DEA">
        <w:t xml:space="preserve">, </w:t>
      </w:r>
      <w:r w:rsidR="007C174A">
        <w:t xml:space="preserve">it was possible to process </w:t>
      </w:r>
      <w:r w:rsidR="00A20DEA">
        <w:t xml:space="preserve">of multiple </w:t>
      </w:r>
      <w:r w:rsidR="007A5282">
        <w:t>sets of</w:t>
      </w:r>
      <w:r w:rsidR="007A30BF">
        <w:t xml:space="preserve"> hundreds of</w:t>
      </w:r>
      <w:r w:rsidR="00F34F51">
        <w:t xml:space="preserve"> </w:t>
      </w:r>
      <w:r w:rsidR="007A5282">
        <w:t xml:space="preserve">edge geometries </w:t>
      </w:r>
      <w:r w:rsidR="00A20DEA">
        <w:t>in parallel</w:t>
      </w:r>
      <w:r w:rsidR="007C174A">
        <w:t xml:space="preserve"> </w:t>
      </w:r>
      <w:r w:rsidR="007C174A">
        <w:lastRenderedPageBreak/>
        <w:t>(simultaneously)</w:t>
      </w:r>
      <w:r w:rsidR="00932358">
        <w:t xml:space="preserve"> with the </w:t>
      </w:r>
      <w:r w:rsidR="008E3537">
        <w:t xml:space="preserve">standard </w:t>
      </w:r>
      <w:r w:rsidR="00932358">
        <w:t>multiprocessing library</w:t>
      </w:r>
      <w:r w:rsidR="001C492A">
        <w:t xml:space="preserve"> of Python</w:t>
      </w:r>
      <w:r w:rsidR="00A20DEA">
        <w:t xml:space="preserve">. </w:t>
      </w:r>
      <w:r w:rsidR="00826BAE">
        <w:t>The outcome of the script optimization was desired: the lossless spatial join</w:t>
      </w:r>
      <w:r w:rsidR="005B3D96">
        <w:t xml:space="preserve"> could </w:t>
      </w:r>
      <w:r w:rsidR="009B5330">
        <w:t xml:space="preserve">be made </w:t>
      </w:r>
      <w:r w:rsidR="005B3D96">
        <w:t>accurately</w:t>
      </w:r>
      <w:r w:rsidR="00483396">
        <w:t xml:space="preserve"> but also fast</w:t>
      </w:r>
      <w:r w:rsidR="00826BAE">
        <w:t>.</w:t>
      </w:r>
      <w:r w:rsidR="002C707B">
        <w:t xml:space="preserve"> </w:t>
      </w:r>
    </w:p>
    <w:p w14:paraId="66BB1F6C" w14:textId="5D110EE9" w:rsidR="00002CCA" w:rsidRDefault="00A41C09" w:rsidP="00002CCA">
      <w:pPr>
        <w:pStyle w:val="Heading3"/>
      </w:pPr>
      <w:bookmarkStart w:id="65" w:name="_Toc37014134"/>
      <w:r>
        <w:t>Quiet path routing</w:t>
      </w:r>
      <w:r w:rsidR="0062533E">
        <w:t xml:space="preserve"> application</w:t>
      </w:r>
      <w:bookmarkEnd w:id="65"/>
    </w:p>
    <w:p w14:paraId="2EB10BA1" w14:textId="31F92076" w:rsidR="00C9076A" w:rsidRDefault="00346D55" w:rsidP="00DB77ED">
      <w:r>
        <w:t xml:space="preserve">In this chapter, the main functions of the short and </w:t>
      </w:r>
      <w:r w:rsidR="00A41C09">
        <w:t>quiet path routing</w:t>
      </w:r>
      <w:r>
        <w:t xml:space="preserve"> application are described.</w:t>
      </w:r>
      <w:r w:rsidR="00C9076A">
        <w:t xml:space="preserve"> </w:t>
      </w:r>
      <w:r w:rsidR="00F76B01">
        <w:t xml:space="preserve">The </w:t>
      </w:r>
      <w:r w:rsidR="00862339">
        <w:t xml:space="preserve">operation of the application is described by explaining the sequence of actions that </w:t>
      </w:r>
      <w:r w:rsidR="0028405F">
        <w:t xml:space="preserve">are </w:t>
      </w:r>
      <w:r w:rsidR="00862339">
        <w:t>execute</w:t>
      </w:r>
      <w:r w:rsidR="0028405F">
        <w:t>d</w:t>
      </w:r>
      <w:r w:rsidR="00862339">
        <w:t xml:space="preserve"> </w:t>
      </w:r>
      <w:r w:rsidR="00A441FE">
        <w:t xml:space="preserve">in solving </w:t>
      </w:r>
      <w:r w:rsidR="00862339">
        <w:t xml:space="preserve">a </w:t>
      </w:r>
      <w:r w:rsidR="000878AB">
        <w:t xml:space="preserve">typical </w:t>
      </w:r>
      <w:r w:rsidR="00862339">
        <w:t xml:space="preserve">short and </w:t>
      </w:r>
      <w:r w:rsidR="00A41C09">
        <w:t>quiet path routing</w:t>
      </w:r>
      <w:r w:rsidR="00862339">
        <w:t xml:space="preserve"> problem.</w:t>
      </w:r>
      <w:r w:rsidR="006C2370">
        <w:t xml:space="preserve"> </w:t>
      </w:r>
      <w:r w:rsidR="00FC0511">
        <w:t>T</w:t>
      </w:r>
      <w:r w:rsidR="00C9076A">
        <w:t xml:space="preserve">he </w:t>
      </w:r>
      <w:r w:rsidR="002D0BFC">
        <w:t xml:space="preserve">developed </w:t>
      </w:r>
      <w:r w:rsidR="00C9076A">
        <w:t xml:space="preserve">application </w:t>
      </w:r>
      <w:r w:rsidR="002D0BFC">
        <w:t>provides</w:t>
      </w:r>
      <w:r w:rsidR="00C9076A">
        <w:t xml:space="preserve"> three</w:t>
      </w:r>
      <w:r w:rsidR="00FC0511">
        <w:t xml:space="preserve"> key</w:t>
      </w:r>
      <w:r w:rsidR="00C9076A">
        <w:t xml:space="preserve"> </w:t>
      </w:r>
      <w:r w:rsidR="00B20095">
        <w:t>features</w:t>
      </w:r>
      <w:r w:rsidR="00C9076A">
        <w:t>:</w:t>
      </w:r>
      <w:r w:rsidR="00DB77ED">
        <w:t xml:space="preserve"> 1)</w:t>
      </w:r>
      <w:r w:rsidR="00C9076A">
        <w:t xml:space="preserve"> It optimizes shortest paths</w:t>
      </w:r>
      <w:r w:rsidR="00DB77ED">
        <w:t xml:space="preserve">, 2) </w:t>
      </w:r>
      <w:r w:rsidR="00C9076A">
        <w:t>It optimizes quiet paths (least cost paths by noise exposure -based costs</w:t>
      </w:r>
      <w:r w:rsidR="00DB77ED">
        <w:t>) and 3) i</w:t>
      </w:r>
      <w:r w:rsidR="00C9076A">
        <w:t>t assesses dynamic exposure to noise on</w:t>
      </w:r>
      <w:r w:rsidR="004803E5">
        <w:t xml:space="preserve"> the</w:t>
      </w:r>
      <w:r w:rsidR="00C9076A">
        <w:t xml:space="preserve"> paths.</w:t>
      </w:r>
    </w:p>
    <w:p w14:paraId="0573EBCA" w14:textId="282E3113" w:rsidR="00F718A5" w:rsidRDefault="005D2431" w:rsidP="00F718A5">
      <w:r>
        <w:t>T</w:t>
      </w:r>
      <w:r w:rsidR="006905E2">
        <w:t xml:space="preserve">he application </w:t>
      </w:r>
      <w:r w:rsidR="002B5CFE">
        <w:t>first load</w:t>
      </w:r>
      <w:r w:rsidR="007367DF">
        <w:t xml:space="preserve">s </w:t>
      </w:r>
      <w:r w:rsidR="0025202E">
        <w:t>a</w:t>
      </w:r>
      <w:r w:rsidR="002B5CFE">
        <w:t xml:space="preserve"> processed </w:t>
      </w:r>
      <w:r w:rsidR="006905E2">
        <w:t>graph</w:t>
      </w:r>
      <w:r w:rsidR="00CE3096">
        <w:t xml:space="preserve"> from</w:t>
      </w:r>
      <w:r w:rsidR="006905E2">
        <w:t xml:space="preserve"> </w:t>
      </w:r>
      <w:r w:rsidR="002B5CFE">
        <w:t xml:space="preserve">file to </w:t>
      </w:r>
      <w:r w:rsidR="00E842A2">
        <w:t xml:space="preserve">a </w:t>
      </w:r>
      <w:r w:rsidR="006905E2">
        <w:t xml:space="preserve">NetworkX graph </w:t>
      </w:r>
      <w:r w:rsidR="002B5CFE">
        <w:t xml:space="preserve">object </w:t>
      </w:r>
      <w:r w:rsidR="006905E2">
        <w:t xml:space="preserve">and </w:t>
      </w:r>
      <w:r w:rsidR="009E2221">
        <w:t xml:space="preserve">then </w:t>
      </w:r>
      <w:r w:rsidR="00C60683">
        <w:t>calculate</w:t>
      </w:r>
      <w:r w:rsidR="00C21AE8">
        <w:t>s</w:t>
      </w:r>
      <w:r w:rsidR="00C60683">
        <w:t xml:space="preserve"> noise exposure -based costs to attributes of the edges</w:t>
      </w:r>
      <w:r w:rsidR="00F718A5">
        <w:t xml:space="preserve">. </w:t>
      </w:r>
      <w:r w:rsidR="00DD314D">
        <w:t xml:space="preserve">The environmental impedance function </w:t>
      </w:r>
      <w:r w:rsidR="00F8523D">
        <w:t>(</w:t>
      </w:r>
      <w:r w:rsidR="00306E85">
        <w:t xml:space="preserve">presented in </w:t>
      </w:r>
      <w:r w:rsidR="00BE6ECE">
        <w:t xml:space="preserve">chapter </w:t>
      </w:r>
      <w:r w:rsidR="003C13A8">
        <w:t xml:space="preserve">3.5.1) </w:t>
      </w:r>
      <w:r w:rsidR="007A2FB0">
        <w:t xml:space="preserve">is </w:t>
      </w:r>
      <w:r w:rsidR="003C13A8">
        <w:t xml:space="preserve">used to calculate </w:t>
      </w:r>
      <w:r w:rsidR="00C60683">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1E4245" w:rsidRPr="00CC2F87">
        <w:t xml:space="preserve">Figure </w:t>
      </w:r>
      <w:r w:rsidR="001E4245">
        <w:rPr>
          <w:noProof/>
        </w:rPr>
        <w:t>16</w:t>
      </w:r>
      <w:r w:rsidR="00BF7F20">
        <w:fldChar w:fldCharType="end"/>
      </w:r>
      <w:r w:rsidR="00BF7F20">
        <w:t>)</w:t>
      </w:r>
      <w:r w:rsidR="003C13A8">
        <w:t>.</w:t>
      </w:r>
      <w:r w:rsidR="006C5BAD">
        <w:t xml:space="preserve"> </w:t>
      </w:r>
      <w:r w:rsidR="00F10AFB">
        <w:t xml:space="preserve">This process </w:t>
      </w:r>
      <w:r w:rsidR="003242DC">
        <w:t xml:space="preserve">is </w:t>
      </w:r>
      <w:r w:rsidR="00F10AFB">
        <w:t xml:space="preserve">not computationally demanding and could hence be </w:t>
      </w:r>
      <w:r w:rsidR="00821481">
        <w:t xml:space="preserve">set to </w:t>
      </w:r>
      <w:r w:rsidR="00F10AFB">
        <w:t xml:space="preserve">run </w:t>
      </w:r>
      <w:r w:rsidR="005D55B9">
        <w:t xml:space="preserve">at runtime </w:t>
      </w:r>
      <w:r w:rsidR="00821481">
        <w:t xml:space="preserve">of the application </w:t>
      </w:r>
      <w:r w:rsidR="00F10AFB">
        <w:t>as opposed to</w:t>
      </w:r>
      <w:r w:rsidR="00647739">
        <w:t xml:space="preserve"> loading </w:t>
      </w:r>
      <w:r w:rsidR="00F10AFB">
        <w:t xml:space="preserve">the </w:t>
      </w:r>
      <w:r w:rsidR="00FF70E9">
        <w:t>cost</w:t>
      </w:r>
      <w:r w:rsidR="002D60EA">
        <w:t>s</w:t>
      </w:r>
      <w:r w:rsidR="005D55B9">
        <w:t xml:space="preserve"> as edge attributes</w:t>
      </w:r>
      <w:r w:rsidR="003244B9">
        <w:t xml:space="preserve"> (from file)</w:t>
      </w:r>
      <w:r w:rsidR="00F10AFB">
        <w:t xml:space="preserve">. </w:t>
      </w:r>
      <w:r w:rsidR="00813F00">
        <w:t xml:space="preserve">Calculating and assigning the costs </w:t>
      </w:r>
      <w:r w:rsidR="00744479">
        <w:t xml:space="preserve">at runtime facilitated testing </w:t>
      </w:r>
      <w:r w:rsidR="000F3176">
        <w:t xml:space="preserve">the effects of </w:t>
      </w:r>
      <w:r w:rsidR="00254781">
        <w:t xml:space="preserve">the </w:t>
      </w:r>
      <w:r w:rsidR="00744479">
        <w:t>different versions of the environmental impedance function and different sets of noise sensitivity indexes.</w:t>
      </w:r>
      <w:r w:rsidR="003227AA">
        <w:t xml:space="preserve"> </w:t>
      </w:r>
    </w:p>
    <w:p w14:paraId="44A00CC1" w14:textId="77777777" w:rsidR="002A652E" w:rsidRPr="00CC2F87" w:rsidRDefault="002A652E" w:rsidP="002A652E">
      <w:pPr>
        <w:keepNext/>
      </w:pPr>
      <w:r w:rsidRPr="00CC2F87">
        <w:rPr>
          <w:noProof/>
        </w:rPr>
        <w:lastRenderedPageBreak/>
        <w:drawing>
          <wp:inline distT="0" distB="0" distL="0" distR="0" wp14:anchorId="294CD465" wp14:editId="037CED47">
            <wp:extent cx="4206921" cy="4496077"/>
            <wp:effectExtent l="12700" t="12700" r="9525" b="1270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06921" cy="4496077"/>
                    </a:xfrm>
                    <a:prstGeom prst="rect">
                      <a:avLst/>
                    </a:prstGeom>
                    <a:ln>
                      <a:solidFill>
                        <a:schemeClr val="tx1"/>
                      </a:solidFill>
                    </a:ln>
                  </pic:spPr>
                </pic:pic>
              </a:graphicData>
            </a:graphic>
          </wp:inline>
        </w:drawing>
      </w:r>
    </w:p>
    <w:p w14:paraId="0FA4E98A" w14:textId="599A16AC" w:rsidR="002A652E" w:rsidRDefault="002A652E" w:rsidP="002A652E">
      <w:pPr>
        <w:pStyle w:val="Caption"/>
      </w:pPr>
      <w:bookmarkStart w:id="66" w:name="_Ref9348368"/>
      <w:bookmarkStart w:id="67" w:name="_Toc37014178"/>
      <w:r w:rsidRPr="00CC2F87">
        <w:t xml:space="preserve">Figure </w:t>
      </w:r>
      <w:r w:rsidRPr="00CC2F87">
        <w:fldChar w:fldCharType="begin"/>
      </w:r>
      <w:r w:rsidRPr="00CC2F87">
        <w:instrText xml:space="preserve"> SEQ Figure \* ARABIC </w:instrText>
      </w:r>
      <w:r w:rsidRPr="00CC2F87">
        <w:fldChar w:fldCharType="separate"/>
      </w:r>
      <w:r w:rsidR="001E4245">
        <w:rPr>
          <w:noProof/>
        </w:rPr>
        <w:t>16</w:t>
      </w:r>
      <w:r w:rsidRPr="00CC2F87">
        <w:fldChar w:fldCharType="end"/>
      </w:r>
      <w:bookmarkEnd w:id="66"/>
      <w:r w:rsidRPr="00CC2F87">
        <w:t xml:space="preserve">. Workflow of calculating and adding noise </w:t>
      </w:r>
      <w:r>
        <w:t>sensitivity</w:t>
      </w:r>
      <w:r w:rsidRPr="00CC2F87">
        <w:t xml:space="preserve"> specific edge costs as new edge attributes.</w:t>
      </w:r>
      <w:bookmarkEnd w:id="67"/>
      <w:r>
        <w:t xml:space="preserve"> </w:t>
      </w:r>
    </w:p>
    <w:p w14:paraId="25C5F5D9" w14:textId="2DF0B583" w:rsidR="00C60683" w:rsidRDefault="0007253C" w:rsidP="0007253C">
      <w:r>
        <w:t xml:space="preserve">To enable finding of origin and destination nodes for </w:t>
      </w:r>
      <w:r w:rsidR="008A62BB">
        <w:t xml:space="preserve">a </w:t>
      </w:r>
      <w:r>
        <w:t xml:space="preserve">given </w:t>
      </w:r>
      <w:r w:rsidR="00723644">
        <w:t>OD pair</w:t>
      </w:r>
      <w:r w:rsidR="000A0291">
        <w:t xml:space="preserve"> fast</w:t>
      </w:r>
      <w:r>
        <w:t xml:space="preserve">, </w:t>
      </w:r>
      <w:r w:rsidR="00C60683">
        <w:t xml:space="preserve">geometries of </w:t>
      </w:r>
      <w:r w:rsidR="000A0291">
        <w:t xml:space="preserve">nodes and edges of the graph </w:t>
      </w:r>
      <w:r w:rsidR="005A76E3">
        <w:t xml:space="preserve">are </w:t>
      </w:r>
      <w:r>
        <w:t xml:space="preserve">collected to </w:t>
      </w:r>
      <w:r w:rsidR="00C60683">
        <w:t xml:space="preserve">GeoPandas GeoDataFrames. </w:t>
      </w:r>
      <w:r w:rsidR="000A0291">
        <w:t>T</w:t>
      </w:r>
      <w:r w:rsidR="00D11D7F">
        <w:t xml:space="preserve">he spatial indexes of the GeoDataFrames </w:t>
      </w:r>
      <w:r w:rsidR="000A0291">
        <w:t>are used</w:t>
      </w:r>
      <w:r w:rsidR="00AC1258">
        <w:t xml:space="preserve">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A7736">
        <w:t xml:space="preserve">In most cases, the </w:t>
      </w:r>
      <w:r w:rsidR="00EF7663">
        <w:t xml:space="preserve">distance to the </w:t>
      </w:r>
      <w:r w:rsidR="00CA6F80">
        <w:t xml:space="preserve">nearest </w:t>
      </w:r>
      <w:r w:rsidR="00DA7736">
        <w:t xml:space="preserve">edge </w:t>
      </w:r>
      <w:r w:rsidR="00926086">
        <w:t xml:space="preserve">is </w:t>
      </w:r>
      <w:r w:rsidR="00EF7663">
        <w:t xml:space="preserve">smaller </w:t>
      </w:r>
      <w:r w:rsidR="00DA7736">
        <w:t xml:space="preserve">than </w:t>
      </w:r>
      <w:r w:rsidR="00EF7663">
        <w:t xml:space="preserve">to </w:t>
      </w:r>
      <w:r w:rsidR="00DA7736">
        <w:t xml:space="preserve">the </w:t>
      </w:r>
      <w:r w:rsidR="003D05DB">
        <w:t xml:space="preserve">nearest </w:t>
      </w:r>
      <w:r w:rsidR="00DA7736">
        <w:t xml:space="preserve">node. </w:t>
      </w:r>
      <w:r w:rsidR="00E263E2">
        <w:t>Then</w:t>
      </w:r>
      <w:r w:rsidR="00CA6F80">
        <w:t>, a new node need</w:t>
      </w:r>
      <w:r w:rsidR="001D21E6">
        <w:t>s</w:t>
      </w:r>
      <w:r w:rsidR="00CA6F80">
        <w:t xml:space="preserve"> to be created </w:t>
      </w:r>
      <w:r w:rsidR="00633C4E">
        <w:t xml:space="preserve">to the graph </w:t>
      </w:r>
      <w:r w:rsidR="00CA6F80">
        <w:t>at the nearest point on the nearest edge.</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9942C0">
        <w:t>.</w:t>
      </w:r>
      <w:r w:rsidR="005F7C90">
        <w:t xml:space="preserve"> </w:t>
      </w:r>
      <w:r w:rsidR="00F83056">
        <w:t>The geometrical operations for splitting the edge at the nearest point were implemented</w:t>
      </w:r>
      <w:r w:rsidR="00524F2B">
        <w:t xml:space="preserve"> with </w:t>
      </w:r>
      <w:r w:rsidR="00F83056">
        <w:t xml:space="preserve">Shapely package.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 xml:space="preserve">for the linking edges as fractions of the contaminated distances of the nearest edge, </w:t>
      </w:r>
      <w:r w:rsidR="002B2C49">
        <w:t>by</w:t>
      </w:r>
      <w:r w:rsidR="005F7C90">
        <w:t xml:space="preserve"> the ratio of the length of the linking edge to the length of the nearest edge.</w:t>
      </w:r>
      <w:r w:rsidR="001202A8">
        <w:t xml:space="preserve"> </w:t>
      </w:r>
      <w:r w:rsidR="00554FBA">
        <w:t xml:space="preserve">Then, </w:t>
      </w:r>
      <w:r w:rsidR="00FF32AD">
        <w:t xml:space="preserve">noise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 xml:space="preserve">as all other edges. </w:t>
      </w:r>
    </w:p>
    <w:p w14:paraId="1A540EBC" w14:textId="77777777" w:rsidR="00C60683" w:rsidRDefault="00C60683" w:rsidP="00F718A5"/>
    <w:p w14:paraId="67846996" w14:textId="63BEB1DF" w:rsidR="00F76B01" w:rsidRDefault="00EB3D16" w:rsidP="00EB3D16">
      <w:r>
        <w:lastRenderedPageBreak/>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1E4245" w:rsidRPr="00CC2F87">
        <w:t xml:space="preserve">Figure </w:t>
      </w:r>
      <w:r w:rsidR="001E4245">
        <w:rPr>
          <w:noProof/>
        </w:rPr>
        <w:t>17</w:t>
      </w:r>
      <w:r>
        <w:fldChar w:fldCharType="end"/>
      </w:r>
      <w:r>
        <w:t>.</w:t>
      </w:r>
      <w:r w:rsidR="00897F08">
        <w:t xml:space="preserve"> </w:t>
      </w:r>
      <w:r w:rsidR="000710A8">
        <w:t xml:space="preserve">As illustrated, a set of noise sensitivity coefficients is iterated in </w:t>
      </w:r>
      <w:r w:rsidR="0013245C">
        <w:t>routing</w:t>
      </w:r>
      <w:r w:rsidR="000710A8">
        <w:t xml:space="preserve"> to calculate</w:t>
      </w:r>
      <w:r w:rsidR="00FF2C95">
        <w:t xml:space="preserve"> a set of</w:t>
      </w:r>
      <w:r w:rsidR="000710A8">
        <w:t xml:space="preserve"> alternative quiet paths</w:t>
      </w:r>
      <w:r w:rsidR="00267076">
        <w:t>, resulting a list of paths represented by sequences of node id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node </w:t>
      </w:r>
      <w:r w:rsidR="00841918">
        <w:t>ids</w:t>
      </w:r>
      <w:r w:rsidR="000174E0">
        <w:t xml:space="preserve"> of the path</w:t>
      </w:r>
      <w:r w:rsidR="008F79BE">
        <w:t>s</w:t>
      </w:r>
      <w:r w:rsidR="00DB485E">
        <w:t xml:space="preserve"> (based on origin and destination nodes of the edges)</w:t>
      </w:r>
      <w:r w:rsidR="00F37AAF">
        <w:t>.</w:t>
      </w:r>
      <w:r w:rsidR="00C6577F">
        <w:t xml:space="preserve"> </w:t>
      </w:r>
      <w:r w:rsidR="008C498F" w:rsidRPr="00CC2F87">
        <w:t>Subsequently</w:t>
      </w:r>
      <w:r w:rsidR="00C6577F">
        <w:t>, the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individual line geometries of its edges. </w:t>
      </w:r>
      <w:r w:rsidR="007025D3">
        <w:t xml:space="preserve">Also, </w:t>
      </w:r>
      <w:r w:rsidR="00447E80">
        <w:t xml:space="preserve">total length and </w:t>
      </w:r>
      <w:r w:rsidR="00391925">
        <w:t xml:space="preserve">contaminated distances with different noise levels and statistics on </w:t>
      </w:r>
      <w:r w:rsidR="007025D3">
        <w:t>dynamic noise exposure</w:t>
      </w:r>
      <w:r w:rsidR="00575887">
        <w:t xml:space="preserve"> </w:t>
      </w:r>
      <w:r w:rsidR="007025D3">
        <w:t xml:space="preserve">are calculated from </w:t>
      </w:r>
      <w:r w:rsidR="00311D13">
        <w:t xml:space="preserve">the </w:t>
      </w:r>
      <w:r w:rsidR="007025D3">
        <w:t>aggregated edge attributes</w:t>
      </w:r>
      <w:r w:rsidR="007F7AA2">
        <w:t>. T</w:t>
      </w:r>
      <w:r w:rsidR="007234B1">
        <w:t xml:space="preserve">he </w:t>
      </w:r>
      <w:r w:rsidR="007F7AA2">
        <w:t xml:space="preserve">definitions of the indexes on dynamic noise exposure are </w:t>
      </w:r>
      <w:r w:rsidR="007234B1">
        <w:t xml:space="preserve">in the following chapter </w:t>
      </w:r>
      <w:r w:rsidR="001F43BA">
        <w:t>(</w:t>
      </w:r>
      <w:r w:rsidR="007234B1">
        <w:t>3.5.4</w:t>
      </w:r>
      <w:r w:rsidR="001F43BA">
        <w:t>)</w:t>
      </w:r>
      <w:r w:rsidR="007025D3">
        <w:t>.</w:t>
      </w:r>
      <w:r w:rsidR="00340CAD">
        <w:t xml:space="preserve"> </w:t>
      </w:r>
    </w:p>
    <w:p w14:paraId="50892940" w14:textId="418F4966"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 Then, </w:t>
      </w:r>
      <w:r w:rsidR="0039449D">
        <w:t xml:space="preserve">a simple overlay analysis is executed to </w:t>
      </w:r>
      <w:r w:rsidR="00E93284">
        <w:t xml:space="preserve">filter out paths </w:t>
      </w:r>
      <w:r w:rsidR="00DB47FF">
        <w:t xml:space="preserve">with </w:t>
      </w:r>
      <w:r w:rsidR="00E93284">
        <w:t>nearly identical geometries</w:t>
      </w:r>
      <w:r w:rsidR="0027230B">
        <w:t>.</w:t>
      </w:r>
      <w:r w:rsidR="00D50863">
        <w:t xml:space="preserve"> </w:t>
      </w:r>
      <w:r w:rsidR="0027230B">
        <w:t xml:space="preserve">For each path,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9A1EB0">
        <w:t xml:space="preserve">, </w:t>
      </w:r>
      <w:r w:rsidR="009D2003">
        <w:t xml:space="preserve">which is </w:t>
      </w:r>
      <w:r w:rsidR="0013775D">
        <w:t>defined</w:t>
      </w:r>
      <w:r w:rsidR="009D2003">
        <w:t xml:space="preserve"> in the following chapter</w:t>
      </w:r>
      <w:r w:rsidR="0049234D">
        <w:t xml:space="preserve"> </w:t>
      </w:r>
      <w:r w:rsidR="009A1EB0">
        <w:t>(</w:t>
      </w:r>
      <w:r w:rsidR="0049234D">
        <w:t>3.5.4</w:t>
      </w:r>
      <w:r w:rsidR="009D2003">
        <w:t xml:space="preserve">). Only the best path of each </w:t>
      </w:r>
      <w:r w:rsidR="001E2A2C">
        <w:t>collection</w:t>
      </w:r>
      <w:r w:rsidR="009D2003">
        <w:t xml:space="preserve"> is retained</w:t>
      </w:r>
      <w:r w:rsidR="008B7415">
        <w:t>, resulting a set of fewer but geometrically more unique paths</w:t>
      </w:r>
      <w:r w:rsidR="009D2003">
        <w:t>.</w:t>
      </w:r>
      <w:r w:rsidR="00A365B1">
        <w:t xml:space="preserve"> </w:t>
      </w:r>
      <w:r w:rsidR="00B94055">
        <w:t xml:space="preserve">One of the desired outcomes of this filtering step is to lose one of the two paths that take the same road but use different </w:t>
      </w:r>
      <w:r w:rsidR="00746892">
        <w:t>sidewalks</w:t>
      </w:r>
      <w:r w:rsidR="00B94055">
        <w:t xml:space="preserve"> </w:t>
      </w:r>
      <w:r w:rsidR="005D3B86">
        <w:t xml:space="preserve">by </w:t>
      </w:r>
      <w:r w:rsidR="00B94055">
        <w:t>it.</w:t>
      </w:r>
      <w:r w:rsidR="007A7FCB">
        <w:t xml:space="preserve"> </w:t>
      </w:r>
      <w:r w:rsidR="000631D1">
        <w:t xml:space="preserve">Another reason is posed by an issue with the </w:t>
      </w:r>
      <w:r w:rsidR="00FA7900">
        <w:t xml:space="preserve">OSM-based </w:t>
      </w:r>
      <w:r w:rsidR="000631D1">
        <w:t>street network graph:</w:t>
      </w:r>
      <w:r w:rsidR="00746892">
        <w:t xml:space="preserve"> some of the edge geometries are located in the middle of a road.</w:t>
      </w:r>
      <w:r w:rsidR="000631D1">
        <w:t xml:space="preserve"> </w:t>
      </w:r>
      <w:r w:rsidR="00746892">
        <w:t xml:space="preserve">Again, only </w:t>
      </w:r>
      <w:r w:rsidR="00E0356A">
        <w:t>the</w:t>
      </w:r>
      <w:r w:rsidR="00C94593">
        <w:t xml:space="preserve"> </w:t>
      </w:r>
      <w:r w:rsidR="00746892">
        <w:t>nearly similar path that uses the sidewalk by the road should be retained</w:t>
      </w:r>
      <w:r w:rsidR="00C94593">
        <w:t>, if found</w:t>
      </w:r>
      <w:r w:rsidR="00746892">
        <w:t xml:space="preserve">. </w:t>
      </w:r>
      <w:r w:rsidR="007A7FCB">
        <w:t xml:space="preserve">The shortest path is also included in this filtering process, </w:t>
      </w:r>
      <w:r w:rsidR="00E878AA">
        <w:t xml:space="preserve">and hence may </w:t>
      </w:r>
      <w:r w:rsidR="005E0FC1">
        <w:t>get</w:t>
      </w:r>
      <w:r w:rsidR="00E878AA">
        <w:t xml:space="preserve"> replaced with an overlapping quiet path.</w:t>
      </w:r>
      <w:r w:rsidR="00C53D0D">
        <w:t xml:space="preserve"> </w:t>
      </w:r>
    </w:p>
    <w:p w14:paraId="32659DEC" w14:textId="04B20EC0" w:rsidR="009F40D8" w:rsidRPr="009F40D8" w:rsidRDefault="00CC6A0E" w:rsidP="009F40D8">
      <w:r>
        <w:t xml:space="preserve">Once the paths are fully processed, they are returned either as a GeoPandas GeoDataFrame or GeoJSON. </w:t>
      </w:r>
      <w:r w:rsidR="00111ABD">
        <w:t xml:space="preserve">The first format was </w:t>
      </w:r>
      <w:r w:rsidR="00EE0EE6">
        <w:t>used</w:t>
      </w:r>
      <w:r w:rsidR="00111ABD">
        <w:t xml:space="preserve"> in the assessment of pedestrians’ exposure to traffic noise and the second one </w:t>
      </w:r>
      <w:r w:rsidR="00EE0EE6">
        <w:t>in</w:t>
      </w:r>
      <w:r w:rsidR="00111ABD">
        <w:t xml:space="preserve"> the </w:t>
      </w:r>
      <w:r w:rsidR="007D60DA">
        <w:t>web-based quiet path application programming interface (quiet path API).</w:t>
      </w:r>
      <w:r w:rsidR="00D841F7">
        <w:t xml:space="preserve"> </w:t>
      </w:r>
      <w:r w:rsidR="007D4267">
        <w:t>The</w:t>
      </w:r>
      <w:r w:rsidR="008A6C21">
        <w:t xml:space="preserve"> </w:t>
      </w:r>
      <w:r w:rsidR="007D4267">
        <w:t xml:space="preserve">attributes </w:t>
      </w:r>
      <w:r w:rsidR="008A6C21">
        <w:t xml:space="preserve">and schema </w:t>
      </w:r>
      <w:r w:rsidR="007D4267">
        <w:t xml:space="preserve">of the returned paths are described further </w:t>
      </w:r>
      <w:r w:rsidR="00D841F7">
        <w:t xml:space="preserve">in the </w:t>
      </w:r>
      <w:r w:rsidR="00B60ECB">
        <w:t xml:space="preserve">next chapter (3.5.4) and in the </w:t>
      </w:r>
      <w:r w:rsidR="00D841F7">
        <w:t>documentation of the quiet path API (</w:t>
      </w:r>
      <w:r w:rsidR="00EC4ECD">
        <w:t xml:space="preserve">see </w:t>
      </w:r>
      <w:r w:rsidR="00493E87">
        <w:t>chapter 3</w:t>
      </w:r>
      <w:r w:rsidR="00D841F7">
        <w:t>.</w:t>
      </w:r>
      <w:r w:rsidR="00493E87">
        <w:t>4</w:t>
      </w:r>
      <w:r w:rsidR="00C10BFD">
        <w:t>).</w:t>
      </w:r>
      <w:r w:rsidR="00DA777A">
        <w:t xml:space="preserve"> </w:t>
      </w:r>
    </w:p>
    <w:p w14:paraId="555F1A3F" w14:textId="77777777" w:rsidR="00415067" w:rsidRPr="00CC2F87" w:rsidRDefault="00415067" w:rsidP="00415067">
      <w:pPr>
        <w:keepNext/>
      </w:pPr>
      <w:r w:rsidRPr="00CC2F87">
        <w:rPr>
          <w:noProof/>
        </w:rPr>
        <w:lastRenderedPageBreak/>
        <w:drawing>
          <wp:inline distT="0" distB="0" distL="0" distR="0" wp14:anchorId="690C4F23" wp14:editId="01FA83D2">
            <wp:extent cx="5195665" cy="6032017"/>
            <wp:effectExtent l="12700" t="12700" r="1143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32017"/>
                    </a:xfrm>
                    <a:prstGeom prst="rect">
                      <a:avLst/>
                    </a:prstGeom>
                    <a:ln>
                      <a:solidFill>
                        <a:schemeClr val="tx1"/>
                      </a:solidFill>
                    </a:ln>
                  </pic:spPr>
                </pic:pic>
              </a:graphicData>
            </a:graphic>
          </wp:inline>
        </w:drawing>
      </w:r>
    </w:p>
    <w:p w14:paraId="0DB5D869" w14:textId="6FA4BB79" w:rsidR="008330B4" w:rsidRPr="00CC2F87" w:rsidRDefault="00415067" w:rsidP="00020EA1">
      <w:pPr>
        <w:pStyle w:val="Caption"/>
      </w:pPr>
      <w:bookmarkStart w:id="68" w:name="_Ref9516858"/>
      <w:bookmarkStart w:id="69" w:name="_Toc3701417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1E4245">
        <w:rPr>
          <w:noProof/>
        </w:rPr>
        <w:t>17</w:t>
      </w:r>
      <w:r w:rsidR="004F023F" w:rsidRPr="00CC2F87">
        <w:fldChar w:fldCharType="end"/>
      </w:r>
      <w:bookmarkEnd w:id="68"/>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one short and </w:t>
      </w:r>
      <w:r w:rsidR="00A41C09">
        <w:t>quiet path routing</w:t>
      </w:r>
      <w:r w:rsidR="00BD6721">
        <w:t xml:space="preserve"> problem</w:t>
      </w:r>
      <w:r w:rsidRPr="00CC2F87">
        <w:t>.</w:t>
      </w:r>
      <w:bookmarkEnd w:id="69"/>
    </w:p>
    <w:p w14:paraId="6AD7E744" w14:textId="41A6B557" w:rsidR="00A27CC8" w:rsidRPr="00CC2F87" w:rsidRDefault="002F6E97" w:rsidP="00A27CC8">
      <w:pPr>
        <w:pStyle w:val="Heading3"/>
      </w:pPr>
      <w:bookmarkStart w:id="70" w:name="_Toc37014135"/>
      <w:r>
        <w:t xml:space="preserve">Noise exposure assessment </w:t>
      </w:r>
      <w:r w:rsidR="00D2693F" w:rsidRPr="00CC2F87">
        <w:t xml:space="preserve">of </w:t>
      </w:r>
      <w:r w:rsidR="00A14980" w:rsidRPr="00CC2F87">
        <w:t>short and quiet paths</w:t>
      </w:r>
      <w:bookmarkEnd w:id="70"/>
    </w:p>
    <w:p w14:paraId="17CBA303" w14:textId="77777777" w:rsidR="001E4245" w:rsidRPr="00F756D6" w:rsidRDefault="00B56EB5" w:rsidP="00C37FF9">
      <w:r w:rsidRPr="00CC2F87">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the paths optimized by the </w:t>
      </w:r>
      <w:r w:rsidR="0092298F">
        <w:t xml:space="preserve">short and </w:t>
      </w:r>
      <w:r w:rsidR="00A41C09">
        <w:t>quiet path routing</w:t>
      </w:r>
      <w:r w:rsidR="00F3700C">
        <w:t xml:space="preserve"> application</w:t>
      </w:r>
      <w:r w:rsidR="002A7CE8" w:rsidRPr="00CC2F87">
        <w:t xml:space="preserve">. </w:t>
      </w:r>
      <w:r w:rsidR="00321682">
        <w:t>T</w:t>
      </w:r>
      <w:r w:rsidR="00F3700C">
        <w:t xml:space="preserve">he indexes defined in this chapter </w:t>
      </w:r>
      <w:r w:rsidR="00F3700C" w:rsidRPr="00CC2F87">
        <w:t>(</w:t>
      </w:r>
      <w:r w:rsidR="00F3700C" w:rsidRPr="00CC2F87">
        <w:fldChar w:fldCharType="begin"/>
      </w:r>
      <w:r w:rsidR="00F3700C" w:rsidRPr="00CC2F87">
        <w:instrText xml:space="preserve"> REF _Ref9592438 \h </w:instrText>
      </w:r>
      <w:r w:rsidR="00F3700C">
        <w:instrText xml:space="preserve"> \* MERGEFORMAT </w:instrText>
      </w:r>
      <w:r w:rsidR="00F3700C" w:rsidRPr="00CC2F87">
        <w:fldChar w:fldCharType="separate"/>
      </w:r>
      <w:r w:rsidR="001E4245">
        <w:br w:type="page"/>
      </w:r>
    </w:p>
    <w:p w14:paraId="29F8B39C" w14:textId="074B63E4" w:rsidR="00D36338" w:rsidRDefault="001E4245" w:rsidP="00C37FF9">
      <w:r w:rsidRPr="00CC2F87">
        <w:rPr>
          <w:noProof/>
        </w:rPr>
        <w:lastRenderedPageBreak/>
        <w:t>Table</w:t>
      </w:r>
      <w:r w:rsidRPr="00CC2F87">
        <w:t xml:space="preserve"> </w:t>
      </w:r>
      <w:r>
        <w:rPr>
          <w:noProof/>
        </w:rPr>
        <w:t>4</w:t>
      </w:r>
      <w:r w:rsidR="00F3700C" w:rsidRPr="00CC2F87">
        <w:fldChar w:fldCharType="end"/>
      </w:r>
      <w:r w:rsidR="00F3700C" w:rsidRPr="00CC2F87">
        <w:t>)</w:t>
      </w:r>
      <w:r w:rsidR="00F3700C">
        <w:t xml:space="preserve">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key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2796C291"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1E4245" w:rsidRPr="00CC2F87">
        <w:t>(</w:t>
      </w:r>
      <w:r w:rsidR="001E4245">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EA7B62">
        <w:t xml:space="preserve"> </w:t>
      </w:r>
      <w:r w:rsidR="00A14945">
        <w:t>(e.g. exposure to traffic noise levels higher than 65 dB on a path)</w:t>
      </w:r>
      <w:r>
        <w:t xml:space="preserve">. </w:t>
      </w:r>
      <w:r w:rsidR="00AD45A0">
        <w:t xml:space="preserve">Then, a ratio </w:t>
      </w:r>
      <w:r w:rsidR="003A69FF">
        <w:t>of</w:t>
      </w:r>
      <w:r w:rsidR="00620C5C">
        <w:t xml:space="preserve"> ED</w:t>
      </w:r>
      <w:r w:rsidR="00620C5C" w:rsidRPr="004E1771">
        <w:rPr>
          <w:vertAlign w:val="subscript"/>
        </w:rPr>
        <w:t>d</w:t>
      </w:r>
      <w:r w:rsidR="00620C5C">
        <w:rPr>
          <w:vertAlign w:val="subscript"/>
        </w:rPr>
        <w:t>B</w:t>
      </w:r>
      <w:r w:rsidR="00620C5C" w:rsidRPr="004E1771">
        <w:rPr>
          <w:vertAlign w:val="subscript"/>
        </w:rPr>
        <w:t>i</w:t>
      </w:r>
      <w:r w:rsidR="003A69FF">
        <w:t xml:space="preserve"> to total length of the path can be calculated as</w:t>
      </w:r>
      <w:r w:rsidR="0003107E">
        <w:t xml:space="preserve"> </w:t>
      </w:r>
      <w:r w:rsidR="00233DA8">
        <w:t xml:space="preserve">a </w:t>
      </w:r>
      <w:r w:rsidR="0003107E" w:rsidRPr="00A20463">
        <w:rPr>
          <w:i/>
          <w:iCs/>
        </w:rPr>
        <w:t>dB-specific</w:t>
      </w:r>
      <w:r w:rsidR="003A69FF">
        <w:t xml:space="preserve"> </w:t>
      </w:r>
      <w:r w:rsidR="009B7D0C" w:rsidRPr="00523FCC">
        <w:rPr>
          <w:i/>
          <w:iCs/>
        </w:rPr>
        <w:t>noise</w:t>
      </w:r>
      <w:r w:rsidR="009B7D0C">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1E4245" w:rsidRPr="00CC2F87">
        <w:t>(</w:t>
      </w:r>
      <w:r w:rsidR="001E4245">
        <w:rPr>
          <w:noProof/>
        </w:rPr>
        <w:t>7</w:t>
      </w:r>
      <w:r w:rsidR="00A83BB9">
        <w:fldChar w:fldCharType="end"/>
      </w:r>
      <w:r w:rsidR="00A83BB9">
        <w:t>)</w:t>
      </w:r>
      <w:r w:rsidR="003A69FF">
        <w:t>.</w:t>
      </w:r>
      <w:r w:rsidR="00FF7E0B">
        <w:t xml:space="preserve"> The </w:t>
      </w:r>
      <w:r w:rsidR="00511645">
        <w:t xml:space="preserve">exposure ratio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of a path is calculated simp</w:t>
      </w:r>
      <w:r w:rsidR="00A87FB2">
        <w:t>l</w:t>
      </w:r>
      <w:r w:rsidR="00E94CF0">
        <w:t xml:space="preserve">y by </w:t>
      </w:r>
      <w:r w:rsidR="00C47753">
        <w:t xml:space="preserve">adding </w:t>
      </w:r>
      <w:r w:rsidR="00326065">
        <w:t xml:space="preserve">up </w:t>
      </w:r>
      <w:r w:rsidR="00C47753">
        <w:t xml:space="preserve">the products of </w:t>
      </w:r>
      <w:r w:rsidR="00494DD6">
        <w:t>it</w:t>
      </w:r>
      <w:r w:rsidR="006848FC">
        <w:t>s</w:t>
      </w:r>
      <w:r w:rsidR="00494DD6">
        <w:t xml:space="preserve"> </w:t>
      </w:r>
      <w:r w:rsidR="00C47753">
        <w:t>contaminated distances and the respective noise levels and dividing the sum with the total length</w:t>
      </w:r>
      <w:r w:rsidR="00924F24">
        <w:t xml:space="preserve"> (Equation </w:t>
      </w:r>
      <w:r w:rsidR="00924F24">
        <w:fldChar w:fldCharType="begin"/>
      </w:r>
      <w:r w:rsidR="00924F24">
        <w:instrText xml:space="preserve"> REF _Ref33867501 \h </w:instrText>
      </w:r>
      <w:r w:rsidR="00924F24">
        <w:fldChar w:fldCharType="separate"/>
      </w:r>
      <w:r w:rsidR="001E4245" w:rsidRPr="00CC2F87">
        <w:t>(</w:t>
      </w:r>
      <w:r w:rsidR="001E4245">
        <w:rPr>
          <w:noProof/>
        </w:rPr>
        <w:t>8</w:t>
      </w:r>
      <w:r w:rsidR="00924F24">
        <w:fldChar w:fldCharType="end"/>
      </w:r>
      <w:r w:rsidR="00924F24">
        <w:t>)</w:t>
      </w:r>
      <w:r w:rsidR="00C47753">
        <w:t xml:space="preserve">. </w:t>
      </w:r>
    </w:p>
    <w:p w14:paraId="44EB6753" w14:textId="1119AC93" w:rsidR="0003797C" w:rsidRPr="00F756D6" w:rsidRDefault="00016FA1" w:rsidP="00C37FF9">
      <w:r w:rsidRPr="00CC2F87">
        <w:t xml:space="preserve">The noise cost </w:t>
      </w:r>
      <w:r w:rsidR="00B92E97">
        <w:t xml:space="preserve">equation </w:t>
      </w:r>
      <w:r w:rsidR="00B66477">
        <w:t xml:space="preserve">(4) </w:t>
      </w:r>
      <w:r w:rsidR="00F62442">
        <w:t>of</w:t>
      </w:r>
      <w:r w:rsidRPr="00CC2F87">
        <w:t xml:space="preserve"> the environmental impedance function </w:t>
      </w:r>
      <w:r w:rsidRPr="00CC2F87">
        <w:fldChar w:fldCharType="begin"/>
      </w:r>
      <w:r w:rsidRPr="00CC2F87">
        <w:instrText xml:space="preserve"> REF _Ref9591374 \h </w:instrText>
      </w:r>
      <w:r w:rsidR="00C37FF9">
        <w:instrText xml:space="preserve"> \* MERGEFORMAT </w:instrText>
      </w:r>
      <w:r w:rsidRPr="00CC2F87">
        <w:fldChar w:fldCharType="separate"/>
      </w:r>
      <w:r w:rsidR="001E4245" w:rsidRPr="00CC2F87">
        <w:t>(</w:t>
      </w:r>
      <w:r w:rsidR="001E4245">
        <w:rPr>
          <w:noProof/>
        </w:rPr>
        <w:t>2</w:t>
      </w:r>
      <w:r w:rsidR="001E4245" w:rsidRPr="00CC2F87">
        <w:t>)</w:t>
      </w:r>
      <w:r w:rsidRPr="00CC2F87">
        <w:fldChar w:fldCharType="end"/>
      </w:r>
      <w:r w:rsidRPr="00CC2F87">
        <w:t xml:space="preserve"> was applied to </w:t>
      </w:r>
      <w:r w:rsidR="0052476E">
        <w:t>define</w:t>
      </w:r>
      <w:r w:rsidR="000C215D">
        <w:t xml:space="preserve"> a </w:t>
      </w:r>
      <w:r w:rsidR="00434E61" w:rsidRPr="00097E93">
        <w:rPr>
          <w:i/>
          <w:iCs/>
        </w:rPr>
        <w:t xml:space="preserve">traffic noise exposure </w:t>
      </w:r>
      <w:r w:rsidR="000C215D" w:rsidRPr="00097E93">
        <w:rPr>
          <w:i/>
          <w:iCs/>
        </w:rPr>
        <w:t>index</w:t>
      </w:r>
      <w:r w:rsidR="003F5429">
        <w:t xml:space="preserve"> </w:t>
      </w:r>
      <w:r w:rsidR="00532F96">
        <w:t>(</w:t>
      </w:r>
      <w:r w:rsidR="00532F96" w:rsidRPr="004E450A">
        <w:t>EI</w:t>
      </w:r>
      <w:r w:rsidR="00532F96">
        <w:t xml:space="preserve"> - Equation </w:t>
      </w:r>
      <w:r w:rsidR="00532F96">
        <w:fldChar w:fldCharType="begin"/>
      </w:r>
      <w:r w:rsidR="00532F96">
        <w:instrText xml:space="preserve"> REF _Ref33867550 \h </w:instrText>
      </w:r>
      <w:r w:rsidR="00532F96">
        <w:fldChar w:fldCharType="separate"/>
      </w:r>
      <w:r w:rsidR="001E4245" w:rsidRPr="00CC2F87">
        <w:t>(</w:t>
      </w:r>
      <w:r w:rsidR="001E4245">
        <w:rPr>
          <w:noProof/>
        </w:rPr>
        <w:t>9</w:t>
      </w:r>
      <w:r w:rsidR="00532F96">
        <w:fldChar w:fldCharType="end"/>
      </w:r>
      <w:r w:rsidR="00532F96">
        <w:t>)</w:t>
      </w:r>
      <w:r w:rsidR="00532F96">
        <w:t xml:space="preserve"> </w:t>
      </w:r>
      <w:r w:rsidR="003F5429">
        <w:t xml:space="preserve">which aims to model </w:t>
      </w:r>
      <w:r w:rsidR="005E6C0A">
        <w:t>the total noise-</w:t>
      </w:r>
      <w:r w:rsidR="00414597">
        <w:t>related</w:t>
      </w:r>
      <w:r w:rsidR="005E6C0A">
        <w:t xml:space="preserve"> environmental </w:t>
      </w:r>
      <w:r w:rsidR="00D660A5">
        <w:t xml:space="preserve">impedance of </w:t>
      </w:r>
      <w:r w:rsidR="00810542">
        <w:t xml:space="preserve">a </w:t>
      </w:r>
      <w:r w:rsidR="00D660A5">
        <w:t>path</w:t>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2F66F2">
        <w:t xml:space="preserve">noise cost </w:t>
      </w:r>
      <w:r w:rsidR="00612A1F" w:rsidRPr="00CC2F87">
        <w:t xml:space="preserve">equation was needed,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Also</w:t>
      </w:r>
      <w:r w:rsidR="00B66477">
        <w:t>,</w:t>
      </w:r>
      <w:r w:rsidR="00DA619F">
        <w:t xml:space="preserve"> </w:t>
      </w:r>
      <w:r w:rsidR="004B16B8">
        <w:t xml:space="preserve">a </w:t>
      </w:r>
      <w:r w:rsidR="00BA653C">
        <w:t xml:space="preserve">distance </w:t>
      </w:r>
      <w:r w:rsidR="004B16B8">
        <w:t>normalized version of the index</w:t>
      </w:r>
      <w:r w:rsidR="00391DDA">
        <w:t xml:space="preserve"> </w:t>
      </w:r>
      <w:r w:rsidR="00012597">
        <w:t>was define</w:t>
      </w:r>
      <w:r w:rsidR="00DE6984">
        <w:t>d</w:t>
      </w:r>
      <w:r w:rsidR="00675A7B">
        <w:t xml:space="preserve"> as</w:t>
      </w:r>
      <w:r w:rsidR="00391DDA">
        <w:t xml:space="preserve"> </w:t>
      </w:r>
      <w:r w:rsidR="00BA653C" w:rsidRPr="00CC748B">
        <w:rPr>
          <w:i/>
          <w:iCs/>
        </w:rPr>
        <w:t xml:space="preserve">distance </w:t>
      </w:r>
      <w:r w:rsidR="00932E46" w:rsidRPr="00CC748B">
        <w:rPr>
          <w:i/>
          <w:iCs/>
        </w:rPr>
        <w:t xml:space="preserve">normalized </w:t>
      </w:r>
      <w:r w:rsidR="00CC748B" w:rsidRPr="00CC748B">
        <w:rPr>
          <w:i/>
          <w:iCs/>
        </w:rPr>
        <w:t xml:space="preserve">traffic 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1E4245" w:rsidRPr="00CC2F87">
        <w:t>(</w:t>
      </w:r>
      <w:r w:rsidR="001E4245">
        <w:rPr>
          <w:noProof/>
        </w:rPr>
        <w:t>11</w:t>
      </w:r>
      <w:r w:rsidR="00F26FD4">
        <w:fldChar w:fldCharType="end"/>
      </w:r>
      <w:r w:rsidR="00F26FD4">
        <w:t>)</w:t>
      </w:r>
      <w:r w:rsidR="00B66477">
        <w:t xml:space="preserve">. It </w:t>
      </w:r>
      <w:r w:rsidR="00BA653C">
        <w:t>varies between 0.0 and 1.0</w:t>
      </w:r>
      <w:r w:rsidR="00F049AD">
        <w:t>,</w:t>
      </w:r>
      <w:r w:rsidR="00BA653C">
        <w:t xml:space="preserve"> </w:t>
      </w:r>
      <w:r w:rsidR="00F049AD">
        <w:t xml:space="preserve">as </w:t>
      </w:r>
      <w:r w:rsidR="00BA653C">
        <w:t xml:space="preserve">it is calculated by dividing the </w:t>
      </w:r>
      <w:r w:rsidR="00346E71">
        <w:t xml:space="preserve">traffic 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traffic noise exposure index</w:t>
      </w:r>
      <w:r w:rsidR="000F2D75">
        <w:t xml:space="preserve"> of a path of </w:t>
      </w:r>
      <w:r w:rsidR="00432EA7">
        <w:t>equal</w:t>
      </w:r>
      <w:r w:rsidR="000F2D75">
        <w:t xml:space="preserve"> length</w:t>
      </w:r>
      <w:r w:rsidR="00BA653C">
        <w:t xml:space="preserve">. </w:t>
      </w:r>
      <w:r w:rsidR="001B3481">
        <w:t>Furthermore</w:t>
      </w:r>
      <w:r w:rsidR="009C52AE">
        <w:t>,</w:t>
      </w:r>
      <w:r w:rsidR="00F04C76">
        <w:t xml:space="preserve"> the difference in EI can be calculated for a quiet path</w:t>
      </w:r>
      <w:r w:rsidR="005651C5">
        <w:t xml:space="preserve"> to </w:t>
      </w:r>
      <w:r w:rsidR="00F04C76">
        <w:t xml:space="preserve">measure the reduction in EI compared to the </w:t>
      </w:r>
      <w:r w:rsidR="0038478E">
        <w:t xml:space="preserve">EI of the </w:t>
      </w:r>
      <w:r w:rsidR="00F04C76">
        <w:t>shortest path</w:t>
      </w:r>
      <w:r w:rsidR="00604518">
        <w:t xml:space="preserve"> (Equation 10)</w:t>
      </w:r>
      <w:r w:rsidR="00F04C76">
        <w:t xml:space="preserve">. </w:t>
      </w:r>
      <w:bookmarkStart w:id="71" w:name="_Ref9592438"/>
      <w:r w:rsidR="0003797C">
        <w:br w:type="page"/>
      </w:r>
    </w:p>
    <w:p w14:paraId="1B6D7F8C" w14:textId="4E6C8C9E" w:rsidR="00193D86" w:rsidRPr="00CC2F87" w:rsidRDefault="00832804" w:rsidP="00193D86">
      <w:pPr>
        <w:pStyle w:val="TableCaption"/>
      </w:pPr>
      <w:bookmarkStart w:id="72" w:name="_Ref33904344"/>
      <w:bookmarkStart w:id="73" w:name="_Toc36720084"/>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1E4245">
        <w:rPr>
          <w:noProof/>
        </w:rPr>
        <w:t>4</w:t>
      </w:r>
      <w:r w:rsidR="004F023F" w:rsidRPr="00CC2F87">
        <w:fldChar w:fldCharType="end"/>
      </w:r>
      <w:bookmarkEnd w:id="71"/>
      <w:bookmarkEnd w:id="72"/>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73"/>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CC2F87"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836"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6D105D4B"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3E6728"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424923CD"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1E4245">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46D4DF1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traffic 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1C44DA94"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traffic noise levels higher than dB</w:t>
            </w:r>
            <w:r w:rsidR="0068366E">
              <w:rPr>
                <w:sz w:val="20"/>
                <w:szCs w:val="22"/>
                <w:vertAlign w:val="subscript"/>
              </w:rPr>
              <w:t>i</w:t>
            </w:r>
            <w:r w:rsidR="0068366E">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3E6728"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3FF5A8D1" w:rsidR="0068366E" w:rsidRPr="00CC2F87" w:rsidRDefault="00264A50" w:rsidP="0068366E">
            <w:pPr>
              <w:pStyle w:val="TableText"/>
            </w:pPr>
            <w:bookmarkStart w:id="74" w:name="_Ref33867374"/>
            <w:r w:rsidRPr="00CC2F87">
              <w:t>(</w:t>
            </w:r>
            <w:r w:rsidRPr="00CC2F87">
              <w:fldChar w:fldCharType="begin"/>
            </w:r>
            <w:r w:rsidRPr="00CC2F87">
              <w:instrText xml:space="preserve"> SEQ Equation \* ARABIC </w:instrText>
            </w:r>
            <w:r w:rsidRPr="00CC2F87">
              <w:fldChar w:fldCharType="separate"/>
            </w:r>
            <w:r w:rsidR="001E4245">
              <w:rPr>
                <w:noProof/>
              </w:rPr>
              <w:t>6</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BFF52BC"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traffic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3E6728"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096D3261" w:rsidR="0003797C" w:rsidRPr="00CC2F87" w:rsidRDefault="0003797C" w:rsidP="0068366E">
            <w:pPr>
              <w:pStyle w:val="TableText"/>
            </w:pPr>
            <w:bookmarkStart w:id="75" w:name="_Ref33867425"/>
            <w:r w:rsidRPr="00CC2F87">
              <w:t>(</w:t>
            </w:r>
            <w:r w:rsidRPr="00CC2F87">
              <w:fldChar w:fldCharType="begin"/>
            </w:r>
            <w:r w:rsidRPr="00CC2F87">
              <w:instrText xml:space="preserve"> SEQ Equation \* ARABIC </w:instrText>
            </w:r>
            <w:r w:rsidRPr="00CC2F87">
              <w:fldChar w:fldCharType="separate"/>
            </w:r>
            <w:r w:rsidR="001E4245">
              <w:rPr>
                <w:noProof/>
              </w:rPr>
              <w:t>7</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3E6728"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7EAAAEC8" w:rsidR="0068366E" w:rsidRPr="00CC2F87" w:rsidRDefault="0068366E" w:rsidP="0068366E">
            <w:pPr>
              <w:pStyle w:val="TableText"/>
            </w:pPr>
            <w:bookmarkStart w:id="76" w:name="_Ref33867501"/>
            <w:r w:rsidRPr="00CC2F87">
              <w:t>(</w:t>
            </w:r>
            <w:r w:rsidRPr="00CC2F87">
              <w:fldChar w:fldCharType="begin"/>
            </w:r>
            <w:r w:rsidRPr="00CC2F87">
              <w:instrText xml:space="preserve"> SEQ Equation \* ARABIC </w:instrText>
            </w:r>
            <w:r w:rsidRPr="00CC2F87">
              <w:fldChar w:fldCharType="separate"/>
            </w:r>
            <w:r w:rsidR="001E4245">
              <w:rPr>
                <w:noProof/>
              </w:rPr>
              <w:t>8</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4D483989" w:rsidR="0068366E" w:rsidRPr="00CC2F87" w:rsidRDefault="00731F87" w:rsidP="0068366E">
            <w:pPr>
              <w:pStyle w:val="TableText"/>
              <w:spacing w:after="200" w:line="240" w:lineRule="auto"/>
              <w:jc w:val="left"/>
              <w:rPr>
                <w:sz w:val="20"/>
                <w:szCs w:val="22"/>
              </w:rPr>
            </w:pPr>
            <w:r>
              <w:rPr>
                <w:sz w:val="20"/>
                <w:szCs w:val="22"/>
              </w:rPr>
              <w:t>T</w:t>
            </w:r>
            <w:r w:rsidR="0068366E" w:rsidRPr="00CC2F87">
              <w:rPr>
                <w:sz w:val="20"/>
                <w:szCs w:val="22"/>
              </w:rPr>
              <w:t xml:space="preserve">raffic noise </w:t>
            </w:r>
            <w:r w:rsidR="004569E5">
              <w:rPr>
                <w:sz w:val="20"/>
                <w:szCs w:val="22"/>
              </w:rPr>
              <w:t xml:space="preserve">exposure </w:t>
            </w:r>
            <w:r>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0D7A00A2" w:rsidR="0068366E" w:rsidRPr="00CC2F87" w:rsidRDefault="0068366E" w:rsidP="0068366E">
            <w:pPr>
              <w:pStyle w:val="TableText"/>
            </w:pPr>
            <w:bookmarkStart w:id="77" w:name="_Ref33867550"/>
            <w:r w:rsidRPr="00CC2F87">
              <w:t>(</w:t>
            </w:r>
            <w:r w:rsidRPr="00CC2F87">
              <w:fldChar w:fldCharType="begin"/>
            </w:r>
            <w:r w:rsidRPr="00CC2F87">
              <w:instrText xml:space="preserve"> SEQ Equation \* ARABIC </w:instrText>
            </w:r>
            <w:r w:rsidRPr="00CC2F87">
              <w:fldChar w:fldCharType="separate"/>
            </w:r>
            <w:r w:rsidR="001E4245">
              <w:rPr>
                <w:noProof/>
              </w:rPr>
              <w:t>9</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6F79024B"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1E4245" w:rsidRPr="00CC2F87">
              <w:t>(</w:t>
            </w:r>
            <w:r w:rsidR="001E4245">
              <w:t>2</w:t>
            </w:r>
            <w:r w:rsidR="001E4245"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78764997" w:rsidR="0068366E" w:rsidRPr="00CC2F87" w:rsidRDefault="0068366E" w:rsidP="0068366E">
            <w:pPr>
              <w:pStyle w:val="TableText"/>
              <w:spacing w:after="200" w:line="240" w:lineRule="auto"/>
              <w:jc w:val="left"/>
              <w:rPr>
                <w:sz w:val="20"/>
                <w:szCs w:val="22"/>
              </w:rPr>
            </w:pPr>
            <w:r w:rsidRPr="00CC2F87">
              <w:rPr>
                <w:sz w:val="20"/>
                <w:szCs w:val="22"/>
              </w:rPr>
              <w:t xml:space="preserve">Reduction in traffic noise </w:t>
            </w:r>
            <w:r w:rsidR="004569E5">
              <w:rPr>
                <w:sz w:val="20"/>
                <w:szCs w:val="22"/>
              </w:rPr>
              <w:t xml:space="preserve">exposure </w:t>
            </w:r>
            <w:r w:rsidR="00731F87">
              <w:rPr>
                <w:sz w:val="20"/>
                <w:szCs w:val="22"/>
              </w:rPr>
              <w:t xml:space="preserve">index </w:t>
            </w:r>
            <w:r w:rsidRPr="00CC2F87">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3E6728"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3A27A3B2"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1E4245">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66C303F0"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traffic 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6FA60330"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traffic noise </w:t>
            </w:r>
            <w:r w:rsidR="004569E5">
              <w:rPr>
                <w:sz w:val="20"/>
                <w:szCs w:val="22"/>
              </w:rPr>
              <w:t xml:space="preserve">exposure </w:t>
            </w:r>
            <w:r w:rsidR="00731F87">
              <w:rPr>
                <w:sz w:val="20"/>
                <w:szCs w:val="22"/>
              </w:rPr>
              <w:t xml:space="preserve">index </w:t>
            </w:r>
            <w:r w:rsidRPr="00CC2F87">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3E6728"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052D5A79" w:rsidR="0068366E" w:rsidRPr="00CC2F87" w:rsidRDefault="0068366E" w:rsidP="0068366E">
            <w:pPr>
              <w:pStyle w:val="TableText"/>
            </w:pPr>
            <w:bookmarkStart w:id="78" w:name="_Ref33867650"/>
            <w:r w:rsidRPr="00CC2F87">
              <w:t>(</w:t>
            </w:r>
            <w:r w:rsidRPr="00CC2F87">
              <w:fldChar w:fldCharType="begin"/>
            </w:r>
            <w:r w:rsidRPr="00CC2F87">
              <w:instrText xml:space="preserve"> SEQ Equation \* ARABIC </w:instrText>
            </w:r>
            <w:r w:rsidRPr="00CC2F87">
              <w:fldChar w:fldCharType="separate"/>
            </w:r>
            <w:r w:rsidR="001E4245">
              <w:rPr>
                <w:noProof/>
              </w:rPr>
              <w:t>11</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Pr>
                <w:i/>
                <w:iCs/>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Pr>
                <w:i/>
                <w:iCs/>
                <w:sz w:val="20"/>
                <w:szCs w:val="22"/>
              </w:rPr>
              <w:t xml:space="preserve">EI </w:t>
            </w:r>
            <w:r w:rsidR="0068366E" w:rsidRPr="00CC2F87">
              <w:rPr>
                <w:sz w:val="20"/>
                <w:szCs w:val="22"/>
              </w:rPr>
              <w:t>for a path of same distance</w:t>
            </w:r>
          </w:p>
        </w:tc>
      </w:tr>
    </w:tbl>
    <w:p w14:paraId="36E9B706" w14:textId="094C5A3F" w:rsidR="00D9566D" w:rsidRDefault="003E6728"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w:t>
      </w:r>
      <w:r w:rsidR="00D9566D">
        <w:t>t (</w:t>
      </w:r>
      <w:r w:rsidR="00943378">
        <w:t xml:space="preserve">as by Equation </w:t>
      </w:r>
      <w:r w:rsidR="00D9566D">
        <w:t>4)</w:t>
      </w:r>
      <w:r w:rsidR="00D9566D">
        <w:br/>
      </w:r>
    </w:p>
    <w:p w14:paraId="6163879C" w14:textId="327B1537" w:rsidR="00B74D96" w:rsidRPr="00CC2F87" w:rsidRDefault="002E2F5C" w:rsidP="00D9566D">
      <w:pPr>
        <w:pStyle w:val="Heading2"/>
      </w:pPr>
      <w:bookmarkStart w:id="79" w:name="_Toc37014136"/>
      <w:r>
        <w:t>Web-based q</w:t>
      </w:r>
      <w:r w:rsidR="00B74D96" w:rsidRPr="00CC2F87">
        <w:t>uiet path route planner</w:t>
      </w:r>
      <w:bookmarkEnd w:id="79"/>
    </w:p>
    <w:p w14:paraId="52B866C2" w14:textId="41AD7EEF" w:rsidR="00B74D96"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w:t>
      </w:r>
      <w:r w:rsidR="001520C9" w:rsidRPr="00CC2F87">
        <w:lastRenderedPageBreak/>
        <w:t>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versions of the </w:t>
      </w:r>
      <w:r w:rsidR="00865E78">
        <w:t xml:space="preserve">street network graph and </w:t>
      </w:r>
      <w:r w:rsidR="00195FAA">
        <w:t>environmental impedance function</w:t>
      </w:r>
      <w:r w:rsidR="00865E78">
        <w:t xml:space="preserve"> could be easily tested</w:t>
      </w:r>
      <w:r w:rsidR="001B3E35" w:rsidRPr="00CC2F87">
        <w:t>.</w:t>
      </w:r>
    </w:p>
    <w:p w14:paraId="37EB6460" w14:textId="77777777" w:rsidR="00572329" w:rsidRPr="00CC2F87" w:rsidRDefault="00572329" w:rsidP="00B74D96"/>
    <w:p w14:paraId="658563A9" w14:textId="77777777" w:rsidR="00B74D96" w:rsidRPr="00CC2F87" w:rsidRDefault="00B74D96" w:rsidP="00B74D96">
      <w:pPr>
        <w:keepNext/>
      </w:pPr>
      <w:r w:rsidRPr="00CC2F87">
        <w:rPr>
          <w:noProof/>
        </w:rPr>
        <w:drawing>
          <wp:inline distT="0" distB="0" distL="0" distR="0" wp14:anchorId="0E9CC9FC" wp14:editId="6F8C1919">
            <wp:extent cx="6106776" cy="3168544"/>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06776" cy="3168544"/>
                    </a:xfrm>
                    <a:prstGeom prst="rect">
                      <a:avLst/>
                    </a:prstGeom>
                    <a:ln>
                      <a:noFill/>
                    </a:ln>
                  </pic:spPr>
                </pic:pic>
              </a:graphicData>
            </a:graphic>
          </wp:inline>
        </w:drawing>
      </w:r>
    </w:p>
    <w:p w14:paraId="494D3983" w14:textId="0E0E00D6" w:rsidR="00B74D96" w:rsidRPr="00CC2F87" w:rsidRDefault="00B74D96" w:rsidP="00020EA1">
      <w:pPr>
        <w:pStyle w:val="Caption"/>
      </w:pPr>
      <w:bookmarkStart w:id="80" w:name="_Ref9517973"/>
      <w:bookmarkStart w:id="81" w:name="_Toc3701418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1E4245">
        <w:rPr>
          <w:noProof/>
        </w:rPr>
        <w:t>18</w:t>
      </w:r>
      <w:r w:rsidR="004F023F" w:rsidRPr="00CC2F87">
        <w:fldChar w:fldCharType="end"/>
      </w:r>
      <w:bookmarkEnd w:id="80"/>
      <w:r w:rsidRPr="00CC2F87">
        <w:t xml:space="preserve">. </w:t>
      </w:r>
      <w:r w:rsidR="005F7507">
        <w:t>T</w:t>
      </w:r>
      <w:r w:rsidRPr="00CC2F87">
        <w:t>echnical architecture of the quiet path route planner web application.</w:t>
      </w:r>
      <w:bookmarkEnd w:id="81"/>
      <w:r w:rsidR="003172BE" w:rsidRPr="00CC2F87">
        <w:t xml:space="preserve"> </w:t>
      </w:r>
    </w:p>
    <w:p w14:paraId="5C6CF1D2" w14:textId="35A77E24" w:rsidR="00D03A8C" w:rsidRPr="00CC2F87" w:rsidRDefault="00B74D96" w:rsidP="00B74D96">
      <w:r w:rsidRPr="00CC2F87">
        <w:t xml:space="preserve">The technical implementation of the quiet path route planner </w:t>
      </w:r>
      <w:r w:rsidR="000D18DE">
        <w:t xml:space="preserve">is composed </w:t>
      </w:r>
      <w:r w:rsidRPr="00CC2F87">
        <w:t xml:space="preserve">of three components: 1) </w:t>
      </w:r>
      <w:r w:rsidR="00EE763C">
        <w:t xml:space="preserve">graph construction </w:t>
      </w:r>
      <w:r w:rsidRPr="00CC2F87">
        <w:t xml:space="preserve">for quiet path </w:t>
      </w:r>
      <w:r w:rsidR="00A41C09">
        <w:t>routing</w:t>
      </w:r>
      <w:r w:rsidRPr="00CC2F87">
        <w:t xml:space="preserve">, 2) server-side </w:t>
      </w:r>
      <w:r w:rsidR="00A41C09">
        <w:t>quiet path routing</w:t>
      </w:r>
      <w:r w:rsidRPr="00CC2F87">
        <w:t xml:space="preserve"> application and 3) client-side route planner user interface (</w:t>
      </w:r>
      <w:r w:rsidRPr="00CC2F87">
        <w:fldChar w:fldCharType="begin"/>
      </w:r>
      <w:r w:rsidRPr="00CC2F87">
        <w:instrText xml:space="preserve"> REF _Ref9517973 \h </w:instrText>
      </w:r>
      <w:r w:rsidRPr="00CC2F87">
        <w:fldChar w:fldCharType="separate"/>
      </w:r>
      <w:r w:rsidR="001E4245" w:rsidRPr="00CC2F87">
        <w:t xml:space="preserve">Figure </w:t>
      </w:r>
      <w:r w:rsidR="001E4245">
        <w:rPr>
          <w:noProof/>
        </w:rPr>
        <w:t>18</w:t>
      </w:r>
      <w:r w:rsidRPr="00CC2F87">
        <w:fldChar w:fldCharType="end"/>
      </w:r>
      <w:r w:rsidRPr="00CC2F87">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and the routing application is a static graph file</w:t>
      </w:r>
      <w:r w:rsidR="0069458B">
        <w:t xml:space="preserve"> (in GraphML format)</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3C1291">
        <w:t>)</w:t>
      </w:r>
      <w:r w:rsidR="00A95905">
        <w:t xml:space="preserve">. </w:t>
      </w:r>
      <w:r w:rsidR="00F329EE">
        <w:t xml:space="preserve">The quiet path </w:t>
      </w:r>
      <w:r w:rsidR="00205E26">
        <w:t xml:space="preserve">routing </w:t>
      </w:r>
      <w:r w:rsidR="00F329EE">
        <w:t xml:space="preserve">API is </w:t>
      </w:r>
      <w:r w:rsidR="009C56F4">
        <w:t xml:space="preserve">documented in more detail </w:t>
      </w:r>
      <w:r w:rsidR="00F329EE">
        <w:t>in the chapter (</w:t>
      </w:r>
      <w:r w:rsidR="00943378">
        <w:t>4</w:t>
      </w:r>
      <w:r w:rsidR="00F329EE">
        <w:t>.</w:t>
      </w:r>
      <w:r w:rsidR="00943378">
        <w:t>3</w:t>
      </w:r>
      <w:r w:rsidR="00F329EE">
        <w:t>.).</w:t>
      </w:r>
      <w:r w:rsidR="00297A10">
        <w:t xml:space="preserve"> </w:t>
      </w:r>
    </w:p>
    <w:p w14:paraId="71AA850B" w14:textId="388F33E3"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 Finland) and it came with Ubuntu 18.04 operating system preinstalled.</w:t>
      </w:r>
      <w:r w:rsidR="00A1083B">
        <w:t xml:space="preserve"> Again, the </w:t>
      </w:r>
      <w:r w:rsidR="00DE5F66">
        <w:t xml:space="preserve">required Python environment was installed with Conda package manager to match the environment that was used in developing the application. </w:t>
      </w:r>
      <w:r w:rsidR="00D24567" w:rsidRPr="00CC2F87">
        <w:t xml:space="preserve">In addition to </w:t>
      </w:r>
      <w:r w:rsidR="00DE5F66">
        <w:t>the initial Python environment</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DE5F66">
        <w:t xml:space="preserve">exposing </w:t>
      </w:r>
      <w:r w:rsidR="00D24567" w:rsidRPr="00CC2F87">
        <w:t xml:space="preserve">the </w:t>
      </w:r>
      <w:r w:rsidR="00DE5F66">
        <w:t xml:space="preserve">main functionality of the </w:t>
      </w:r>
      <w:r w:rsidR="00D24567" w:rsidRPr="00CC2F87">
        <w:t xml:space="preserve">routing application </w:t>
      </w:r>
      <w:r w:rsidR="00DE5F66">
        <w:t xml:space="preserve">to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Python library </w:t>
      </w:r>
      <w:r w:rsidR="00501DD8" w:rsidRPr="00CC2F87">
        <w:t xml:space="preserve">Gunicorn, was configured to run the Python-Flask application in more efficient and </w:t>
      </w:r>
      <w:r w:rsidR="00F4156D" w:rsidRPr="00CC2F87">
        <w:t>secure</w:t>
      </w:r>
      <w:r w:rsidR="00501DD8" w:rsidRPr="00CC2F87">
        <w:t xml:space="preserve"> manner. </w:t>
      </w:r>
      <w:r w:rsidR="009728C9">
        <w:t>In practice t</w:t>
      </w:r>
      <w:r w:rsidR="00F805B0">
        <w:t xml:space="preserve">his meant running several instances of the application in parallel to be able to handle multiple simultaneous routing requests. </w:t>
      </w:r>
      <w:r w:rsidR="007865FC">
        <w:lastRenderedPageBreak/>
        <w:t>T</w:t>
      </w:r>
      <w:r w:rsidR="00F805B0">
        <w:t xml:space="preserve">he </w:t>
      </w:r>
      <w:r w:rsidR="007865FC">
        <w:t xml:space="preserve">web server </w:t>
      </w:r>
      <w:r w:rsidR="00547521" w:rsidRPr="00CC2F87">
        <w:t xml:space="preserve">Nginx </w:t>
      </w:r>
      <w:r w:rsidR="00F805B0">
        <w:t xml:space="preserve">(ref.) </w:t>
      </w:r>
      <w:r w:rsidR="00547521" w:rsidRPr="00CC2F87">
        <w:t xml:space="preserve">was installed </w:t>
      </w:r>
      <w:r w:rsidR="00F805B0">
        <w:t xml:space="preserve">and configured as a reverse proxy to </w:t>
      </w:r>
      <w:r w:rsidR="00547521" w:rsidRPr="00CC2F87">
        <w:t>handle all incoming and outcoming connections to the machine.</w:t>
      </w:r>
      <w:r w:rsidR="00E57EF6">
        <w:t xml:space="preserve"> </w:t>
      </w:r>
      <w:r w:rsidR="007865FC">
        <w:t>Finally, the quiet path application (wrapped with Gunicorn) was configured as a system service and started.</w:t>
      </w:r>
      <w:r w:rsidR="00581E84">
        <w:t xml:space="preserve"> </w:t>
      </w:r>
    </w:p>
    <w:p w14:paraId="182D15CB" w14:textId="542B094F" w:rsidR="009656C4" w:rsidRPr="00CC2F87" w:rsidRDefault="002D5931" w:rsidP="00B74D96">
      <w:r w:rsidRPr="00CC2F87">
        <w:t xml:space="preserve">An interactive web map application was developed to serve as </w:t>
      </w:r>
      <w:r w:rsidR="00262B08">
        <w:t xml:space="preserve">a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ReactJS</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6C7694">
        <w:t>JS</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a customized</w:t>
      </w:r>
      <w:r w:rsidR="00CA710B">
        <w:t>, light-colored,</w:t>
      </w:r>
      <w:r w:rsidR="00AB33F6">
        <w:t xml:space="preserve"> </w:t>
      </w:r>
      <w:r w:rsidR="00D52918">
        <w:t>basema</w:t>
      </w:r>
      <w:r w:rsidR="00AB33F6">
        <w:t xml:space="preserve">p to allow </w:t>
      </w:r>
      <w:r w:rsidR="002F326E">
        <w:t>visualizing</w:t>
      </w:r>
      <w:r w:rsidR="00AB33F6">
        <w:t xml:space="preserve"> alternative paths clearly on top of it. </w:t>
      </w:r>
      <w:r w:rsidR="00003D68" w:rsidRPr="00CC2F87">
        <w:t xml:space="preserve">This </w:t>
      </w:r>
      <w:r w:rsidR="0043604A">
        <w:t xml:space="preserve">technical </w:t>
      </w:r>
      <w:r w:rsidR="00786614">
        <w:t xml:space="preserve">setup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C84685">
        <w:t xml:space="preserve">user-interfac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D52918">
        <w:t>4</w:t>
      </w:r>
      <w:r w:rsidR="00C84685">
        <w:t>.</w:t>
      </w:r>
      <w:r w:rsidR="00D52918">
        <w:t>3 &amp; 4.4</w:t>
      </w:r>
      <w:r w:rsidR="00C84685">
        <w:t>)</w:t>
      </w:r>
      <w:r w:rsidR="00C84685" w:rsidRPr="00CC2F87">
        <w:t xml:space="preserve">. </w:t>
      </w:r>
    </w:p>
    <w:p w14:paraId="3D3D9328" w14:textId="48021046" w:rsidR="00C84685" w:rsidRDefault="0005070F" w:rsidP="00B74D96">
      <w:r>
        <w:t xml:space="preserve">During the making of this thesis, the </w:t>
      </w:r>
      <w:r w:rsidR="00175105">
        <w:t xml:space="preserve">web-based </w:t>
      </w:r>
      <w:r>
        <w:t>quiet path routing application</w:t>
      </w:r>
      <w:r w:rsidR="0019737F">
        <w:t xml:space="preserve">, especially the </w:t>
      </w:r>
      <w:r>
        <w:t>user interface</w:t>
      </w:r>
      <w:r w:rsidR="0019737F">
        <w:t>,</w:t>
      </w:r>
      <w:r>
        <w:t xml:space="preserve"> was 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develop</w:t>
      </w:r>
      <w:r w:rsidR="00975A69">
        <w:t xml:space="preserve">ing </w:t>
      </w:r>
      <w:r w:rsidR="000425EA">
        <w:t xml:space="preserve">of the routing application was guided </w:t>
      </w:r>
      <w:r w:rsidR="0043156B">
        <w:t xml:space="preserve">also </w:t>
      </w:r>
      <w:r w:rsidR="000425EA">
        <w:t xml:space="preserve">by the HOPE project. </w:t>
      </w:r>
      <w:r w:rsidR="00F54C15">
        <w:t>Thus,</w:t>
      </w:r>
      <w:r w:rsidR="00215169">
        <w:t xml:space="preserve"> a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D distances</w:t>
      </w:r>
      <w:r w:rsidR="00721749">
        <w:t xml:space="preserve">, the routing </w:t>
      </w:r>
      <w:r w:rsidR="003429BC">
        <w:t xml:space="preserve">analysis was migrated to utilize </w:t>
      </w:r>
      <w:r w:rsidR="009F21A8">
        <w:t>graph</w:t>
      </w:r>
      <w:r w:rsidR="003429BC">
        <w:t xml:space="preserve"> library </w:t>
      </w:r>
      <w:r w:rsidR="00721749">
        <w:t>igraph</w:t>
      </w:r>
      <w:r w:rsidR="00C23099">
        <w:t xml:space="preserve"> </w:t>
      </w:r>
      <w:r w:rsidR="00C23099">
        <w:fldChar w:fldCharType="begin"/>
      </w:r>
      <w:r w:rsidR="00C23099">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fldChar w:fldCharType="separate"/>
      </w:r>
      <w:r w:rsidR="00C23099">
        <w:rPr>
          <w:noProof/>
        </w:rPr>
        <w:t>(Csardi &amp; Nepusz, 2006)</w:t>
      </w:r>
      <w:r w:rsidR="00C23099">
        <w:fldChar w:fldCharType="end"/>
      </w:r>
      <w:r w:rsidR="003429BC">
        <w:t xml:space="preserve"> </w:t>
      </w:r>
      <w:r w:rsidR="009F21A8">
        <w:t>instead of</w:t>
      </w:r>
      <w:r w:rsidR="003429BC">
        <w:t xml:space="preserve"> </w:t>
      </w:r>
      <w:r w:rsidR="00721749">
        <w:t>NetworkX.</w:t>
      </w:r>
      <w:r w:rsidR="002139B3">
        <w:t xml:space="preserve"> </w:t>
      </w:r>
      <w:r w:rsidR="00B52D50">
        <w:t>The links to the source-codes and further documentation of both versions of the routing application can be found in the results chapter (</w:t>
      </w:r>
      <w:r w:rsidR="00FC6472">
        <w:t>4.3 &amp; 4</w:t>
      </w:r>
      <w:r w:rsidR="00B52D50">
        <w:t>.</w:t>
      </w:r>
      <w:r w:rsidR="00FC6472">
        <w:t>4</w:t>
      </w:r>
      <w:r w:rsidR="00B52D50">
        <w:t>)</w:t>
      </w:r>
      <w:r w:rsidR="00784936">
        <w:t>.</w:t>
      </w:r>
      <w:r w:rsidR="002B15A3">
        <w:t xml:space="preserve"> </w:t>
      </w:r>
    </w:p>
    <w:p w14:paraId="50559576" w14:textId="1AA7EEF6" w:rsidR="00942B90" w:rsidRPr="00CC2F87" w:rsidRDefault="002464BA" w:rsidP="006931F6">
      <w:pPr>
        <w:pStyle w:val="Heading2"/>
      </w:pPr>
      <w:bookmarkStart w:id="82" w:name="_Toc37014137"/>
      <w:r w:rsidRPr="00CC2F87">
        <w:t xml:space="preserve">Assessment of pedestrians’ exposure to traffic noise at </w:t>
      </w:r>
      <w:r w:rsidR="000F4FE7">
        <w:t xml:space="preserve">a </w:t>
      </w:r>
      <w:r w:rsidR="00C141D9" w:rsidRPr="00CC2F87">
        <w:t>neighborhood</w:t>
      </w:r>
      <w:r w:rsidRPr="00CC2F87">
        <w:t xml:space="preserve"> level</w:t>
      </w:r>
      <w:bookmarkEnd w:id="82"/>
    </w:p>
    <w:p w14:paraId="707139F9" w14:textId="4C605449" w:rsidR="00D21C90" w:rsidRPr="00CC2F87" w:rsidRDefault="0011579D" w:rsidP="00942B90">
      <w:pPr>
        <w:pStyle w:val="Heading3"/>
      </w:pPr>
      <w:bookmarkStart w:id="83" w:name="_Toc37014138"/>
      <w:r w:rsidRPr="00CC2F87">
        <w:t>Overview</w:t>
      </w:r>
      <w:r w:rsidR="00D21C90" w:rsidRPr="00CC2F87">
        <w:t xml:space="preserve"> of the analysis</w:t>
      </w:r>
      <w:bookmarkEnd w:id="83"/>
    </w:p>
    <w:p w14:paraId="42C156E0" w14:textId="6CB0BEE9" w:rsidR="00E465AB" w:rsidRPr="00CC2F87" w:rsidRDefault="00E465AB" w:rsidP="00E465AB">
      <w:r w:rsidRPr="00CC2F87">
        <w:t>In the following chapters, the word origin is used to refer to origins of commutes</w:t>
      </w:r>
      <w:r>
        <w:t xml:space="preserve"> (i.e. home locations)</w:t>
      </w:r>
      <w:r w:rsidRPr="00CC2F87">
        <w:t>.</w:t>
      </w:r>
      <w:r>
        <w:t xml:space="preserve"> </w:t>
      </w:r>
    </w:p>
    <w:p w14:paraId="268E4212" w14:textId="3A531F7D" w:rsidR="0011579D" w:rsidRPr="00CC2F87" w:rsidRDefault="0011579D" w:rsidP="0011579D">
      <w:r w:rsidRPr="00CC2F87">
        <w:t xml:space="preserve">The assessment of pedestrians’ exposure to traffic noise was implemented </w:t>
      </w:r>
      <w:r w:rsidR="009F27FB" w:rsidRPr="00CC2F87">
        <w:t xml:space="preserve">in two </w:t>
      </w:r>
      <w:r w:rsidR="00182A6F">
        <w:t>parts</w:t>
      </w:r>
      <w:r w:rsidRPr="00CC2F87">
        <w:t>:</w:t>
      </w:r>
    </w:p>
    <w:p w14:paraId="28E854BC" w14:textId="172A2711" w:rsidR="0011579D" w:rsidRPr="00CC2F87" w:rsidRDefault="00DC15DB" w:rsidP="00E23A20">
      <w:pPr>
        <w:pStyle w:val="ListParagraph"/>
        <w:numPr>
          <w:ilvl w:val="0"/>
          <w:numId w:val="5"/>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1E4245" w:rsidRPr="00CC2F87">
        <w:t xml:space="preserve">Figure </w:t>
      </w:r>
      <w:r w:rsidR="001E4245">
        <w:rPr>
          <w:noProof/>
        </w:rPr>
        <w:t>19</w:t>
      </w:r>
      <w:r w:rsidR="00B871F4">
        <w:fldChar w:fldCharType="end"/>
      </w:r>
      <w:r w:rsidR="00B871F4">
        <w:t>)</w:t>
      </w:r>
      <w:r w:rsidR="00045C62">
        <w:t>.</w:t>
      </w:r>
      <w:r w:rsidR="00CC7BE4">
        <w:t xml:space="preserve"> </w:t>
      </w:r>
    </w:p>
    <w:p w14:paraId="2D145ECB" w14:textId="4F61E39B" w:rsidR="00DC15DB" w:rsidRPr="00CC2F87" w:rsidRDefault="00DC15DB" w:rsidP="00E23A20">
      <w:pPr>
        <w:pStyle w:val="ListParagraph"/>
        <w:numPr>
          <w:ilvl w:val="0"/>
          <w:numId w:val="5"/>
        </w:numPr>
      </w:pPr>
      <w:r w:rsidRPr="00CC2F87">
        <w:t xml:space="preserve">Assessment of pedestrians’ exposure to traffic noise </w:t>
      </w:r>
      <w:r w:rsidR="001F267E" w:rsidRPr="00CC2F87">
        <w:t>along</w:t>
      </w:r>
      <w:r w:rsidRPr="00CC2F87">
        <w:t xml:space="preserve"> </w:t>
      </w:r>
      <w:r w:rsidR="00045C62">
        <w:t xml:space="preserve">the </w:t>
      </w:r>
      <w:r w:rsidRPr="00CC2F87">
        <w:t xml:space="preserve">walks from homes to local </w:t>
      </w:r>
      <w:r w:rsidR="00C8748E" w:rsidRPr="00CC2F87">
        <w:t xml:space="preserve">PT </w:t>
      </w:r>
      <w:r w:rsidRPr="00CC2F87">
        <w:t xml:space="preserve">stops (or </w:t>
      </w:r>
      <w:r w:rsidR="00191984" w:rsidRPr="00CC2F87">
        <w:t>commuting destinations</w:t>
      </w:r>
      <w:r w:rsidRPr="00CC2F87">
        <w:t>)</w:t>
      </w:r>
      <w:r w:rsidR="00385632">
        <w:t xml:space="preserve"> (</w:t>
      </w:r>
      <w:r w:rsidR="00385632">
        <w:fldChar w:fldCharType="begin"/>
      </w:r>
      <w:r w:rsidR="00385632">
        <w:instrText xml:space="preserve"> REF _Ref33897315 \h </w:instrText>
      </w:r>
      <w:r w:rsidR="00385632">
        <w:fldChar w:fldCharType="separate"/>
      </w:r>
      <w:r w:rsidR="001E4245" w:rsidRPr="00CC2F87">
        <w:t xml:space="preserve">Figure </w:t>
      </w:r>
      <w:r w:rsidR="001E4245">
        <w:rPr>
          <w:noProof/>
        </w:rPr>
        <w:t>20</w:t>
      </w:r>
      <w:r w:rsidR="00385632">
        <w:fldChar w:fldCharType="end"/>
      </w:r>
      <w:r w:rsidR="00385632">
        <w:t>)</w:t>
      </w:r>
      <w:r w:rsidRPr="00CC2F87">
        <w:t xml:space="preserve">. </w:t>
      </w:r>
    </w:p>
    <w:p w14:paraId="31EF78B6" w14:textId="77777777" w:rsidR="00FD4AB0" w:rsidRPr="00CC2F87" w:rsidRDefault="00FD4AB0" w:rsidP="00FD4AB0">
      <w:pPr>
        <w:keepNext/>
      </w:pPr>
      <w:r w:rsidRPr="00CC2F87">
        <w:rPr>
          <w:noProof/>
        </w:rPr>
        <w:lastRenderedPageBreak/>
        <w:drawing>
          <wp:inline distT="0" distB="0" distL="0" distR="0" wp14:anchorId="2E3AB177" wp14:editId="6D265646">
            <wp:extent cx="5613659" cy="6221038"/>
            <wp:effectExtent l="12700" t="12700" r="1270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21848" cy="6230113"/>
                    </a:xfrm>
                    <a:prstGeom prst="rect">
                      <a:avLst/>
                    </a:prstGeom>
                    <a:ln>
                      <a:solidFill>
                        <a:schemeClr val="tx1"/>
                      </a:solidFill>
                    </a:ln>
                  </pic:spPr>
                </pic:pic>
              </a:graphicData>
            </a:graphic>
          </wp:inline>
        </w:drawing>
      </w:r>
    </w:p>
    <w:p w14:paraId="0CB828E1" w14:textId="07B84E00" w:rsidR="00D21C90" w:rsidRPr="00CC2F87" w:rsidRDefault="00FD4AB0" w:rsidP="00020EA1">
      <w:pPr>
        <w:pStyle w:val="Caption"/>
      </w:pPr>
      <w:bookmarkStart w:id="84" w:name="_Ref9504158"/>
      <w:bookmarkStart w:id="85" w:name="_Toc3701418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1E4245">
        <w:rPr>
          <w:noProof/>
        </w:rPr>
        <w:t>19</w:t>
      </w:r>
      <w:r w:rsidR="004F023F" w:rsidRPr="00CC2F87">
        <w:fldChar w:fldCharType="end"/>
      </w:r>
      <w:bookmarkEnd w:id="84"/>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5"/>
      <w:r w:rsidR="000A78BC">
        <w:t xml:space="preserve"> </w:t>
      </w:r>
    </w:p>
    <w:p w14:paraId="17E9E156" w14:textId="77777777" w:rsidR="00754167" w:rsidRPr="00CC2F87" w:rsidRDefault="00754167" w:rsidP="00754167">
      <w:pPr>
        <w:keepNext/>
      </w:pPr>
      <w:r w:rsidRPr="00CC2F87">
        <w:rPr>
          <w:noProof/>
        </w:rPr>
        <w:lastRenderedPageBreak/>
        <w:drawing>
          <wp:inline distT="0" distB="0" distL="0" distR="0" wp14:anchorId="64FBCBCB" wp14:editId="71D58E29">
            <wp:extent cx="4896017" cy="5079904"/>
            <wp:effectExtent l="12700" t="12700" r="6350" b="133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6017" cy="5079904"/>
                    </a:xfrm>
                    <a:prstGeom prst="rect">
                      <a:avLst/>
                    </a:prstGeom>
                    <a:ln>
                      <a:solidFill>
                        <a:schemeClr val="tx1"/>
                      </a:solidFill>
                    </a:ln>
                  </pic:spPr>
                </pic:pic>
              </a:graphicData>
            </a:graphic>
          </wp:inline>
        </w:drawing>
      </w:r>
    </w:p>
    <w:p w14:paraId="02C80155" w14:textId="24D34669" w:rsidR="000D6F25" w:rsidRDefault="00754167" w:rsidP="001D18B4">
      <w:pPr>
        <w:pStyle w:val="TableCaption"/>
        <w:spacing w:before="120"/>
      </w:pPr>
      <w:bookmarkStart w:id="86" w:name="_Ref33897315"/>
      <w:bookmarkStart w:id="87" w:name="_Toc3701418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1E4245">
        <w:rPr>
          <w:noProof/>
        </w:rPr>
        <w:t>20</w:t>
      </w:r>
      <w:r w:rsidR="004F023F" w:rsidRPr="00CC2F87">
        <w:fldChar w:fldCharType="end"/>
      </w:r>
      <w:bookmarkEnd w:id="86"/>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bookmarkEnd w:id="87"/>
      <w:r w:rsidR="00DA55E8">
        <w:t xml:space="preserve"> </w:t>
      </w:r>
    </w:p>
    <w:p w14:paraId="4267BE09" w14:textId="77777777" w:rsidR="001D18B4" w:rsidRPr="00CC2F87" w:rsidRDefault="001D18B4" w:rsidP="001D18B4">
      <w:pPr>
        <w:pStyle w:val="TableCaption"/>
        <w:spacing w:before="120"/>
      </w:pPr>
    </w:p>
    <w:p w14:paraId="0B3BAEBA" w14:textId="23769FA5" w:rsidR="00E64C51" w:rsidRPr="00CC2F87" w:rsidRDefault="005C1735" w:rsidP="00942B90">
      <w:pPr>
        <w:pStyle w:val="Heading3"/>
      </w:pPr>
      <w:bookmarkStart w:id="88" w:name="_Toc37014139"/>
      <w:r w:rsidRPr="00CC2F87">
        <w:t xml:space="preserve">Estimation of local </w:t>
      </w:r>
      <w:r w:rsidR="00523928">
        <w:t xml:space="preserve">walks </w:t>
      </w:r>
      <w:r w:rsidRPr="00CC2F87">
        <w:t>by commutes</w:t>
      </w:r>
      <w:bookmarkEnd w:id="88"/>
    </w:p>
    <w:p w14:paraId="791772F4" w14:textId="1A124CB8" w:rsidR="00A667EA" w:rsidRDefault="002B037D" w:rsidP="002B037D">
      <w:r w:rsidRPr="00CC2F87">
        <w:t xml:space="preserve">Local </w:t>
      </w:r>
      <w:r w:rsidR="00941A7E">
        <w:t xml:space="preserve">walks to </w:t>
      </w:r>
      <w:r w:rsidR="00FE12B3" w:rsidRPr="00CC2F87">
        <w:t xml:space="preserve">public transport </w:t>
      </w:r>
      <w:r w:rsidR="00217339" w:rsidRPr="00CC2F87">
        <w:t>stop</w:t>
      </w:r>
      <w:r w:rsidR="005A5079">
        <w:t>s</w:t>
      </w:r>
      <w:r w:rsidRPr="00CC2F87">
        <w:t xml:space="preserve"> </w:t>
      </w:r>
      <w:r w:rsidR="00C2003C">
        <w:t xml:space="preserve">(PT stops) </w:t>
      </w:r>
      <w:r w:rsidR="00217339">
        <w:t xml:space="preserve">or commuting destinations </w:t>
      </w:r>
      <w:r w:rsidRPr="00CC2F87">
        <w:t xml:space="preserve">were identified </w:t>
      </w:r>
      <w:r w:rsidR="00ED1C9C">
        <w:t xml:space="preserve">as a result of an </w:t>
      </w:r>
      <w:r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1E4245" w:rsidRPr="00CC2F87">
        <w:t xml:space="preserve">Figure </w:t>
      </w:r>
      <w:r w:rsidR="001E4245">
        <w:rPr>
          <w:noProof/>
        </w:rPr>
        <w:t>19</w:t>
      </w:r>
      <w:r w:rsidR="00242F31" w:rsidRPr="00CC2F87">
        <w:fldChar w:fldCharType="end"/>
      </w:r>
      <w:r w:rsidR="00242F31" w:rsidRPr="00CC2F87">
        <w:t>)</w:t>
      </w:r>
      <w:r w:rsidRPr="00CC2F87">
        <w:t xml:space="preserve">. </w:t>
      </w:r>
      <w:r w:rsidR="00173367">
        <w:t>Before the analysis, a</w:t>
      </w:r>
      <w:r w:rsidRPr="00CC2F87">
        <w:t xml:space="preserve">ll commutes with origin in Helsinki were extracted from </w:t>
      </w:r>
      <w:r w:rsidR="00A355B6">
        <w:t xml:space="preserve">the </w:t>
      </w:r>
      <w:r w:rsidRPr="00CC2F87">
        <w:t>YKR commuting data</w:t>
      </w:r>
      <w:r w:rsidR="00242F31" w:rsidRPr="00CC2F87">
        <w:t xml:space="preserve">. </w:t>
      </w:r>
    </w:p>
    <w:p w14:paraId="129CC124" w14:textId="6889272D" w:rsidR="00515FE2" w:rsidRPr="00CC2F87" w:rsidRDefault="00523928" w:rsidP="002B037D">
      <w:r>
        <w:t xml:space="preserve">In </w:t>
      </w:r>
      <w:r w:rsidR="00A667EA">
        <w:t xml:space="preserve">this </w:t>
      </w:r>
      <w:r>
        <w:t>chapter</w:t>
      </w:r>
      <w:r w:rsidR="00D14413">
        <w:t>,</w:t>
      </w:r>
      <w:r w:rsidR="00F3239C">
        <w:t xml:space="preserve"> the steps of the analysis required </w:t>
      </w:r>
      <w:r w:rsidR="000A4394">
        <w:t>for determining commuting destinations from one origin are described</w:t>
      </w:r>
      <w:r w:rsidR="00D14413">
        <w:t>.</w:t>
      </w:r>
      <w:r w:rsidR="005663EE">
        <w:t xml:space="preserve"> The iteration of the analysis for the full set of origins is illustrated in the flowchart</w:t>
      </w:r>
      <w:r w:rsidR="00EC2991">
        <w:t xml:space="preserve"> </w:t>
      </w:r>
      <w:r w:rsidR="00EC2991" w:rsidRPr="00CC2F87">
        <w:t>(</w:t>
      </w:r>
      <w:r w:rsidR="00EC2991" w:rsidRPr="00CC2F87">
        <w:fldChar w:fldCharType="begin"/>
      </w:r>
      <w:r w:rsidR="00EC2991" w:rsidRPr="00CC2F87">
        <w:instrText xml:space="preserve"> REF _Ref9504158 \h </w:instrText>
      </w:r>
      <w:r w:rsidR="00EC2991" w:rsidRPr="00CC2F87">
        <w:fldChar w:fldCharType="separate"/>
      </w:r>
      <w:r w:rsidR="001E4245" w:rsidRPr="00CC2F87">
        <w:t xml:space="preserve">Figure </w:t>
      </w:r>
      <w:r w:rsidR="001E4245">
        <w:rPr>
          <w:noProof/>
        </w:rPr>
        <w:t>19</w:t>
      </w:r>
      <w:r w:rsidR="00EC2991" w:rsidRPr="00CC2F87">
        <w:fldChar w:fldCharType="end"/>
      </w:r>
      <w:r w:rsidR="00EC2991" w:rsidRPr="00CC2F87">
        <w:t>)</w:t>
      </w:r>
      <w:r w:rsidR="005663EE">
        <w:t xml:space="preserve">. </w:t>
      </w:r>
      <w:r w:rsidR="000B7DE6">
        <w:t xml:space="preserve">The commuting destinations of the YKR data </w:t>
      </w:r>
      <w:r w:rsidR="007B2B35" w:rsidRPr="00CC2F87">
        <w:t xml:space="preserve">were used as destinations for all workplaces closer than 3 km from the origin. </w:t>
      </w:r>
      <w:r w:rsidR="00293C32">
        <w:t>In order to</w:t>
      </w:r>
      <w:r w:rsidR="00F50481" w:rsidRPr="00CC2F87">
        <w:t xml:space="preserve"> limit the number of routing requests</w:t>
      </w:r>
      <w:r w:rsidR="006D535E">
        <w:t xml:space="preserve"> (to </w:t>
      </w:r>
      <w:r w:rsidR="006D535E">
        <w:lastRenderedPageBreak/>
        <w:t>Digitransit API)</w:t>
      </w:r>
      <w:r w:rsidR="00F50481" w:rsidRPr="00CC2F87">
        <w:t xml:space="preserve"> per origin,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 xml:space="preserve">origin) were aggregated by </w:t>
      </w:r>
      <w:r w:rsidR="0065092D">
        <w:t xml:space="preserve">their </w:t>
      </w:r>
      <w:r w:rsidR="00F50481" w:rsidRPr="00CC2F87">
        <w:t>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202E1F" w:rsidRPr="00CC2F87">
        <w:t xml:space="preserve">used as the </w:t>
      </w:r>
      <w:r w:rsidR="00AA2C42">
        <w:t>commuting destination</w:t>
      </w:r>
      <w:r w:rsidR="005E1234">
        <w:t>s</w:t>
      </w:r>
      <w:r w:rsidR="008E0F1E">
        <w:t xml:space="preserve"> for the distant workplaces</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centers of the </w:t>
      </w:r>
      <w:r w:rsidR="00202E1F" w:rsidRPr="00CC2F87">
        <w:t>district</w:t>
      </w:r>
      <w:r w:rsidR="00D702A5">
        <w:t xml:space="preserve">s </w:t>
      </w:r>
      <w:r w:rsidR="00202E1F" w:rsidRPr="00CC2F87">
        <w:t>to better represent central workplace</w:t>
      </w:r>
      <w:r w:rsidR="00393D73" w:rsidRPr="00CC2F87">
        <w:t xml:space="preserve"> locatio</w:t>
      </w:r>
      <w:r w:rsidR="00B05C16">
        <w:t>ns</w:t>
      </w:r>
      <w:r w:rsidR="00202E1F" w:rsidRPr="00CC2F87">
        <w:t>:</w:t>
      </w:r>
      <w:r w:rsidR="007C265F">
        <w:t xml:space="preserve"> </w:t>
      </w:r>
    </w:p>
    <w:p w14:paraId="452C0563" w14:textId="07173D21" w:rsidR="00202E1F" w:rsidRPr="00CC2F87" w:rsidRDefault="00202E1F" w:rsidP="00E23A20">
      <w:pPr>
        <w:pStyle w:val="ListParagraph"/>
        <w:numPr>
          <w:ilvl w:val="0"/>
          <w:numId w:val="7"/>
        </w:numPr>
      </w:pPr>
      <w:r w:rsidRPr="00CC2F87">
        <w:t xml:space="preserve">Create convex hull polygon around the </w:t>
      </w:r>
      <w:r w:rsidR="00D540EF">
        <w:t xml:space="preserve">commuting destinations </w:t>
      </w:r>
      <w:r w:rsidRPr="00CC2F87">
        <w:t>within the district.</w:t>
      </w:r>
      <w:r w:rsidR="001B34F0">
        <w:t xml:space="preserve"> </w:t>
      </w:r>
    </w:p>
    <w:p w14:paraId="36D082B5" w14:textId="7069025A" w:rsidR="00202E1F" w:rsidRPr="00CC2F87" w:rsidRDefault="00202E1F" w:rsidP="00E23A20">
      <w:pPr>
        <w:pStyle w:val="ListParagraph"/>
        <w:numPr>
          <w:ilvl w:val="0"/>
          <w:numId w:val="7"/>
        </w:numPr>
      </w:pPr>
      <w:r w:rsidRPr="00CC2F87">
        <w:t>Calculate center of gravity for the convex hull polygon.</w:t>
      </w:r>
      <w:r w:rsidR="00A04435">
        <w:t xml:space="preserve"> </w:t>
      </w:r>
    </w:p>
    <w:p w14:paraId="11DD0419" w14:textId="2190E1CC" w:rsidR="00202E1F" w:rsidRPr="00CC2F87" w:rsidRDefault="00202E1F" w:rsidP="00E23A20">
      <w:pPr>
        <w:pStyle w:val="ListParagraph"/>
        <w:numPr>
          <w:ilvl w:val="0"/>
          <w:numId w:val="7"/>
        </w:numPr>
      </w:pPr>
      <w:r w:rsidRPr="00CC2F87">
        <w:t xml:space="preserve">Calculate distance from </w:t>
      </w:r>
      <w:r w:rsidR="00347E5B">
        <w:t xml:space="preserve">commuting destinations </w:t>
      </w:r>
      <w:r w:rsidRPr="00CC2F87">
        <w:t>(within the district) to the cente</w:t>
      </w:r>
      <w:r w:rsidR="00D979F3" w:rsidRPr="00CC2F87">
        <w:t>r</w:t>
      </w:r>
      <w:r w:rsidR="00347E5B">
        <w:t xml:space="preserve"> of gravity</w:t>
      </w:r>
      <w:r w:rsidRPr="00CC2F87">
        <w:t>.</w:t>
      </w:r>
      <w:r w:rsidR="001B34F0">
        <w:t xml:space="preserve"> </w:t>
      </w:r>
    </w:p>
    <w:p w14:paraId="2D095041" w14:textId="4E331B89" w:rsidR="00202E1F" w:rsidRPr="00CC2F87" w:rsidRDefault="00202E1F" w:rsidP="00E23A20">
      <w:pPr>
        <w:pStyle w:val="ListParagraph"/>
        <w:numPr>
          <w:ilvl w:val="0"/>
          <w:numId w:val="7"/>
        </w:numPr>
      </w:pPr>
      <w:r w:rsidRPr="00CC2F87">
        <w:t xml:space="preserve">Select </w:t>
      </w:r>
      <w:r w:rsidR="00347E5B">
        <w:t xml:space="preserve">the </w:t>
      </w:r>
      <w:r w:rsidR="005F066E">
        <w:t>location of the commuting destination closest to the center of gravity</w:t>
      </w:r>
      <w:r w:rsidR="006D4461" w:rsidRPr="00CC2F87">
        <w:t>.</w:t>
      </w:r>
      <w:r w:rsidR="001B34F0">
        <w:t xml:space="preserve"> </w:t>
      </w:r>
    </w:p>
    <w:p w14:paraId="3117881F" w14:textId="6D7C0C77" w:rsidR="002B037D" w:rsidRPr="00CC2F87" w:rsidRDefault="003652A4" w:rsidP="002B037D">
      <w:r w:rsidRPr="00CC2F87">
        <w:t xml:space="preserve">For </w:t>
      </w:r>
      <w:r w:rsidR="00A17CAC">
        <w:t xml:space="preserve">each </w:t>
      </w:r>
      <w:r w:rsidR="00900CEC">
        <w:t xml:space="preserve">origin-destination pair </w:t>
      </w:r>
      <w:r w:rsidR="00A17CAC">
        <w:t>(</w:t>
      </w:r>
      <w:r w:rsidRPr="00CC2F87">
        <w:t>commut</w:t>
      </w:r>
      <w:r w:rsidR="00900CEC">
        <w:t>er flow</w:t>
      </w:r>
      <w:r w:rsidR="00A17CAC">
        <w:t>)</w:t>
      </w:r>
      <w:r w:rsidRPr="00CC2F87">
        <w:t>, three public transport itineraries were requested from Digitransit routing API</w:t>
      </w:r>
      <w:r w:rsidR="0097323A">
        <w:t>. The</w:t>
      </w:r>
      <w:r w:rsidR="003B5853">
        <w:t xml:space="preserve"> (open)</w:t>
      </w:r>
      <w:r w:rsidR="0097323A">
        <w:t xml:space="preserve"> API is </w:t>
      </w:r>
      <w:r w:rsidR="00F61820" w:rsidRPr="00CC2F87">
        <w:t xml:space="preserve">provided by the local public transport authority (Helsinki Region Transport </w:t>
      </w:r>
      <w:r w:rsidR="0097323A">
        <w:t xml:space="preserve">- </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1E4245" w:rsidRPr="00CC2F87">
        <w:t xml:space="preserve">Table </w:t>
      </w:r>
      <w:r w:rsidR="001E4245">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2CA87A2E"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w:t>
      </w:r>
      <w:r w:rsidR="00BA2785">
        <w:t xml:space="preserve">kinds </w:t>
      </w:r>
      <w:r w:rsidRPr="00CC2F87">
        <w:t xml:space="preserve">of walks were found: 1) walks from origins to PT stops and 2) walks from origins to </w:t>
      </w:r>
      <w:r w:rsidR="006B16C6" w:rsidRPr="00CC2F87">
        <w:t>commuting</w:t>
      </w:r>
      <w:r w:rsidRPr="00CC2F87">
        <w:t xml:space="preserve"> destinations. </w:t>
      </w:r>
      <w:r w:rsidR="006B16C6" w:rsidRPr="00CC2F87">
        <w:t xml:space="preserve">Walks </w:t>
      </w:r>
      <w:r w:rsidR="00A74EF8">
        <w:t xml:space="preserve">from each origin </w:t>
      </w:r>
      <w:r w:rsidR="006B16C6" w:rsidRPr="00CC2F87">
        <w:t xml:space="preserve">were grouped by their </w:t>
      </w:r>
      <w:r w:rsidR="00F33AAF" w:rsidRPr="00CC2F87">
        <w:t>destination</w:t>
      </w:r>
      <w:r w:rsidR="00A74EF8">
        <w:t xml:space="preserve"> </w:t>
      </w:r>
      <w:r w:rsidR="006B16C6" w:rsidRPr="00CC2F87">
        <w:t>and</w:t>
      </w:r>
      <w:r w:rsidR="00571063">
        <w:t xml:space="preserve"> respective</w:t>
      </w:r>
      <w:r w:rsidR="006B16C6" w:rsidRPr="00CC2F87">
        <w:t xml:space="preserve"> </w:t>
      </w:r>
      <w:r w:rsidR="00F33AAF" w:rsidRPr="00CC2F87">
        <w:t xml:space="preserve">utilization rates of </w:t>
      </w:r>
      <w:r w:rsidR="00E15C91">
        <w:t xml:space="preserve">the </w:t>
      </w:r>
      <w:r w:rsidR="00F33AAF" w:rsidRPr="00CC2F87">
        <w:t xml:space="preserve">walks </w:t>
      </w:r>
      <w:r w:rsidR="00E15C91">
        <w:t xml:space="preserve">were </w:t>
      </w:r>
      <w:r w:rsidR="00F33AAF" w:rsidRPr="00CC2F87">
        <w:t>calculated for all unique origin-destination pairs</w:t>
      </w:r>
      <w:r w:rsidR="00106D92">
        <w:t xml:space="preserve"> (</w:t>
      </w:r>
      <w:r w:rsidR="00106D92">
        <w:fldChar w:fldCharType="begin"/>
      </w:r>
      <w:r w:rsidR="00106D92">
        <w:instrText xml:space="preserve"> REF _Ref33901886 \h </w:instrText>
      </w:r>
      <w:r w:rsidR="00106D92">
        <w:fldChar w:fldCharType="separate"/>
      </w:r>
      <w:r w:rsidR="001E4245">
        <w:t xml:space="preserve">Figure </w:t>
      </w:r>
      <w:r w:rsidR="001E4245">
        <w:rPr>
          <w:noProof/>
        </w:rPr>
        <w:t>21</w:t>
      </w:r>
      <w:r w:rsidR="00106D92">
        <w:fldChar w:fldCharType="end"/>
      </w:r>
      <w:r w:rsidR="00106D92">
        <w:t>)</w:t>
      </w:r>
      <w:r w:rsidR="00F33AAF" w:rsidRPr="00CC2F87">
        <w:t xml:space="preserve">. </w:t>
      </w:r>
    </w:p>
    <w:p w14:paraId="6D0DD9D1" w14:textId="298C79BC" w:rsidR="00CE4D3F" w:rsidRPr="00CC2F87" w:rsidRDefault="00CE4D3F" w:rsidP="00020EA1">
      <w:pPr>
        <w:pStyle w:val="TableCaption"/>
      </w:pPr>
      <w:bookmarkStart w:id="89" w:name="_Ref9505792"/>
      <w:bookmarkStart w:id="90" w:name="_Toc36720085"/>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E4245">
        <w:rPr>
          <w:noProof/>
        </w:rPr>
        <w:t>5</w:t>
      </w:r>
      <w:r w:rsidR="004F023F" w:rsidRPr="00CC2F87">
        <w:fldChar w:fldCharType="end"/>
      </w:r>
      <w:bookmarkEnd w:id="89"/>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570F4B1E" w:rsidR="00562144" w:rsidRDefault="00562144" w:rsidP="000C5499">
      <w:pPr>
        <w:pStyle w:val="Caption"/>
        <w:jc w:val="both"/>
      </w:pPr>
      <w:bookmarkStart w:id="91" w:name="_Ref33901886"/>
      <w:bookmarkStart w:id="92" w:name="_Toc37014183"/>
      <w:r>
        <w:t xml:space="preserve">Figure </w:t>
      </w:r>
      <w:r>
        <w:fldChar w:fldCharType="begin"/>
      </w:r>
      <w:r>
        <w:instrText xml:space="preserve"> SEQ Figure \* ARABIC </w:instrText>
      </w:r>
      <w:r>
        <w:fldChar w:fldCharType="separate"/>
      </w:r>
      <w:r w:rsidR="001E4245">
        <w:rPr>
          <w:noProof/>
        </w:rPr>
        <w:t>21</w:t>
      </w:r>
      <w:r>
        <w:fldChar w:fldCharType="end"/>
      </w:r>
      <w:bookmarkEnd w:id="91"/>
      <w:r>
        <w:t xml:space="preserve">. An example </w:t>
      </w:r>
      <w:r w:rsidR="00FE327B">
        <w:t xml:space="preserve">of </w:t>
      </w:r>
      <w:r>
        <w:t xml:space="preserve">local walks (and utilization ratios) from one origin as a result of the routing analysis. </w:t>
      </w:r>
      <w:r w:rsidR="00D56F63">
        <w:t>Most of the destinations of the walks are public transport stops.</w:t>
      </w:r>
      <w:bookmarkEnd w:id="92"/>
      <w:r w:rsidR="00D56F63">
        <w:t xml:space="preserve"> </w:t>
      </w:r>
    </w:p>
    <w:p w14:paraId="72502B29" w14:textId="755BF766"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F3159C">
        <w:t>from</w:t>
      </w:r>
      <w:r w:rsidR="00877F1E" w:rsidRPr="00CC2F87">
        <w:t xml:space="preserve"> </w:t>
      </w:r>
      <w:r w:rsidR="00206EC6" w:rsidRPr="00CC2F87">
        <w:t>each</w:t>
      </w:r>
      <w:r w:rsidR="00650C89" w:rsidRPr="00CC2F87">
        <w:t xml:space="preserve"> origin</w:t>
      </w:r>
      <w:r w:rsidR="000F4DFE" w:rsidRPr="00CC2F87">
        <w:t xml:space="preserve"> (by the </w:t>
      </w:r>
      <w:r w:rsidR="002E6250">
        <w:t>original</w:t>
      </w:r>
      <w:r w:rsidR="007E5E1F">
        <w:t xml:space="preserve"> </w:t>
      </w:r>
      <w:r w:rsidR="000F4DFE" w:rsidRPr="00CC2F87">
        <w:t xml:space="preserve">commuting </w:t>
      </w:r>
      <w:r w:rsidR="007E5E1F">
        <w:t xml:space="preserve">flow </w:t>
      </w:r>
      <w:r w:rsidR="000F4DFE" w:rsidRPr="00CC2F87">
        <w:t>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 xml:space="preserve">exclud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1E4245" w:rsidRPr="00CC2F87">
        <w:t xml:space="preserve">Figure </w:t>
      </w:r>
      <w:r w:rsidR="001E4245">
        <w:rPr>
          <w:noProof/>
        </w:rPr>
        <w:t>22</w:t>
      </w:r>
      <w:r w:rsidR="00B232A1" w:rsidRPr="00CC2F87">
        <w:fldChar w:fldCharType="end"/>
      </w:r>
      <w:r w:rsidR="00B232A1" w:rsidRPr="00CC2F87">
        <w:t>)</w:t>
      </w:r>
      <w:r w:rsidR="00F76BC5" w:rsidRPr="00CC2F87">
        <w:t xml:space="preserve">. </w:t>
      </w:r>
      <w:r w:rsidR="00EB5570" w:rsidRPr="00CC2F87">
        <w:t xml:space="preserve">Plotting </w:t>
      </w:r>
      <w:r w:rsidR="00241378">
        <w:t xml:space="preserve">the </w:t>
      </w:r>
      <w:r w:rsidR="0030392C">
        <w:t xml:space="preserve">numbers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 xml:space="preserve">in the </w:t>
      </w:r>
      <w:r w:rsidR="009832BE">
        <w:t xml:space="preserve">routing </w:t>
      </w:r>
      <w:r w:rsidR="006C0789" w:rsidRPr="00CC2F87">
        <w:t>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 xml:space="preserve">low inclusion of </w:t>
      </w:r>
      <w:r w:rsidR="00EB5570" w:rsidRPr="00CC2F87">
        <w:t xml:space="preserve">commutes </w:t>
      </w:r>
      <w:r w:rsidR="00390968" w:rsidRPr="00CC2F87">
        <w:t>affect</w:t>
      </w:r>
      <w:r w:rsidR="00775DE6">
        <w:t xml:space="preserve">ed </w:t>
      </w:r>
      <w:r w:rsidR="006D0625">
        <w:t xml:space="preserve">mainly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1E4245" w:rsidRPr="00CC2F87">
        <w:t xml:space="preserve">Figure </w:t>
      </w:r>
      <w:r w:rsidR="001E4245">
        <w:rPr>
          <w:noProof/>
        </w:rPr>
        <w:t>23</w:t>
      </w:r>
      <w:r w:rsidR="00F07533" w:rsidRPr="00CC2F87">
        <w:fldChar w:fldCharType="end"/>
      </w:r>
      <w:r w:rsidR="00F07533" w:rsidRPr="00CC2F87">
        <w:t>)</w:t>
      </w:r>
      <w:r w:rsidR="00EB5570" w:rsidRPr="00CC2F87">
        <w:t xml:space="preserve">. </w:t>
      </w:r>
      <w:r w:rsidR="00B00256">
        <w:t>Moreover, b</w:t>
      </w:r>
      <w:r w:rsidR="0055240A" w:rsidRPr="00CC2F87">
        <w:t xml:space="preserve">y </w:t>
      </w:r>
      <w:r w:rsidR="0055240A" w:rsidRPr="00CC2F87">
        <w:lastRenderedPageBreak/>
        <w:t xml:space="preserve">exploring the </w:t>
      </w:r>
      <w:r w:rsidR="009832BE">
        <w:t xml:space="preserve">origin-level </w:t>
      </w:r>
      <w:r w:rsidR="00EA096B" w:rsidRPr="00CC2F87">
        <w:t xml:space="preserve">commuting </w:t>
      </w:r>
      <w:r w:rsidR="0055240A" w:rsidRPr="00CC2F87">
        <w:t xml:space="preserve">statistics, it was found that of the origins </w:t>
      </w:r>
      <w:r w:rsidR="009832BE">
        <w:t xml:space="preserve">with </w:t>
      </w:r>
      <w:r w:rsidR="0055240A" w:rsidRPr="00CC2F87">
        <w:t xml:space="preserve">less than 50% </w:t>
      </w:r>
      <w:r w:rsidR="009832BE">
        <w:t>inclusion of commutes (in the routing analysis)</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554E1DF2" w:rsidR="006C217B" w:rsidRPr="00CC2F87" w:rsidRDefault="006C217B" w:rsidP="006C217B">
      <w:pPr>
        <w:pStyle w:val="Caption"/>
        <w:jc w:val="both"/>
      </w:pPr>
      <w:bookmarkStart w:id="93" w:name="_Ref9955925"/>
      <w:bookmarkStart w:id="94" w:name="_Toc37014184"/>
      <w:r w:rsidRPr="00CC2F87">
        <w:t xml:space="preserve">Figure </w:t>
      </w:r>
      <w:r w:rsidRPr="00CC2F87">
        <w:fldChar w:fldCharType="begin"/>
      </w:r>
      <w:r w:rsidRPr="00CC2F87">
        <w:instrText xml:space="preserve"> SEQ Figure \* ARABIC </w:instrText>
      </w:r>
      <w:r w:rsidRPr="00CC2F87">
        <w:fldChar w:fldCharType="separate"/>
      </w:r>
      <w:r w:rsidR="001E4245">
        <w:rPr>
          <w:noProof/>
        </w:rPr>
        <w:t>22</w:t>
      </w:r>
      <w:r w:rsidRPr="00CC2F87">
        <w:fldChar w:fldCharType="end"/>
      </w:r>
      <w:bookmarkEnd w:id="93"/>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94"/>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1ADCB8A8" w:rsidR="002D011B" w:rsidRPr="00CC2F87" w:rsidRDefault="000E1C92" w:rsidP="000E71C6">
      <w:pPr>
        <w:pStyle w:val="Caption"/>
        <w:jc w:val="both"/>
      </w:pPr>
      <w:bookmarkStart w:id="95" w:name="_Ref9955196"/>
      <w:bookmarkStart w:id="96" w:name="_Toc37014185"/>
      <w:r w:rsidRPr="00CC2F87">
        <w:t xml:space="preserve">Figure </w:t>
      </w:r>
      <w:r w:rsidRPr="00CC2F87">
        <w:fldChar w:fldCharType="begin"/>
      </w:r>
      <w:r w:rsidRPr="00CC2F87">
        <w:instrText xml:space="preserve"> SEQ Figure \* ARABIC </w:instrText>
      </w:r>
      <w:r w:rsidRPr="00CC2F87">
        <w:fldChar w:fldCharType="separate"/>
      </w:r>
      <w:r w:rsidR="001E4245">
        <w:rPr>
          <w:noProof/>
        </w:rPr>
        <w:t>23</w:t>
      </w:r>
      <w:r w:rsidRPr="00CC2F87">
        <w:fldChar w:fldCharType="end"/>
      </w:r>
      <w:bookmarkEnd w:id="95"/>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6"/>
      <w:r w:rsidR="00AC5A3C" w:rsidRPr="00CC2F87">
        <w:t xml:space="preserve"> </w:t>
      </w:r>
    </w:p>
    <w:p w14:paraId="4B8176DF" w14:textId="69AA88E5" w:rsidR="00731E0F" w:rsidRPr="00CC2F87" w:rsidRDefault="00E04C82" w:rsidP="002464BA">
      <w:pPr>
        <w:pStyle w:val="Heading3"/>
      </w:pPr>
      <w:bookmarkStart w:id="97" w:name="_Toc37014140"/>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7"/>
    </w:p>
    <w:p w14:paraId="2B958318" w14:textId="108C068A" w:rsidR="00037C17" w:rsidRPr="00CC2F87" w:rsidRDefault="0056506B" w:rsidP="00A3000B">
      <w:r>
        <w:t>S</w:t>
      </w:r>
      <w:r w:rsidR="00DB59C3" w:rsidRPr="00CC2F87">
        <w:t xml:space="preserve">hort and </w:t>
      </w:r>
      <w:r w:rsidR="00407B8F">
        <w:t>set of</w:t>
      </w:r>
      <w:r w:rsidR="00DB59C3" w:rsidRPr="00CC2F87">
        <w:t xml:space="preserve"> alternative quiet paths were </w:t>
      </w:r>
      <w:r w:rsidR="00941B16">
        <w:t xml:space="preserve">optimized </w:t>
      </w:r>
      <w:r w:rsidR="00DB59C3" w:rsidRPr="00CC2F87">
        <w:t xml:space="preserve">for </w:t>
      </w:r>
      <w:r w:rsidR="0006170A">
        <w:t xml:space="preserve">all local </w:t>
      </w:r>
      <w:r w:rsidR="00B60E9C">
        <w:t>walk</w:t>
      </w:r>
      <w:r w:rsidR="0006170A">
        <w:t>s</w:t>
      </w:r>
      <w:r w:rsidR="003044DE">
        <w:t xml:space="preserve"> </w:t>
      </w:r>
      <w:r w:rsidR="00941B16">
        <w:t xml:space="preserve">with the </w:t>
      </w:r>
      <w:r w:rsidR="00A41C09">
        <w:t>quiet path routing</w:t>
      </w:r>
      <w:r w:rsidR="00941B16">
        <w:t xml:space="preserve"> application developed in this study</w:t>
      </w:r>
      <w:r w:rsidR="00DB59C3" w:rsidRPr="00CC2F87">
        <w:t xml:space="preserve">. </w:t>
      </w:r>
      <w:r w:rsidR="003044DE">
        <w:t>The utilization rate</w:t>
      </w:r>
      <w:r w:rsidR="000274CB">
        <w:t xml:space="preserve"> of each walk was inherited as attribute information for the respective short and quiet paths</w:t>
      </w:r>
      <w:r w:rsidR="003044DE">
        <w:t xml:space="preserve">. </w:t>
      </w:r>
      <w:r w:rsidR="00A02C16">
        <w:t>The n</w:t>
      </w:r>
      <w:r w:rsidR="00FF7A3E" w:rsidRPr="00CC2F87">
        <w:t xml:space="preserve">oise </w:t>
      </w:r>
      <w:r w:rsidR="00164598">
        <w:t>sensitivity coefficients</w:t>
      </w:r>
      <w:r w:rsidR="00FF7A3E" w:rsidRPr="00CC2F87">
        <w:t xml:space="preserve"> 0.1, 0.15, 0.25, 0.5, 1, 1.5, 2, 4, 6, 10, 20 and 40 were used in the </w:t>
      </w:r>
      <w:r w:rsidR="00A41C09">
        <w:t>quiet path routing</w:t>
      </w:r>
      <w:r w:rsidR="00FF7A3E" w:rsidRPr="00CC2F87">
        <w:t xml:space="preserve">. </w:t>
      </w:r>
      <w:r w:rsidR="006E2558" w:rsidRPr="00CC2F87">
        <w:t>This</w:t>
      </w:r>
      <w:r w:rsidR="000769F5" w:rsidRPr="00CC2F87">
        <w:t xml:space="preserve"> set of noise </w:t>
      </w:r>
      <w:r w:rsidR="00164598">
        <w:t>sensitivity coefficients</w:t>
      </w:r>
      <w:r w:rsidR="000769F5" w:rsidRPr="00CC2F87">
        <w:t xml:space="preserve"> </w:t>
      </w:r>
      <w:r w:rsidR="000E5166">
        <w:t xml:space="preserve">was found </w:t>
      </w:r>
      <w:r w:rsidR="000769F5" w:rsidRPr="00CC2F87">
        <w:t xml:space="preserve">to perform well in </w:t>
      </w:r>
      <w:r w:rsidR="00A41C09">
        <w:t>quiet path routing</w:t>
      </w:r>
      <w:r w:rsidR="000769F5" w:rsidRPr="00CC2F87">
        <w:t xml:space="preserve">,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w:t>
      </w:r>
      <w:r w:rsidR="00287050">
        <w:t>I</w:t>
      </w:r>
      <w:r w:rsidR="00EB76AC" w:rsidRPr="00CC2F87">
        <w:t xml:space="preserve">n most cases, multiple identical or nearly identical </w:t>
      </w:r>
      <w:r w:rsidR="00287050">
        <w:t xml:space="preserve">quiet paths were found, </w:t>
      </w:r>
      <w:r w:rsidR="00A33144">
        <w:t>indicating</w:t>
      </w:r>
      <w:r w:rsidR="00EB76AC" w:rsidRPr="00CC2F87">
        <w:t xml:space="preserve"> that </w:t>
      </w:r>
      <w:r w:rsidR="00CA4CCC">
        <w:t xml:space="preserve">adding more </w:t>
      </w:r>
      <w:r w:rsidR="00164598">
        <w:t xml:space="preserve">sensitivity coefficients </w:t>
      </w:r>
      <w:r w:rsidR="00EB76AC" w:rsidRPr="00CC2F87">
        <w:t>would</w:t>
      </w:r>
      <w:r w:rsidR="00237885">
        <w:t xml:space="preserve"> not have </w:t>
      </w:r>
      <w:r w:rsidR="00027689">
        <w:t xml:space="preserve">provided </w:t>
      </w:r>
      <w:r w:rsidR="00DE05A0">
        <w:t xml:space="preserve">more </w:t>
      </w:r>
      <w:r w:rsidR="00237885">
        <w:t>quiet path alternatives</w:t>
      </w:r>
      <w:r w:rsidR="008D5103" w:rsidRPr="00CC2F87">
        <w:t xml:space="preserve">. </w:t>
      </w:r>
      <w:r w:rsidR="00643FBB">
        <w:t>Once all paths were</w:t>
      </w:r>
      <w:r w:rsidR="00744280">
        <w:t xml:space="preserve"> process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1E4245" w:rsidRPr="00CC2F87">
        <w:t xml:space="preserve">Table </w:t>
      </w:r>
      <w:r w:rsidR="001E4245">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1E4245" w:rsidRPr="00CC2F87">
        <w:t xml:space="preserve">Figure </w:t>
      </w:r>
      <w:r w:rsidR="001E4245">
        <w:rPr>
          <w:noProof/>
        </w:rPr>
        <w:t>24</w:t>
      </w:r>
      <w:r w:rsidR="00F76FDE">
        <w:fldChar w:fldCharType="end"/>
      </w:r>
      <w:r w:rsidR="00822A23">
        <w:t xml:space="preserve"> illustrates the volume of</w:t>
      </w:r>
      <w:r w:rsidR="007F7B1F">
        <w:t xml:space="preserve"> the</w:t>
      </w:r>
      <w:r w:rsidR="00822A23">
        <w:t xml:space="preserve"> </w:t>
      </w:r>
      <w:r w:rsidR="003D4DBB">
        <w:t xml:space="preserve">(shortest) </w:t>
      </w:r>
      <w:r w:rsidR="00822A23">
        <w:t>paths at different locations</w:t>
      </w:r>
      <w:r w:rsidR="00F76FDE">
        <w:t xml:space="preserve">. </w:t>
      </w:r>
    </w:p>
    <w:p w14:paraId="1E5C357B" w14:textId="3AC3CDFD" w:rsidR="00CC0487" w:rsidRPr="00CC2F87" w:rsidRDefault="003A5764" w:rsidP="003A5764">
      <w:pPr>
        <w:pStyle w:val="TableCaption"/>
      </w:pPr>
      <w:bookmarkStart w:id="98" w:name="_Ref33902848"/>
      <w:bookmarkStart w:id="99" w:name="_Toc36720086"/>
      <w:r w:rsidRPr="00CC2F87">
        <w:t xml:space="preserve">Table </w:t>
      </w:r>
      <w:r w:rsidRPr="00CC2F87">
        <w:fldChar w:fldCharType="begin"/>
      </w:r>
      <w:r w:rsidRPr="00CC2F87">
        <w:instrText xml:space="preserve"> SEQ Table \* ARABIC </w:instrText>
      </w:r>
      <w:r w:rsidRPr="00CC2F87">
        <w:fldChar w:fldCharType="separate"/>
      </w:r>
      <w:r w:rsidR="001E4245">
        <w:rPr>
          <w:noProof/>
        </w:rPr>
        <w:t>6</w:t>
      </w:r>
      <w:r w:rsidRPr="00CC2F87">
        <w:fldChar w:fldCharType="end"/>
      </w:r>
      <w:bookmarkEnd w:id="98"/>
      <w:r w:rsidRPr="00CC2F87">
        <w:t xml:space="preserve">. </w:t>
      </w:r>
      <w:r w:rsidR="00643FBB">
        <w:t>Descriptive</w:t>
      </w:r>
      <w:r w:rsidRPr="00CC2F87">
        <w:t xml:space="preserve"> statistics of the </w:t>
      </w:r>
      <w:r w:rsidR="00643FBB">
        <w:t xml:space="preserve">length of the </w:t>
      </w:r>
      <w:r w:rsidRPr="00CC2F87">
        <w:t>shortest paths to PT stops and workplaces</w:t>
      </w:r>
      <w:r w:rsidR="00E85328" w:rsidRPr="00CC2F87">
        <w:t xml:space="preserve"> (n=</w:t>
      </w:r>
      <w:commentRangeStart w:id="100"/>
      <w:r w:rsidR="00EF762A" w:rsidRPr="00CC2F87">
        <w:t>31291</w:t>
      </w:r>
      <w:commentRangeEnd w:id="100"/>
      <w:r w:rsidR="006B1FB7" w:rsidRPr="00CC2F87">
        <w:rPr>
          <w:rStyle w:val="CommentReference"/>
          <w:iCs w:val="0"/>
          <w:color w:val="auto"/>
        </w:rPr>
        <w:commentReference w:id="100"/>
      </w:r>
      <w:r w:rsidR="00E85328" w:rsidRPr="00CC2F87">
        <w:t>)</w:t>
      </w:r>
      <w:r w:rsidRPr="00CC2F87">
        <w:t>.</w:t>
      </w:r>
      <w:bookmarkEnd w:id="99"/>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lastRenderedPageBreak/>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34228B20" w:rsidR="00247ED5" w:rsidRPr="00CC2F87" w:rsidRDefault="00247ED5" w:rsidP="00247ED5">
      <w:pPr>
        <w:pStyle w:val="Caption"/>
        <w:jc w:val="both"/>
      </w:pPr>
      <w:bookmarkStart w:id="101" w:name="_Ref33903340"/>
      <w:bookmarkStart w:id="102" w:name="_Toc37014186"/>
      <w:r w:rsidRPr="00CC2F87">
        <w:t xml:space="preserve">Figure </w:t>
      </w:r>
      <w:r w:rsidRPr="00CC2F87">
        <w:fldChar w:fldCharType="begin"/>
      </w:r>
      <w:r w:rsidRPr="00CC2F87">
        <w:instrText xml:space="preserve"> SEQ Figure \* ARABIC </w:instrText>
      </w:r>
      <w:r w:rsidRPr="00CC2F87">
        <w:fldChar w:fldCharType="separate"/>
      </w:r>
      <w:r w:rsidR="001E4245">
        <w:rPr>
          <w:noProof/>
        </w:rPr>
        <w:t>24</w:t>
      </w:r>
      <w:r w:rsidRPr="00CC2F87">
        <w:fldChar w:fldCharType="end"/>
      </w:r>
      <w:bookmarkEnd w:id="101"/>
      <w:r w:rsidRPr="00CC2F87">
        <w:t>. All shortest paths visualized with feature blending</w:t>
      </w:r>
      <w:r w:rsidR="003D4DBB">
        <w:t xml:space="preserve"> method</w:t>
      </w:r>
      <w:r w:rsidRPr="00CC2F87">
        <w:t>: overlapping paths show darker on the map.</w:t>
      </w:r>
      <w:bookmarkEnd w:id="102"/>
      <w:r w:rsidR="008E7EE6" w:rsidRPr="00CC2F87">
        <w:t xml:space="preserve"> </w:t>
      </w:r>
    </w:p>
    <w:p w14:paraId="640027D6" w14:textId="2E59497D" w:rsidR="001E2F7F" w:rsidRPr="00CC2F87" w:rsidRDefault="00F11633" w:rsidP="00DC45DC">
      <w:pPr>
        <w:pStyle w:val="Heading3"/>
      </w:pPr>
      <w:bookmarkStart w:id="103" w:name="_Toc37014141"/>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3"/>
    </w:p>
    <w:p w14:paraId="5E278464" w14:textId="4710F53A" w:rsidR="008625E8" w:rsidRDefault="00E079AC" w:rsidP="00C1243D">
      <w:r>
        <w:t>As noise exposure assessment of the paths was already a built</w:t>
      </w:r>
      <w:r w:rsidR="006E7BB2">
        <w:t>-</w:t>
      </w:r>
      <w:r>
        <w:t xml:space="preserve">in feature of the short and quiet path routing application, no </w:t>
      </w:r>
      <w:r w:rsidR="000E5F41">
        <w:t xml:space="preserve">separate </w:t>
      </w:r>
      <w:r w:rsidR="00C1361F">
        <w:t>analysis for</w:t>
      </w:r>
      <w:r w:rsidR="00EB18B9">
        <w:t xml:space="preserve"> determining</w:t>
      </w:r>
      <w:r w:rsidR="00C1361F">
        <w:t xml:space="preserve"> </w:t>
      </w:r>
      <w:r w:rsidR="00EB18B9">
        <w:t xml:space="preserve">the </w:t>
      </w:r>
      <w:r w:rsidR="000E5F41">
        <w:t>exposures to traffic noise on the paths</w:t>
      </w:r>
      <w:r w:rsidR="00D53C0C">
        <w:t xml:space="preserve"> was needed</w:t>
      </w:r>
      <w:r w:rsidR="000E5F41">
        <w:t>.</w:t>
      </w:r>
      <w:r w:rsidR="00D53C0C">
        <w:t xml:space="preserve"> </w:t>
      </w:r>
      <w:r w:rsidR="002B13A4">
        <w:t>Descriptive statistics</w:t>
      </w:r>
      <w:r w:rsidR="004C2786">
        <w:t xml:space="preserve"> </w:t>
      </w:r>
      <w:r w:rsidR="002B13A4">
        <w:t>of</w:t>
      </w:r>
      <w:r w:rsidR="00BA0C30">
        <w:t xml:space="preserve"> the</w:t>
      </w:r>
      <w:r w:rsidR="002B13A4">
        <w:t xml:space="preserve"> noise </w:t>
      </w:r>
      <w:r w:rsidR="004C2786">
        <w:t xml:space="preserve">exposure indexes </w:t>
      </w:r>
      <w:r w:rsidR="004C2786" w:rsidRPr="00CC2F87">
        <w:t>(</w:t>
      </w:r>
      <w:r w:rsidR="004C2786">
        <w:fldChar w:fldCharType="begin"/>
      </w:r>
      <w:r w:rsidR="004C2786">
        <w:instrText xml:space="preserve"> REF _Ref33904344 \h </w:instrText>
      </w:r>
      <w:r w:rsidR="004C2786">
        <w:fldChar w:fldCharType="separate"/>
      </w:r>
      <w:r w:rsidR="001E4245" w:rsidRPr="00CC2F87">
        <w:t xml:space="preserve">Table </w:t>
      </w:r>
      <w:r w:rsidR="001E4245">
        <w:rPr>
          <w:noProof/>
        </w:rPr>
        <w:t>4</w:t>
      </w:r>
      <w:r w:rsidR="004C2786">
        <w:fldChar w:fldCharType="end"/>
      </w:r>
      <w:r w:rsidR="004C2786" w:rsidRPr="00CC2F87">
        <w:t xml:space="preserve">) </w:t>
      </w:r>
      <w:r w:rsidR="004C2786">
        <w:t>of</w:t>
      </w:r>
      <w:r w:rsidR="00F525A6">
        <w:t xml:space="preserve"> </w:t>
      </w:r>
      <w:r w:rsidR="001C3F93">
        <w:t xml:space="preserve">all </w:t>
      </w:r>
      <w:r w:rsidR="002B13A4">
        <w:t xml:space="preserve">paths were calculated and weighted by the utilization rates of the walks. </w:t>
      </w:r>
      <w:r w:rsidR="008625E8">
        <w:t xml:space="preserve">The descriptive statistics were calculated </w:t>
      </w:r>
      <w:r w:rsidR="000E4F29">
        <w:t>both</w:t>
      </w:r>
      <w:r w:rsidR="008625E8">
        <w:t xml:space="preserve"> for all paths and </w:t>
      </w:r>
      <w:r w:rsidR="0048622B">
        <w:t xml:space="preserve">for </w:t>
      </w:r>
      <w:r w:rsidR="008625E8">
        <w:t xml:space="preserve">a subset of only </w:t>
      </w:r>
      <w:r w:rsidR="0071663E">
        <w:t>the origin–PT stop paths</w:t>
      </w:r>
      <w:r w:rsidR="0092542A">
        <w:t xml:space="preserve"> (excluding origin–workplace paths)</w:t>
      </w:r>
      <w:r w:rsidR="008625E8">
        <w:t xml:space="preserve">. </w:t>
      </w:r>
    </w:p>
    <w:p w14:paraId="02AD9FE8" w14:textId="2D6610CD" w:rsidR="00C1243D" w:rsidRPr="00CC2F87" w:rsidRDefault="002B13A4" w:rsidP="00C1243D">
      <w:r>
        <w:lastRenderedPageBreak/>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differences</w:t>
      </w:r>
      <w:r w:rsidR="00CA63AC">
        <w:t xml:space="preserve"> in exposures</w:t>
      </w:r>
      <w:r w:rsidR="009F2BB2">
        <w:t xml:space="preserve"> with</w:t>
      </w:r>
      <w:r w:rsidR="00521588">
        <w:t xml:space="preserve"> </w:t>
      </w:r>
      <w:r w:rsidR="009F2BB2">
        <w:t>map visualizations</w:t>
      </w:r>
      <w:r w:rsidR="0066075F">
        <w:t xml:space="preserve">. </w:t>
      </w:r>
      <w:r w:rsidR="00B91AF1">
        <w:t>In this analysis, o</w:t>
      </w:r>
      <w:r w:rsidR="00AB305C">
        <w:t>nly the origin–PT stop paths were included</w:t>
      </w:r>
      <w:r w:rsidR="00B91AF1">
        <w:t>, to</w:t>
      </w:r>
      <w:r w:rsidR="008F473A">
        <w:t xml:space="preserve"> </w:t>
      </w:r>
      <w:r w:rsidR="006B4B79">
        <w:t>asses</w:t>
      </w:r>
      <w:r w:rsidR="00BE4026">
        <w:t>s</w:t>
      </w:r>
      <w:r w:rsidR="008F473A">
        <w:t xml:space="preserve"> </w:t>
      </w:r>
      <w:r w:rsidR="00B91AF1">
        <w:t>the</w:t>
      </w:r>
      <w:r w:rsidR="00E428EF">
        <w:t xml:space="preserve"> noise exposures on the</w:t>
      </w:r>
      <w:r w:rsidR="00B91AF1">
        <w:t xml:space="preserve"> </w:t>
      </w:r>
      <w:r w:rsidR="008F473A">
        <w:t>most local walks</w:t>
      </w:r>
      <w:r w:rsidR="009B3B8D">
        <w:t xml:space="preserve"> of each origin</w:t>
      </w:r>
      <w:r w:rsidR="008F473A">
        <w:t>.</w:t>
      </w:r>
      <w:r w:rsidR="00AB305C">
        <w:t xml:space="preserve"> </w:t>
      </w:r>
      <w:r w:rsidR="00F6738A">
        <w:t xml:space="preserve">The </w:t>
      </w:r>
      <w:r w:rsidR="00B0510F">
        <w:t xml:space="preserve">descriptive </w:t>
      </w:r>
      <w:r w:rsidR="00F6738A">
        <w:t xml:space="preserve">statistics were weighted by the utilization rates of the paths (walks). </w:t>
      </w:r>
      <w:r w:rsidR="000F4043">
        <w:t>Therefore</w:t>
      </w:r>
      <w:r w:rsidR="00F6738A">
        <w:t xml:space="preserve">, the </w:t>
      </w:r>
      <w:r w:rsidR="00255D29">
        <w:t>(weighted) mean</w:t>
      </w:r>
      <w:r w:rsidR="007D29D3">
        <w:t xml:space="preserve"> noise exposure indexes</w:t>
      </w:r>
      <w:r w:rsidR="00B14085">
        <w:t xml:space="preserve"> can indicate the expected </w:t>
      </w:r>
      <w:r w:rsidR="006A306B">
        <w:t xml:space="preserve">noise </w:t>
      </w:r>
      <w:r w:rsidR="00B14085">
        <w:t xml:space="preserve">exposure on </w:t>
      </w:r>
      <w:r w:rsidR="00D1664A">
        <w:t xml:space="preserve">a </w:t>
      </w:r>
      <w:r w:rsidR="00B14085">
        <w:t xml:space="preserve">random </w:t>
      </w:r>
      <w:r w:rsidR="00A86437">
        <w:t xml:space="preserve">or typical </w:t>
      </w:r>
      <w:r w:rsidR="000E692E">
        <w:t>walk</w:t>
      </w:r>
      <w:r w:rsidR="00A86437">
        <w:t xml:space="preserve"> from each origin</w:t>
      </w:r>
      <w:r w:rsidR="007D29D3">
        <w:t xml:space="preserve">. </w:t>
      </w:r>
      <w:r w:rsidR="002A3619">
        <w:t xml:space="preserve">All paths that were not completely inside the extent of the noise surface data were filtered out in the analysis. </w:t>
      </w:r>
      <w:r w:rsidR="008A767D">
        <w:t xml:space="preserve">The total utilization rates of the paths that were included in </w:t>
      </w:r>
      <w:r w:rsidR="00672BE9">
        <w:t xml:space="preserve">the analysis </w:t>
      </w:r>
      <w:r w:rsidR="00640408">
        <w:t>were</w:t>
      </w:r>
      <w:r w:rsidR="008A767D">
        <w:t xml:space="preserve"> added up</w:t>
      </w:r>
      <w:r w:rsidR="00181178">
        <w:t xml:space="preserve"> per origin</w:t>
      </w:r>
      <w:r w:rsidR="008A767D">
        <w:t>, to assess the statistical significance of the results</w:t>
      </w:r>
      <w:r w:rsidR="00640408">
        <w:t xml:space="preserve"> </w:t>
      </w:r>
      <w:r w:rsidR="00181178">
        <w:t>(</w:t>
      </w:r>
      <w:r w:rsidR="00640408">
        <w:t>per origin</w:t>
      </w:r>
      <w:r w:rsidR="00181178">
        <w:t>)</w:t>
      </w:r>
      <w:r w:rsidR="008A767D">
        <w:t xml:space="preserve">. </w:t>
      </w:r>
    </w:p>
    <w:p w14:paraId="0E8F1FC1" w14:textId="06F11200" w:rsidR="006B75E4" w:rsidRPr="00CC2F87" w:rsidRDefault="006B75E4" w:rsidP="00EC2BA6">
      <w:pPr>
        <w:pStyle w:val="Heading2"/>
      </w:pPr>
      <w:bookmarkStart w:id="104" w:name="_Toc37014142"/>
      <w:r w:rsidRPr="00CC2F87">
        <w:t xml:space="preserve">Assessment of </w:t>
      </w:r>
      <w:r w:rsidR="007D01EA">
        <w:t>achievable reductions in exposure to traffic noise</w:t>
      </w:r>
      <w:bookmarkEnd w:id="104"/>
    </w:p>
    <w:p w14:paraId="1F3039EE" w14:textId="71B4FBDF" w:rsidR="00FC4B4D" w:rsidRDefault="00E14A8E" w:rsidP="00FC4B4D">
      <w:r>
        <w:t xml:space="preserve">Quiet path routing application was used to calculating both shortest and quiet paths for </w:t>
      </w:r>
      <w:r w:rsidR="003460FC">
        <w:t xml:space="preserve">the </w:t>
      </w:r>
      <w:r>
        <w:t xml:space="preserve">modelled </w:t>
      </w:r>
      <w:r w:rsidRPr="00085B50">
        <w:t>31291</w:t>
      </w:r>
      <w:r>
        <w:t xml:space="preserve"> commuting-related walks (ODs). After filtering out paths that were outside the extent of the traffic noise data and few other problematic paths, the achievable reduction</w:t>
      </w:r>
      <w:r w:rsidR="00756E1D">
        <w:t xml:space="preserve">s </w:t>
      </w:r>
      <w:r>
        <w:t xml:space="preserve">in noise exposure </w:t>
      </w:r>
      <w:r w:rsidR="00756E1D">
        <w:t>were</w:t>
      </w:r>
      <w:r>
        <w:t xml:space="preserve"> assessed for </w:t>
      </w:r>
      <w:r w:rsidR="00756E1D" w:rsidRPr="00756E1D">
        <w:t xml:space="preserve">12180 </w:t>
      </w:r>
      <w:r>
        <w:t>OD pairs</w:t>
      </w:r>
      <w:r w:rsidR="00756E1D">
        <w:t xml:space="preserve"> having the shortest path within the length range from 300 m to 1300 m. </w:t>
      </w:r>
      <w:r w:rsidR="0098059D">
        <w:t>T</w:t>
      </w:r>
      <w:r w:rsidR="00200300">
        <w:t xml:space="preserve">he </w:t>
      </w:r>
      <w:r w:rsidR="000D730D">
        <w:t xml:space="preserve">achievable </w:t>
      </w:r>
      <w:r w:rsidR="00200300">
        <w:t>reduction</w:t>
      </w:r>
      <w:r w:rsidR="0098059D">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263EA6">
        <w:t>at OD pair -level,</w:t>
      </w:r>
      <w:r w:rsidR="00200300">
        <w:t xml:space="preserve"> </w:t>
      </w:r>
      <w:r w:rsidR="00263EA6">
        <w:t xml:space="preserve">by comparing the </w:t>
      </w:r>
      <w:r w:rsidR="00200300">
        <w:t xml:space="preserve">noise exposure indexes of </w:t>
      </w:r>
      <w:r w:rsidR="0072551D">
        <w:t xml:space="preserve">the </w:t>
      </w:r>
      <w:r w:rsidR="005C03C5">
        <w:t xml:space="preserve">different </w:t>
      </w:r>
      <w:r w:rsidR="000D730D">
        <w:t xml:space="preserve">quiet paths </w:t>
      </w:r>
      <w:r w:rsidR="00200300">
        <w:t xml:space="preserve">to the </w:t>
      </w:r>
      <w:r w:rsidR="00A179B1">
        <w:t xml:space="preserve">corresponding noise exposure indexes </w:t>
      </w:r>
      <w:r w:rsidR="000D730D">
        <w:t xml:space="preserve">of the </w:t>
      </w:r>
      <w:r w:rsidR="00200300">
        <w:t>shortest path</w:t>
      </w:r>
      <w:r w:rsidR="0072551D">
        <w:t>s</w:t>
      </w:r>
      <w:r w:rsidR="00200300">
        <w:t>.</w:t>
      </w:r>
      <w:r w:rsidR="00CC1056">
        <w:t xml:space="preserve"> </w:t>
      </w:r>
      <w:r w:rsidR="00EB60AF">
        <w:t>The effect</w:t>
      </w:r>
      <w:r w:rsidR="00ED36FF">
        <w:t>s</w:t>
      </w:r>
      <w:r w:rsidR="00EB60AF">
        <w:t xml:space="preserve"> of the following properties of the paths </w:t>
      </w:r>
      <w:r w:rsidR="00ED36FF">
        <w:t xml:space="preserve">were </w:t>
      </w:r>
      <w:r w:rsidR="00D73CFB">
        <w:t>evaluated</w:t>
      </w:r>
      <w:r w:rsidR="00EB60AF">
        <w:t xml:space="preserve"> </w:t>
      </w:r>
      <w:r w:rsidR="00ED36FF">
        <w:t xml:space="preserve">with respect to the </w:t>
      </w:r>
      <w:r w:rsidR="00EB60AF">
        <w:t>achieved reductions</w:t>
      </w:r>
      <w:r w:rsidR="00ED36FF">
        <w:t xml:space="preserve"> </w:t>
      </w:r>
      <w:r w:rsidR="00BC3622">
        <w:t xml:space="preserve">in </w:t>
      </w:r>
      <w:r w:rsidR="00ED36FF">
        <w:t>noise exposure</w:t>
      </w:r>
      <w:r w:rsidR="00935677">
        <w:t>s</w:t>
      </w:r>
      <w:r w:rsidR="00EB60AF">
        <w:t>:</w:t>
      </w:r>
      <w:r w:rsidR="00A87FD7">
        <w:t xml:space="preserve"> </w:t>
      </w:r>
    </w:p>
    <w:p w14:paraId="4F8AD09F" w14:textId="0F6F4E48" w:rsidR="00EB60AF" w:rsidRDefault="00390EFA" w:rsidP="00E23A20">
      <w:pPr>
        <w:pStyle w:val="ListParagraph"/>
        <w:numPr>
          <w:ilvl w:val="0"/>
          <w:numId w:val="11"/>
        </w:numPr>
      </w:pPr>
      <w:r>
        <w:t>Distance between origin and destination</w:t>
      </w:r>
      <w:r w:rsidR="000424F7">
        <w:t xml:space="preserve"> (O-D distance)</w:t>
      </w:r>
    </w:p>
    <w:p w14:paraId="60B08BEB" w14:textId="5D3BB203" w:rsidR="00EB60AF" w:rsidRDefault="00FD0068" w:rsidP="00E23A20">
      <w:pPr>
        <w:pStyle w:val="ListParagraph"/>
        <w:numPr>
          <w:ilvl w:val="0"/>
          <w:numId w:val="11"/>
        </w:numPr>
      </w:pPr>
      <w:r>
        <w:t>Noise exposure indexes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5C0E5B20" w:rsidR="004F356F" w:rsidRDefault="00365242" w:rsidP="00D71FA1">
      <w:r>
        <w:t>Two subsets of the paths</w:t>
      </w:r>
      <w:r w:rsidR="00134D51">
        <w:t xml:space="preserve"> (grouped by OD)</w:t>
      </w:r>
      <w:r>
        <w:t xml:space="preserve"> were created</w:t>
      </w:r>
      <w:r w:rsidR="005520DA">
        <w:t xml:space="preserve"> 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3A0894">
        <w:t xml:space="preserve">the </w:t>
      </w:r>
      <w:r w:rsidR="004B06F6">
        <w:t xml:space="preserve">magnitudes of the </w:t>
      </w:r>
      <w:r w:rsidR="005520DA">
        <w:t xml:space="preserve">achievable reductions in </w:t>
      </w:r>
      <w:r w:rsidR="00DF4FEF">
        <w:t>noise exposure</w:t>
      </w:r>
      <w:r w:rsidR="00230254">
        <w:t xml:space="preserve">. </w:t>
      </w:r>
      <w:r w:rsidR="001B2968">
        <w:t>P</w:t>
      </w:r>
      <w:r w:rsidR="00872A20">
        <w:t xml:space="preserve">aths </w:t>
      </w:r>
      <w:r w:rsidR="00144966">
        <w:t>within the length range from 300 m to 600 m</w:t>
      </w:r>
      <w:r w:rsidR="001B2968">
        <w:t xml:space="preserve"> were added to the first set</w:t>
      </w:r>
      <w:r w:rsidR="00872A20">
        <w:t xml:space="preserve"> </w:t>
      </w:r>
      <w:r w:rsidR="00D35A0B">
        <w:t xml:space="preserve">(“paths of short to medium length”) </w:t>
      </w:r>
      <w:r w:rsidR="001B2968">
        <w:t xml:space="preserve">and paths </w:t>
      </w:r>
      <w:r w:rsidR="00144966">
        <w:t>within the length range from 700 m to 1300 m</w:t>
      </w:r>
      <w:r w:rsidR="00872A20">
        <w:t xml:space="preserve"> meters</w:t>
      </w:r>
      <w:r w:rsidR="001B2968">
        <w:t xml:space="preserve"> to the second set</w:t>
      </w:r>
      <w:r w:rsidR="00D35A0B">
        <w:t xml:space="preserve"> (“long paths”)</w:t>
      </w:r>
      <w:r w:rsidR="00872A20">
        <w:t xml:space="preserve">. </w:t>
      </w:r>
    </w:p>
    <w:p w14:paraId="2B6EA376" w14:textId="3204A7CC" w:rsidR="004F356F" w:rsidRDefault="004F356F" w:rsidP="00D71FA1">
      <w:r>
        <w:t xml:space="preserve">The reductions in exposures were measured against a set of thresholds of maximum length differences. The noise exposure indexes of each shortest path were compared to the noise exposure indexes of the corresponding quiet paths with maximum length difference of 100, 200 and 300 meters (respectively). Hence, for each </w:t>
      </w:r>
      <w:r w:rsidR="00723644">
        <w:t>OD pair</w:t>
      </w:r>
      <w:r>
        <w:t xml:space="preserve">, three metrics of achievable reductions in noise exposure indexes were calculated, one for each length difference threshold. Descriptive statistics of reductions in noise exposure indexes with maximum length differences of 100, 200 and 300 meters were calculated per OD pair. In addition, scatterplots of reductions </w:t>
      </w:r>
      <w:r w:rsidR="00776CD1">
        <w:t xml:space="preserve">in exposures </w:t>
      </w:r>
      <w:r>
        <w:t xml:space="preserve">and length differences </w:t>
      </w:r>
      <w:r>
        <w:lastRenderedPageBreak/>
        <w:t xml:space="preserve">were made to explore the relationship between length difference and achievable reductions in noise exposures. </w:t>
      </w:r>
      <w:r w:rsidR="00EE18D0">
        <w:t xml:space="preserve">Also, the numbers or quiet paths </w:t>
      </w:r>
      <w:r w:rsidR="0023095D">
        <w:t>were</w:t>
      </w:r>
      <w:r w:rsidR="00EE18D0">
        <w:t xml:space="preserve"> compared </w:t>
      </w:r>
      <w:r w:rsidR="0023095D">
        <w:t xml:space="preserve">against </w:t>
      </w:r>
      <w:r w:rsidR="00EE18D0">
        <w:t xml:space="preserve">the lengths of the shortest paths by scatterplots and boxplots. </w:t>
      </w:r>
      <w:r w:rsidR="00594B7A">
        <w:t xml:space="preserve">It was anticipated that more quiet path alternatives were found for longer shortest paths. </w:t>
      </w:r>
    </w:p>
    <w:p w14:paraId="15CB7AFE" w14:textId="356FEC21" w:rsidR="00BB17C0" w:rsidRDefault="004B4ED5" w:rsidP="00BB17C0">
      <w:r>
        <w:t>A</w:t>
      </w:r>
      <w:r w:rsidR="00134D51">
        <w:t xml:space="preserve">nother aggregation of </w:t>
      </w:r>
      <w:r w:rsidR="00582563">
        <w:t xml:space="preserve">the paths was done by </w:t>
      </w:r>
      <w:r w:rsidR="00785803">
        <w:t xml:space="preserve">creating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723644">
        <w:t>OD pair</w:t>
      </w:r>
      <w:r w:rsidR="001E5686">
        <w:t>s</w:t>
      </w:r>
      <w:r w:rsidR="00B33A28">
        <w:t xml:space="preserve"> </w:t>
      </w:r>
      <w:r w:rsidR="00342B1B">
        <w:t>(</w:t>
      </w:r>
      <w:r w:rsidR="005F22FE">
        <w:t xml:space="preserve">on </w:t>
      </w:r>
      <w:r w:rsidR="00B33A28">
        <w:t>the shortest paths</w:t>
      </w:r>
      <w:r w:rsidR="00342B1B">
        <w:t>)</w:t>
      </w:r>
      <w:r w:rsidR="00B33A28">
        <w:t xml:space="preserve">. </w:t>
      </w:r>
      <w:r w:rsidR="0079085F">
        <w:t xml:space="preserve">Moreover, a simple linear regression analysis was executed between the reductions in the indexes and the initial values of the indexes (on the shortest paths). </w:t>
      </w:r>
      <w:r w:rsidR="00573BAB">
        <w:t xml:space="preserve">Here, i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found on the respective quiet paths</w:t>
      </w:r>
      <w:r w:rsidR="00573BAB">
        <w:t xml:space="preserve">. </w:t>
      </w:r>
      <w:r w:rsidR="00B47754">
        <w:t>Finally, t</w:t>
      </w:r>
      <w:r w:rsidR="00BB17C0">
        <w:t xml:space="preserve">he descriptive statistics of the metrics on achievable reductions </w:t>
      </w:r>
      <w:r w:rsidR="00CB6FA9">
        <w:t xml:space="preserve">in </w:t>
      </w:r>
      <w:r w:rsidR="00BB17C0">
        <w:t xml:space="preserve">noise exposures could then be interpreted as answers to the questions of type “How much reduction in traffic </w:t>
      </w:r>
      <w:r w:rsidR="00907609">
        <w:t>noise exposure</w:t>
      </w:r>
      <w:r w:rsidR="00BB17C0">
        <w:t xml:space="preserve"> was </w:t>
      </w:r>
      <w:r w:rsidR="00907609">
        <w:t xml:space="preserve">achievable by choosing a quiet path no longer than 100 meters more </w:t>
      </w:r>
      <w:r w:rsidR="00560F17">
        <w:t xml:space="preserve">than </w:t>
      </w:r>
      <w:r w:rsidR="00907609">
        <w:t xml:space="preserve">to the </w:t>
      </w:r>
      <w:r w:rsidR="00560F17">
        <w:t xml:space="preserve">length of the </w:t>
      </w:r>
      <w:r w:rsidR="00907609">
        <w:t>shortest path”</w:t>
      </w:r>
      <w:r w:rsidR="00560F17">
        <w:t xml:space="preserve">. </w:t>
      </w:r>
    </w:p>
    <w:p w14:paraId="0E4D9938" w14:textId="6AE47D95" w:rsidR="001A000A" w:rsidRPr="00CC2F87" w:rsidRDefault="002B1897" w:rsidP="00D71FA1">
      <w:r>
        <w:br w:type="page"/>
      </w:r>
    </w:p>
    <w:p w14:paraId="375EB3A7" w14:textId="6603FB87" w:rsidR="002C4F14" w:rsidRDefault="005533EB" w:rsidP="00B31DAC">
      <w:pPr>
        <w:pStyle w:val="Heading1"/>
      </w:pPr>
      <w:bookmarkStart w:id="105" w:name="_Toc37014143"/>
      <w:r>
        <w:lastRenderedPageBreak/>
        <w:t>RESULTS</w:t>
      </w:r>
      <w:bookmarkEnd w:id="105"/>
    </w:p>
    <w:p w14:paraId="30ADDC1E" w14:textId="6ACD0509" w:rsidR="00B17DC1" w:rsidRDefault="00B17DC1" w:rsidP="00B17DC1">
      <w:pPr>
        <w:pStyle w:val="Heading2"/>
      </w:pPr>
      <w:bookmarkStart w:id="106" w:name="_Toc37014144"/>
      <w:r w:rsidRPr="00CC2F87">
        <w:t>Pedestrians</w:t>
      </w:r>
      <w:r w:rsidR="002367E0">
        <w:t>’</w:t>
      </w:r>
      <w:r w:rsidRPr="00CC2F87">
        <w:t xml:space="preserve"> exposure to traffic noise</w:t>
      </w:r>
      <w:bookmarkEnd w:id="106"/>
    </w:p>
    <w:p w14:paraId="4EA105FD" w14:textId="6C57A3A8" w:rsidR="00A01D53" w:rsidRDefault="00286F03" w:rsidP="00E5335E">
      <w:r>
        <w:fldChar w:fldCharType="begin"/>
      </w:r>
      <w:r>
        <w:instrText xml:space="preserve"> REF _Ref33960913 \h </w:instrText>
      </w:r>
      <w:r>
        <w:fldChar w:fldCharType="separate"/>
      </w:r>
      <w:r w:rsidR="001E4245" w:rsidRPr="00CC2F87">
        <w:t xml:space="preserve">Table </w:t>
      </w:r>
      <w:r w:rsidR="001E4245">
        <w:rPr>
          <w:noProof/>
        </w:rPr>
        <w:t>7</w:t>
      </w:r>
      <w:r>
        <w:fldChar w:fldCharType="end"/>
      </w:r>
      <w:r>
        <w:t xml:space="preserve"> and </w:t>
      </w:r>
      <w:r>
        <w:fldChar w:fldCharType="begin"/>
      </w:r>
      <w:r>
        <w:instrText xml:space="preserve"> REF _Ref33960922 \h </w:instrText>
      </w:r>
      <w:r>
        <w:fldChar w:fldCharType="separate"/>
      </w:r>
      <w:r w:rsidR="001E4245">
        <w:t xml:space="preserve">Table </w:t>
      </w:r>
      <w:r w:rsidR="001E4245">
        <w:rPr>
          <w:noProof/>
        </w:rPr>
        <w:t>8</w:t>
      </w:r>
      <w:r>
        <w:fldChar w:fldCharType="end"/>
      </w:r>
      <w:r>
        <w:t xml:space="preserve"> represent both the typical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rsidR="008823FC">
        <w:fldChar w:fldCharType="begin"/>
      </w:r>
      <w:r w:rsidR="008823FC">
        <w:instrText xml:space="preserve"> REF _Ref33960922 \h </w:instrText>
      </w:r>
      <w:r w:rsidR="008823FC">
        <w:fldChar w:fldCharType="separate"/>
      </w:r>
      <w:r w:rsidR="001E4245">
        <w:t xml:space="preserve">Table </w:t>
      </w:r>
      <w:r w:rsidR="001E4245">
        <w:rPr>
          <w:noProof/>
        </w:rPr>
        <w:t>8</w:t>
      </w:r>
      <w:r w:rsidR="008823FC">
        <w:fldChar w:fldCharType="end"/>
      </w:r>
      <w:r w:rsidR="008823FC">
        <w:t>)</w:t>
      </w:r>
      <w:r>
        <w:t xml:space="preserve"> and </w:t>
      </w:r>
      <w:r w:rsidR="008823FC">
        <w:t xml:space="preserve">on </w:t>
      </w:r>
      <w:r>
        <w:t>home</w:t>
      </w:r>
      <w:r w:rsidR="00707618">
        <w:t>–</w:t>
      </w:r>
      <w:r>
        <w:t>workplace walks</w:t>
      </w:r>
      <w:r w:rsidR="00571311">
        <w:t>,</w:t>
      </w:r>
      <w:r w:rsidR="00E417FA">
        <w:t xml:space="preserve"> </w:t>
      </w:r>
      <w:r w:rsidR="00571311">
        <w:t xml:space="preserve">including only </w:t>
      </w:r>
      <w:r w:rsidR="004F39A7">
        <w:t xml:space="preserve">the </w:t>
      </w:r>
      <w:r w:rsidR="00E417FA">
        <w:t xml:space="preserve">shortest paths in </w:t>
      </w:r>
      <w:r w:rsidR="004F39A7">
        <w:t>the</w:t>
      </w:r>
      <w:r w:rsidR="00144CDC">
        <w:t xml:space="preserve"> descriptive</w:t>
      </w:r>
      <w:r w:rsidR="00E417FA">
        <w:t xml:space="preserve"> statistics.</w:t>
      </w:r>
      <w:r>
        <w:t xml:space="preserve"> </w:t>
      </w:r>
      <w:r w:rsidR="005A5286">
        <w:t xml:space="preserve">The noise exposure on the paths </w:t>
      </w:r>
      <w:r w:rsidR="00437728">
        <w:t>was</w:t>
      </w:r>
      <w:r w:rsidR="005A5286">
        <w:t xml:space="preserve"> assessed by several noise exposure indexes (defined in chapter 3.5.4).</w:t>
      </w:r>
      <w:r w:rsidR="00EB6814">
        <w:t xml:space="preserve"> The noise </w:t>
      </w:r>
      <w:r w:rsidR="001579AF">
        <w:t xml:space="preserve">level </w:t>
      </w:r>
      <w:r w:rsidR="00EB6814">
        <w:t xml:space="preserve">thresholds </w:t>
      </w:r>
      <w:r w:rsidR="00E05664">
        <w:t xml:space="preserve">60 dB, 65 dB and 70 dB were selected for </w:t>
      </w:r>
      <w:r w:rsidR="00AC44B5">
        <w:t xml:space="preserve">the </w:t>
      </w:r>
      <w:r w:rsidR="00EB6814">
        <w:t xml:space="preserve">exposure 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567CE4">
        <w:t xml:space="preserve">In </w:t>
      </w:r>
      <w:r w:rsidR="00567CE4">
        <w:fldChar w:fldCharType="begin"/>
      </w:r>
      <w:r w:rsidR="00567CE4">
        <w:instrText xml:space="preserve"> REF _Ref33960922 \h </w:instrText>
      </w:r>
      <w:r w:rsidR="00567CE4">
        <w:fldChar w:fldCharType="separate"/>
      </w:r>
      <w:r w:rsidR="001E4245">
        <w:t xml:space="preserve">Table </w:t>
      </w:r>
      <w:r w:rsidR="001E4245">
        <w:rPr>
          <w:noProof/>
        </w:rPr>
        <w:t>8</w:t>
      </w:r>
      <w:r w:rsidR="00567CE4">
        <w:fldChar w:fldCharType="end"/>
      </w:r>
      <w:r w:rsidR="00567CE4">
        <w:t xml:space="preserve">, the direct walks to workplaces are </w:t>
      </w:r>
      <w:r w:rsidR="009D731B">
        <w:t>excluded from the statistics</w:t>
      </w:r>
      <w:r w:rsidR="00567CE4">
        <w:t xml:space="preserve">. </w:t>
      </w:r>
      <w:r w:rsidR="00FF0203">
        <w:t xml:space="preserve">The statistics are weighted by utilization rates of the walks and hence </w:t>
      </w:r>
      <w:r w:rsidR="00B11E8D">
        <w:t xml:space="preserve">better </w:t>
      </w:r>
      <w:r w:rsidR="00FF0203">
        <w:t xml:space="preserve">represent typical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1E4245">
        <w:t xml:space="preserve">Table </w:t>
      </w:r>
      <w:r w:rsidR="001E4245">
        <w:rPr>
          <w:noProof/>
        </w:rPr>
        <w:t>8</w:t>
      </w:r>
      <w:r w:rsidR="00E417FA">
        <w:fldChar w:fldCharType="end"/>
      </w:r>
      <w:r w:rsidR="00E417FA">
        <w:t xml:space="preserve"> </w:t>
      </w:r>
      <w:r w:rsidR="00C5049C">
        <w:t xml:space="preserve">were </w:t>
      </w:r>
      <w:r w:rsidR="00E417FA">
        <w:t xml:space="preserve">shorter than the ones in </w:t>
      </w:r>
      <w:r w:rsidR="00E417FA">
        <w:fldChar w:fldCharType="begin"/>
      </w:r>
      <w:r w:rsidR="00E417FA">
        <w:instrText xml:space="preserve"> REF _Ref33960913 \h </w:instrText>
      </w:r>
      <w:r w:rsidR="00E417FA">
        <w:fldChar w:fldCharType="separate"/>
      </w:r>
      <w:r w:rsidR="001E4245" w:rsidRPr="00CC2F87">
        <w:t xml:space="preserve">Table </w:t>
      </w:r>
      <w:r w:rsidR="001E4245">
        <w:rPr>
          <w:noProof/>
        </w:rPr>
        <w:t>7</w:t>
      </w:r>
      <w:r w:rsidR="00E417FA">
        <w:fldChar w:fldCharType="end"/>
      </w:r>
      <w:r w:rsidR="00C5049C">
        <w:t xml:space="preserve"> on average</w:t>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1E4245" w:rsidRPr="00CC2F87">
        <w:t xml:space="preserve">Table </w:t>
      </w:r>
      <w:r w:rsidR="001E4245">
        <w:rPr>
          <w:noProof/>
        </w:rPr>
        <w:t>6</w:t>
      </w:r>
      <w:r w:rsidR="00E417FA">
        <w:fldChar w:fldCharType="end"/>
      </w:r>
      <w:r w:rsidR="00E417FA">
        <w:t>.</w:t>
      </w:r>
      <w:r w:rsidR="00C5049C">
        <w:t xml:space="preserve"> Respectively, the </w:t>
      </w:r>
      <w:r w:rsidR="00C5049C" w:rsidRPr="00C5049C">
        <w:t>unnormalized</w:t>
      </w:r>
      <w:r w:rsidR="00C5049C">
        <w:t xml:space="preserve"> noise exposure indexes were higher for the </w:t>
      </w:r>
      <w:r w:rsidR="00EA6DF7">
        <w:t xml:space="preserve">longer paths (in </w:t>
      </w:r>
      <w:r w:rsidR="00EA6DF7">
        <w:fldChar w:fldCharType="begin"/>
      </w:r>
      <w:r w:rsidR="00EA6DF7">
        <w:instrText xml:space="preserve"> REF _Ref33960913 \h </w:instrText>
      </w:r>
      <w:r w:rsidR="00EA6DF7">
        <w:fldChar w:fldCharType="separate"/>
      </w:r>
      <w:r w:rsidR="001E4245" w:rsidRPr="00CC2F87">
        <w:t xml:space="preserve">Table </w:t>
      </w:r>
      <w:r w:rsidR="001E4245">
        <w:rPr>
          <w:noProof/>
        </w:rPr>
        <w:t>7</w:t>
      </w:r>
      <w:r w:rsidR="00EA6DF7">
        <w:fldChar w:fldCharType="end"/>
      </w:r>
      <w:r w:rsidR="00EA6DF7">
        <w:t>).</w:t>
      </w:r>
      <w:r w:rsidR="00B356F0">
        <w:t xml:space="preserve"> </w:t>
      </w:r>
    </w:p>
    <w:p w14:paraId="70EC3638" w14:textId="1F5B2040" w:rsidR="003650EF" w:rsidRPr="00E5335E" w:rsidRDefault="00A01D53" w:rsidP="00E5335E">
      <w:r>
        <w:t>The average exposures to the highest noise levels are reduced compared to the exposures to the lower noise levels</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in </w:t>
      </w:r>
      <w:r>
        <w:fldChar w:fldCharType="begin"/>
      </w:r>
      <w:r>
        <w:instrText xml:space="preserve"> REF _Ref33960913 \h </w:instrText>
      </w:r>
      <w:r>
        <w:fldChar w:fldCharType="separate"/>
      </w:r>
      <w:r w:rsidR="001E4245" w:rsidRPr="00CC2F87">
        <w:t xml:space="preserve">Table </w:t>
      </w:r>
      <w:r w:rsidR="001E4245">
        <w:rPr>
          <w:noProof/>
        </w:rPr>
        <w:t>7</w:t>
      </w:r>
      <w:r>
        <w:fldChar w:fldCharType="end"/>
      </w:r>
      <w:r>
        <w:t>)</w:t>
      </w:r>
      <w:r w:rsidR="00FD4A18">
        <w:t xml:space="preserve">. Reduced </w:t>
      </w:r>
      <w:r>
        <w:t>average</w:t>
      </w:r>
      <w:r w:rsidR="00FD4A18">
        <w:t xml:space="preserve"> exposures were found for higher noise levels</w:t>
      </w:r>
      <w:r w:rsidR="003650EF">
        <w:t xml:space="preserve">, yet still considerably high (e.g. </w:t>
      </w:r>
      <w:r>
        <w:t xml:space="preserve">30 % </w:t>
      </w:r>
      <w:r w:rsidR="003650EF">
        <w:t>ER</w:t>
      </w:r>
      <w:r w:rsidR="003650EF">
        <w:rPr>
          <w:vertAlign w:val="subscript"/>
        </w:rPr>
        <w:t>+65dB</w:t>
      </w:r>
      <w:r w:rsidR="003650EF">
        <w:t xml:space="preserve">). </w:t>
      </w:r>
      <w:r w:rsidR="00A879C2">
        <w:t xml:space="preserve">However, </w:t>
      </w:r>
      <w:r w:rsidR="009F1688">
        <w:t xml:space="preserve">the </w:t>
      </w:r>
      <w:r w:rsidR="00A879C2">
        <w:t xml:space="preserve">exposure indexes </w:t>
      </w:r>
      <w:r w:rsidR="00FC4972">
        <w:t>vary greatly</w:t>
      </w:r>
      <w:r>
        <w:t xml:space="preserve"> </w:t>
      </w:r>
      <w:r w:rsidR="00FC4972">
        <w:t xml:space="preserve">(by </w:t>
      </w:r>
      <w:r>
        <w:t>standard deviations</w:t>
      </w:r>
      <w:r w:rsidR="00FC4972">
        <w:t>)</w:t>
      </w:r>
      <w:r w:rsidR="00A879C2">
        <w:t>, indicating highly unequal exposures to traffic noise between different walks.</w:t>
      </w:r>
      <w:r w:rsidR="002C1671">
        <w:t xml:space="preserve"> </w:t>
      </w:r>
      <w:r w:rsidR="00105ADB">
        <w:t xml:space="preserve">The average </w:t>
      </w:r>
      <w:r w:rsidR="00C300DC">
        <w:t xml:space="preserve">traffic noise level </w:t>
      </w:r>
      <w:r w:rsidR="00105ADB">
        <w:t xml:space="preserve">on all walks is 58 dB but varies </w:t>
      </w:r>
      <w:r w:rsidR="00504EF2">
        <w:t xml:space="preserve">considerably </w:t>
      </w:r>
      <w:r w:rsidR="00105ADB">
        <w:t xml:space="preserve">between walks </w:t>
      </w:r>
      <w:r w:rsidR="00504EF2">
        <w:t xml:space="preserve">from quiet to noisy </w:t>
      </w:r>
      <w:r w:rsidR="00C300DC">
        <w:t xml:space="preserve">based on the high standard deviation </w:t>
      </w:r>
      <w:r w:rsidR="00105ADB">
        <w:t xml:space="preserve">(7 dB). </w:t>
      </w:r>
    </w:p>
    <w:p w14:paraId="18E23A8D" w14:textId="69CD0389" w:rsidR="00B17DC1" w:rsidRPr="00CC2F87" w:rsidRDefault="00B17DC1" w:rsidP="00B17DC1">
      <w:pPr>
        <w:pStyle w:val="TableCaption"/>
      </w:pPr>
      <w:bookmarkStart w:id="107" w:name="_Ref33960913"/>
      <w:bookmarkStart w:id="108" w:name="_Toc36720087"/>
      <w:r w:rsidRPr="00CC2F87">
        <w:t xml:space="preserve">Table </w:t>
      </w:r>
      <w:r w:rsidRPr="00CC2F87">
        <w:fldChar w:fldCharType="begin"/>
      </w:r>
      <w:r w:rsidRPr="00CC2F87">
        <w:instrText xml:space="preserve"> SEQ Table \* ARABIC </w:instrText>
      </w:r>
      <w:r w:rsidRPr="00CC2F87">
        <w:fldChar w:fldCharType="separate"/>
      </w:r>
      <w:r w:rsidR="001E4245">
        <w:rPr>
          <w:noProof/>
        </w:rPr>
        <w:t>7</w:t>
      </w:r>
      <w:r w:rsidRPr="00CC2F87">
        <w:fldChar w:fldCharType="end"/>
      </w:r>
      <w:bookmarkEnd w:id="107"/>
      <w:r w:rsidRPr="00CC2F87">
        <w:t xml:space="preserve">. </w:t>
      </w:r>
      <w:r w:rsidR="00255601">
        <w:t>Descriptive s</w:t>
      </w:r>
      <w:commentRangeStart w:id="109"/>
      <w:r w:rsidRPr="00CC2F87">
        <w:t xml:space="preserve">tatistics </w:t>
      </w:r>
      <w:commentRangeEnd w:id="109"/>
      <w:r>
        <w:rPr>
          <w:rStyle w:val="CommentReference"/>
          <w:iCs w:val="0"/>
          <w:color w:val="auto"/>
        </w:rPr>
        <w:commentReference w:id="109"/>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08"/>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lastRenderedPageBreak/>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08D4E941" w:rsidR="00B17DC1" w:rsidRPr="00CC2F87" w:rsidRDefault="00B17DC1" w:rsidP="00B17DC1">
      <w:pPr>
        <w:pStyle w:val="TableCaption"/>
      </w:pPr>
      <w:r>
        <w:br/>
      </w:r>
      <w:bookmarkStart w:id="110" w:name="_Ref33960922"/>
      <w:bookmarkStart w:id="111" w:name="_Toc36720088"/>
      <w:r>
        <w:t xml:space="preserve">Table </w:t>
      </w:r>
      <w:r>
        <w:fldChar w:fldCharType="begin"/>
      </w:r>
      <w:r>
        <w:instrText xml:space="preserve"> SEQ Table \* ARABIC </w:instrText>
      </w:r>
      <w:r>
        <w:fldChar w:fldCharType="separate"/>
      </w:r>
      <w:r w:rsidR="001E4245">
        <w:rPr>
          <w:noProof/>
        </w:rPr>
        <w:t>8</w:t>
      </w:r>
      <w:r>
        <w:fldChar w:fldCharType="end"/>
      </w:r>
      <w:bookmarkEnd w:id="110"/>
      <w:r>
        <w:t xml:space="preserve">. </w:t>
      </w:r>
      <w:r w:rsidR="002F047B">
        <w:t>Descriptive s</w:t>
      </w:r>
      <w:commentRangeStart w:id="112"/>
      <w:r w:rsidRPr="007159C8">
        <w:t xml:space="preserve">tatistics </w:t>
      </w:r>
      <w:commentRangeEnd w:id="112"/>
      <w:r>
        <w:rPr>
          <w:rStyle w:val="CommentReference"/>
          <w:iCs w:val="0"/>
          <w:color w:val="auto"/>
        </w:rPr>
        <w:commentReference w:id="112"/>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1"/>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B17DC1">
      <w:pPr>
        <w:pStyle w:val="Heading2"/>
      </w:pPr>
      <w:bookmarkStart w:id="113" w:name="_Toc37014145"/>
      <w:r w:rsidRPr="00CC2F87">
        <w:t>Spatial patterns in pedestrians’ exposures to traffic noise</w:t>
      </w:r>
      <w:bookmarkEnd w:id="113"/>
    </w:p>
    <w:p w14:paraId="4FCEC4A6" w14:textId="2DBAA03B" w:rsidR="00B13B54" w:rsidRDefault="001858BC" w:rsidP="00180492">
      <w:r>
        <w:t>Direct walks to workplaces were excluded in the spatial analysis on pedestrians’ exposure to traffic noise.</w:t>
      </w:r>
      <w:r w:rsidR="008251AA">
        <w:t xml:space="preserve"> </w:t>
      </w:r>
      <w:r w:rsidR="003D3715">
        <w:t>Consequently</w:t>
      </w:r>
      <w:r w:rsidR="008251AA">
        <w:t>, the results</w:t>
      </w:r>
      <w:r w:rsidR="008C0F64">
        <w:t xml:space="preserve"> </w:t>
      </w:r>
      <w:r w:rsidR="00054F81">
        <w:t xml:space="preserve">represent the average </w:t>
      </w:r>
      <w:r w:rsidR="00B233BD">
        <w:t xml:space="preserve">noise exposures </w:t>
      </w:r>
      <w:r w:rsidR="00054F81">
        <w:t xml:space="preserve">on </w:t>
      </w:r>
      <w:r w:rsidR="008C0F64">
        <w:t>the most local walks</w:t>
      </w:r>
      <w:r w:rsidR="00B233BD">
        <w:t xml:space="preserve"> </w:t>
      </w:r>
      <w:r w:rsidR="002A16F6">
        <w:t>from</w:t>
      </w:r>
      <w:r w:rsidR="00054F81">
        <w:t xml:space="preserve"> </w:t>
      </w:r>
      <w:r w:rsidR="00B233BD">
        <w:t>each origin</w:t>
      </w:r>
      <w:r w:rsidR="008C0F64">
        <w:t>.</w:t>
      </w:r>
      <w:r>
        <w:t xml:space="preserve"> </w:t>
      </w:r>
      <w:r w:rsidR="00A12AB1">
        <w:fldChar w:fldCharType="begin"/>
      </w:r>
      <w:r w:rsidR="00A12AB1">
        <w:instrText xml:space="preserve"> REF _Ref33965311 \h </w:instrText>
      </w:r>
      <w:r w:rsidR="00A12AB1">
        <w:fldChar w:fldCharType="separate"/>
      </w:r>
      <w:r w:rsidR="001E4245" w:rsidRPr="00CC2F87">
        <w:t xml:space="preserve">Figure </w:t>
      </w:r>
      <w:r w:rsidR="001E4245">
        <w:rPr>
          <w:noProof/>
        </w:rPr>
        <w:t>25</w:t>
      </w:r>
      <w:r w:rsidR="00A12AB1">
        <w:fldChar w:fldCharType="end"/>
      </w:r>
      <w:r w:rsidR="00A12AB1">
        <w:t xml:space="preserve"> represents </w:t>
      </w:r>
      <w:r w:rsidR="006971DB">
        <w:t xml:space="preserve">spatial variation in mean </w:t>
      </w:r>
      <w:r w:rsidR="00A12AB1">
        <w:t xml:space="preserve">walking distances from origins to PT stops. </w:t>
      </w:r>
      <w:r w:rsidR="00A12AB1">
        <w:fldChar w:fldCharType="begin"/>
      </w:r>
      <w:r w:rsidR="00A12AB1">
        <w:instrText xml:space="preserve"> REF _Ref33965456 \h </w:instrText>
      </w:r>
      <w:r w:rsidR="00A12AB1">
        <w:fldChar w:fldCharType="separate"/>
      </w:r>
      <w:r w:rsidR="001E4245">
        <w:t xml:space="preserve">Figure </w:t>
      </w:r>
      <w:r w:rsidR="001E4245">
        <w:rPr>
          <w:noProof/>
        </w:rPr>
        <w:t>26</w:t>
      </w:r>
      <w:r w:rsidR="00A12AB1">
        <w:fldChar w:fldCharType="end"/>
      </w:r>
      <w:r w:rsidR="00A12AB1">
        <w:t xml:space="preserve"> represents </w:t>
      </w:r>
      <w:r w:rsidR="006F61A3">
        <w:t xml:space="preserve">mean </w:t>
      </w:r>
      <w:r w:rsidR="00A12AB1">
        <w:t>traffic noise levels (dB</w:t>
      </w:r>
      <w:r w:rsidR="00A12AB1">
        <w:rPr>
          <w:vertAlign w:val="subscript"/>
        </w:rPr>
        <w:t>mean</w:t>
      </w:r>
      <w:r w:rsidR="00A12AB1">
        <w:t xml:space="preserve">) on the walks from each </w:t>
      </w:r>
      <w:r w:rsidR="006F61A3">
        <w:t>origin</w:t>
      </w:r>
      <w:r w:rsidR="00A12AB1">
        <w:t xml:space="preserve">. </w:t>
      </w:r>
      <w:r w:rsidR="00A12AB1">
        <w:fldChar w:fldCharType="begin"/>
      </w:r>
      <w:r w:rsidR="00A12AB1">
        <w:instrText xml:space="preserve"> REF _Ref33965511 \h </w:instrText>
      </w:r>
      <w:r w:rsidR="00A12AB1">
        <w:fldChar w:fldCharType="separate"/>
      </w:r>
      <w:r w:rsidR="001E4245" w:rsidRPr="00CC2F87">
        <w:t xml:space="preserve">Figure </w:t>
      </w:r>
      <w:r w:rsidR="001E4245">
        <w:rPr>
          <w:noProof/>
        </w:rPr>
        <w:t>27</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1E4245" w:rsidRPr="00CC2F87">
        <w:t xml:space="preserve">Figure </w:t>
      </w:r>
      <w:r w:rsidR="001E4245">
        <w:rPr>
          <w:noProof/>
        </w:rPr>
        <w:t>28</w:t>
      </w:r>
      <w:r w:rsidR="00A12AB1">
        <w:fldChar w:fldCharType="end"/>
      </w:r>
      <w:r w:rsidR="00A12AB1">
        <w:t xml:space="preserve"> represent </w:t>
      </w:r>
      <w:r w:rsidR="00452494">
        <w:t xml:space="preserve">mean </w:t>
      </w:r>
      <w:r w:rsidR="00EF6775">
        <w:t xml:space="preserve">exposures (m) to traffic noise </w:t>
      </w:r>
      <w:r w:rsidR="00A12AB1">
        <w:t>levels exceeding 6</w:t>
      </w:r>
      <w:r w:rsidR="00FD0B57">
        <w:t>5</w:t>
      </w:r>
      <w:r w:rsidR="00A12AB1">
        <w:t xml:space="preserve"> dB</w:t>
      </w:r>
      <w:r w:rsidR="000868C3">
        <w:t>(A)</w:t>
      </w:r>
      <w:r w:rsidR="00A12AB1">
        <w:t xml:space="preserve"> and 70 dB</w:t>
      </w:r>
      <w:r w:rsidR="000868C3">
        <w:t>(A)</w:t>
      </w:r>
      <w:r w:rsidR="007B081B">
        <w:t xml:space="preserve"> (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C44611">
        <w:t xml:space="preserve">Respectively, </w:t>
      </w:r>
      <w:r w:rsidR="00C44611">
        <w:fldChar w:fldCharType="begin"/>
      </w:r>
      <w:r w:rsidR="00C44611">
        <w:instrText xml:space="preserve"> REF _Ref36313852 \h </w:instrText>
      </w:r>
      <w:r w:rsidR="00C44611">
        <w:fldChar w:fldCharType="separate"/>
      </w:r>
      <w:r w:rsidR="001E4245">
        <w:t xml:space="preserve">Figure </w:t>
      </w:r>
      <w:r w:rsidR="001E4245">
        <w:rPr>
          <w:noProof/>
        </w:rPr>
        <w:t>29</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1E4245">
        <w:t xml:space="preserve">Figure </w:t>
      </w:r>
      <w:r w:rsidR="001E4245">
        <w:rPr>
          <w:noProof/>
        </w:rPr>
        <w:t>30</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p>
    <w:p w14:paraId="1BF4B4C2" w14:textId="4E2847B7"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the</w:t>
      </w:r>
      <w:r w:rsidR="004D07F8">
        <w:t xml:space="preserve"> average traffic noise exposure indexes weighted with the </w:t>
      </w:r>
      <w:r w:rsidR="002B3EE3">
        <w:t xml:space="preserve">estimated </w:t>
      </w:r>
      <w:r w:rsidR="004D07F8">
        <w:t>utilization rates of the walks</w:t>
      </w:r>
      <w:r w:rsidR="00612C04">
        <w:t xml:space="preserve"> and aggregated at origin-level</w:t>
      </w:r>
      <w:r w:rsidR="004D07F8">
        <w:t xml:space="preserve">. </w:t>
      </w:r>
      <w:r w:rsidR="00B13B54">
        <w:t>Hence, t</w:t>
      </w:r>
      <w:r w:rsidR="00C341C8">
        <w:t xml:space="preserve">he concepts: 1) </w:t>
      </w:r>
      <w:r w:rsidR="00C341C8" w:rsidRPr="00551E53">
        <w:rPr>
          <w:i/>
          <w:iCs/>
        </w:rPr>
        <w:t>an average local walk</w:t>
      </w:r>
      <w:r w:rsidR="00C341C8">
        <w:t xml:space="preserve">, 2) </w:t>
      </w:r>
      <w:r w:rsidR="00C341C8" w:rsidRPr="00551E53">
        <w:rPr>
          <w:i/>
          <w:iCs/>
        </w:rPr>
        <w:t>a typical local walk</w:t>
      </w:r>
      <w:r w:rsidR="00C341C8">
        <w:t xml:space="preserve"> </w:t>
      </w:r>
      <w:r w:rsidR="00551E53">
        <w:t>and</w:t>
      </w:r>
      <w:r w:rsidR="00C341C8">
        <w:t xml:space="preserve"> 3) </w:t>
      </w:r>
      <w:r w:rsidR="00C341C8" w:rsidRPr="00551E53">
        <w:rPr>
          <w:i/>
          <w:iCs/>
        </w:rPr>
        <w:t>an expected local walk</w:t>
      </w:r>
      <w:r w:rsidR="00551E53">
        <w:t xml:space="preserve"> can be </w:t>
      </w:r>
      <w:r w:rsidR="005F230D">
        <w:t>considered</w:t>
      </w:r>
      <w:r w:rsidR="00551E53">
        <w:t xml:space="preserve"> in interpreting the </w:t>
      </w:r>
      <w:r w:rsidR="007755E8">
        <w:t>results</w:t>
      </w:r>
      <w:r w:rsidR="00551E53">
        <w:t xml:space="preserve">. </w:t>
      </w:r>
      <w:r w:rsidR="00DA224A">
        <w:t xml:space="preserve">The </w:t>
      </w:r>
      <w:r w:rsidR="000A169D">
        <w:t xml:space="preserve">concepts </w:t>
      </w:r>
      <w:r w:rsidR="00F94E36">
        <w:t xml:space="preserve">aim to </w:t>
      </w:r>
      <w:r w:rsidR="00995294">
        <w:t>match</w:t>
      </w:r>
      <w:r w:rsidR="00551E53">
        <w:t xml:space="preserve">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w:t>
      </w:r>
      <w:r w:rsidR="00711167">
        <w:lastRenderedPageBreak/>
        <w:t xml:space="preserve">indexes </w:t>
      </w:r>
      <w:r w:rsidR="00551E53">
        <w:t xml:space="preserve">were weighted with the </w:t>
      </w:r>
      <w:r w:rsidR="00BF5EDF">
        <w:t xml:space="preserve">estimated </w:t>
      </w:r>
      <w:r w:rsidR="00551E53">
        <w:t xml:space="preserve">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 xml:space="preserve">n average </w:t>
      </w:r>
      <w:r w:rsidR="00551E53">
        <w:t>(commuting</w:t>
      </w:r>
      <w:r w:rsidR="00551764">
        <w:t>-</w:t>
      </w:r>
      <w:r w:rsidR="00551E53">
        <w:t>related) walk</w:t>
      </w:r>
      <w:r w:rsidR="00E9249C">
        <w:t xml:space="preserve"> from each origin</w:t>
      </w:r>
      <w:r w:rsidR="00551E53">
        <w:t>.</w:t>
      </w:r>
      <w:r w:rsidR="00663F13">
        <w:t xml:space="preserve"> </w:t>
      </w:r>
    </w:p>
    <w:p w14:paraId="3A9CB7FD" w14:textId="376CD929" w:rsidR="00863F96" w:rsidRDefault="00227288" w:rsidP="00361E7C">
      <w:r>
        <w:t xml:space="preserve">Some spatial </w:t>
      </w:r>
      <w:r w:rsidR="00461314">
        <w:t>patterns</w:t>
      </w:r>
      <w:r>
        <w:t xml:space="preserve"> in the </w:t>
      </w:r>
      <w:r w:rsidR="00713F78">
        <w:t xml:space="preserve">noise exposure indexes </w:t>
      </w:r>
      <w:r>
        <w:t xml:space="preserve">are visible </w:t>
      </w:r>
      <w:r w:rsidR="00A2636F">
        <w:t>on</w:t>
      </w:r>
      <w:r>
        <w:t xml:space="preserve"> the maps</w:t>
      </w:r>
      <w:r w:rsidR="00AD70DF">
        <w:t>.</w:t>
      </w:r>
      <w:r w:rsidR="00AD0010">
        <w:t xml:space="preserve"> </w:t>
      </w:r>
      <w:r w:rsidR="00AD70DF">
        <w:t>E</w:t>
      </w:r>
      <w:r w:rsidR="00713F78">
        <w:t>xposure to the highest dB</w:t>
      </w:r>
      <w:r w:rsidR="00713F78" w:rsidRPr="00AD0010">
        <w:rPr>
          <w:vertAlign w:val="subscript"/>
        </w:rPr>
        <w:t xml:space="preserve">mean </w:t>
      </w:r>
      <w:r w:rsidR="00713F78">
        <w:t xml:space="preserve">occurs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 xml:space="preserve">dB </w:t>
      </w:r>
      <w:r w:rsidR="00AD0010">
        <w:t>and ED</w:t>
      </w:r>
      <w:r w:rsidR="00AD0010">
        <w:rPr>
          <w:vertAlign w:val="subscript"/>
        </w:rPr>
        <w:t xml:space="preserve">+70dB </w:t>
      </w:r>
      <w:r w:rsidR="00281007">
        <w:t>appear</w:t>
      </w:r>
      <w:r w:rsidR="00AD0010">
        <w:t xml:space="preserve"> </w:t>
      </w:r>
      <w:r w:rsidR="006A27E7">
        <w:t xml:space="preserve">often </w:t>
      </w:r>
      <w:r w:rsidR="00AD0010">
        <w:t xml:space="preserve">near the major roads </w:t>
      </w:r>
      <w:r w:rsidR="00564E40">
        <w:t xml:space="preserve">in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 </w:t>
      </w:r>
      <w:r w:rsidR="005000E6">
        <w:t xml:space="preserve">Clearly, </w:t>
      </w:r>
      <w:r w:rsidR="00392C48">
        <w:t xml:space="preserve">exposures to the highest noise levels are distributed unequally in the </w:t>
      </w:r>
      <w:r w:rsidR="00C37AED">
        <w:t>study area</w:t>
      </w:r>
      <w:r w:rsidR="00392C48">
        <w:t>.</w:t>
      </w:r>
      <w:r w:rsidR="00863F96">
        <w:t xml:space="preserve"> </w:t>
      </w:r>
      <w:r w:rsidR="00EA0F21">
        <w:t>F</w:t>
      </w:r>
      <w:r w:rsidR="00863F96">
        <w:t>or some areas</w:t>
      </w:r>
      <w:r w:rsidR="002D6C06">
        <w:t xml:space="preserve"> (e.g. Itä-Pakila, Kruunuhaka and Koskela)</w:t>
      </w:r>
      <w:r w:rsidR="00863F96">
        <w:t xml:space="preserve">, the </w:t>
      </w:r>
      <w:r w:rsidR="00EA0F21">
        <w:t>noise exposures 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863F96">
        <w:t xml:space="preserve">. </w:t>
      </w:r>
      <w:r w:rsidR="00D33142">
        <w:t xml:space="preserve">Despite that these indexes are likely to </w:t>
      </w:r>
      <w:r w:rsidR="0009406D">
        <w:t xml:space="preserve">covary </w:t>
      </w:r>
      <w:r w:rsidR="00D33142">
        <w:t>with the mean walking distances (as mentioned above), also the relative traffic noise indexes ER</w:t>
      </w:r>
      <w:r w:rsidR="00D33142">
        <w:rPr>
          <w:vertAlign w:val="subscript"/>
        </w:rPr>
        <w:t xml:space="preserve">+65dB </w:t>
      </w:r>
      <w:r w:rsidR="00D33142">
        <w:t>and ER</w:t>
      </w:r>
      <w:r w:rsidR="00D33142">
        <w:rPr>
          <w:vertAlign w:val="subscript"/>
        </w:rPr>
        <w:t>+70dB</w:t>
      </w:r>
      <w:r w:rsidR="00D33142">
        <w:t xml:space="preserve"> show higher values </w:t>
      </w:r>
      <w:r w:rsidR="004871A6">
        <w:t xml:space="preserve">at same areas. </w:t>
      </w:r>
      <w:r w:rsidR="00831DFE">
        <w:t>F</w:t>
      </w:r>
      <w:r w:rsidR="001323FB">
        <w:t xml:space="preserve">or </w:t>
      </w:r>
      <w:r w:rsidR="0061771E">
        <w:t xml:space="preserve">a substantial share of the </w:t>
      </w:r>
      <w:r w:rsidR="001323FB">
        <w:t xml:space="preserve">areas (including the previously mentioned), the </w:t>
      </w:r>
      <w:r w:rsidR="00D278FA">
        <w:t xml:space="preserve">mean traffic </w:t>
      </w:r>
      <w:r w:rsidR="001323FB">
        <w:t>noise level of the average walk is higher than 65 dB</w:t>
      </w:r>
      <w:r w:rsidR="00E344A4">
        <w:t>(A)</w:t>
      </w:r>
      <w:r w:rsidR="002C14E5">
        <w:t xml:space="preserve">. The results </w:t>
      </w:r>
      <w:r w:rsidR="000C624D">
        <w:t xml:space="preserve">suggest </w:t>
      </w:r>
      <w:r w:rsidR="00E730D7">
        <w:t>that</w:t>
      </w:r>
      <w:r w:rsidR="007A46C8">
        <w:t xml:space="preserve">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1A504C3E" w:rsidR="00B17DC1" w:rsidRDefault="00B17DC1" w:rsidP="00B17DC1">
      <w:pPr>
        <w:pStyle w:val="Caption"/>
        <w:jc w:val="both"/>
      </w:pPr>
      <w:bookmarkStart w:id="114" w:name="_Ref33965311"/>
      <w:bookmarkStart w:id="115" w:name="_Toc37014187"/>
      <w:r w:rsidRPr="00CC2F87">
        <w:t xml:space="preserve">Figure </w:t>
      </w:r>
      <w:r w:rsidRPr="00CC2F87">
        <w:fldChar w:fldCharType="begin"/>
      </w:r>
      <w:r w:rsidRPr="00CC2F87">
        <w:instrText xml:space="preserve"> SEQ Figure \* ARABIC </w:instrText>
      </w:r>
      <w:r w:rsidRPr="00CC2F87">
        <w:fldChar w:fldCharType="separate"/>
      </w:r>
      <w:r w:rsidR="001E4245">
        <w:rPr>
          <w:noProof/>
        </w:rPr>
        <w:t>25</w:t>
      </w:r>
      <w:r w:rsidRPr="00CC2F87">
        <w:fldChar w:fldCharType="end"/>
      </w:r>
      <w:bookmarkEnd w:id="114"/>
      <w:r w:rsidRPr="00CC2F87">
        <w:t xml:space="preserve">. </w:t>
      </w:r>
      <w:r w:rsidR="002F2145">
        <w:t>M</w:t>
      </w:r>
      <w:r w:rsidR="00C20BBC">
        <w:t xml:space="preserve">ean </w:t>
      </w:r>
      <w:r w:rsidRPr="00CC2F87">
        <w:t xml:space="preserve">walking </w:t>
      </w:r>
      <w:commentRangeStart w:id="116"/>
      <w:r w:rsidRPr="00CC2F87">
        <w:t>distance</w:t>
      </w:r>
      <w:r w:rsidR="002F2145">
        <w:t>s</w:t>
      </w:r>
      <w:r w:rsidRPr="00CC2F87">
        <w:t xml:space="preserve"> </w:t>
      </w:r>
      <w:commentRangeEnd w:id="116"/>
      <w:r w:rsidR="00D10ADB">
        <w:rPr>
          <w:rStyle w:val="CommentReference"/>
          <w:iCs w:val="0"/>
          <w:color w:val="auto"/>
        </w:rPr>
        <w:commentReference w:id="116"/>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w:t>
      </w:r>
      <w:r w:rsidR="00285ED4">
        <w:t xml:space="preserve">origin – </w:t>
      </w:r>
      <w:r w:rsidR="008665BF" w:rsidRPr="00CC2F87">
        <w:t>PT stop</w:t>
      </w:r>
      <w:r w:rsidR="00285ED4">
        <w:t xml:space="preserve"> pair</w:t>
      </w:r>
      <w:r w:rsidR="008665BF" w:rsidRPr="00CC2F87">
        <w:t>.</w:t>
      </w:r>
      <w:bookmarkEnd w:id="115"/>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5918A66B">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9"/>
                    <a:stretch>
                      <a:fillRect/>
                    </a:stretch>
                  </pic:blipFill>
                  <pic:spPr>
                    <a:xfrm>
                      <a:off x="0" y="0"/>
                      <a:ext cx="6116042" cy="5401944"/>
                    </a:xfrm>
                    <a:prstGeom prst="rect">
                      <a:avLst/>
                    </a:prstGeom>
                    <a:ln>
                      <a:solidFill>
                        <a:schemeClr val="tx1"/>
                      </a:solidFill>
                    </a:ln>
                  </pic:spPr>
                </pic:pic>
              </a:graphicData>
            </a:graphic>
          </wp:inline>
        </w:drawing>
      </w:r>
    </w:p>
    <w:p w14:paraId="5FBB04BF" w14:textId="21318EDA" w:rsidR="00232359" w:rsidRPr="00232359" w:rsidRDefault="00981967" w:rsidP="00981967">
      <w:pPr>
        <w:pStyle w:val="Caption"/>
        <w:jc w:val="both"/>
      </w:pPr>
      <w:bookmarkStart w:id="117" w:name="_Ref33965456"/>
      <w:bookmarkStart w:id="118" w:name="_Toc37014188"/>
      <w:r>
        <w:t xml:space="preserve">Figure </w:t>
      </w:r>
      <w:r>
        <w:fldChar w:fldCharType="begin"/>
      </w:r>
      <w:r>
        <w:instrText xml:space="preserve"> SEQ Figure \* ARABIC </w:instrText>
      </w:r>
      <w:r>
        <w:fldChar w:fldCharType="separate"/>
      </w:r>
      <w:r w:rsidR="001E4245">
        <w:rPr>
          <w:noProof/>
        </w:rPr>
        <w:t>26</w:t>
      </w:r>
      <w:r>
        <w:fldChar w:fldCharType="end"/>
      </w:r>
      <w:bookmarkEnd w:id="117"/>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2E7875">
        <w:t>utilizing</w:t>
      </w:r>
      <w:r w:rsidR="002E7875" w:rsidRPr="00CC2F87">
        <w:t xml:space="preserve"> each </w:t>
      </w:r>
      <w:r w:rsidR="002E7875">
        <w:t xml:space="preserve">origin – </w:t>
      </w:r>
      <w:r w:rsidR="002E7875" w:rsidRPr="00CC2F87">
        <w:t>PT stop</w:t>
      </w:r>
      <w:r w:rsidR="002E7875">
        <w:t xml:space="preserve"> pair</w:t>
      </w:r>
      <w:r w:rsidR="002E7875" w:rsidRPr="00CC2F87">
        <w:t>.</w:t>
      </w:r>
      <w:bookmarkEnd w:id="118"/>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3273BFDC" w:rsidR="00B17DC1" w:rsidRPr="00CC2F87" w:rsidRDefault="00B17DC1" w:rsidP="00B17DC1">
      <w:pPr>
        <w:pStyle w:val="Caption"/>
        <w:jc w:val="both"/>
      </w:pPr>
      <w:bookmarkStart w:id="119" w:name="_Ref33965511"/>
      <w:bookmarkStart w:id="120" w:name="_Toc37014189"/>
      <w:r w:rsidRPr="00CC2F87">
        <w:t xml:space="preserve">Figure </w:t>
      </w:r>
      <w:r w:rsidRPr="00CC2F87">
        <w:fldChar w:fldCharType="begin"/>
      </w:r>
      <w:r w:rsidRPr="00CC2F87">
        <w:instrText xml:space="preserve"> SEQ Figure \* ARABIC </w:instrText>
      </w:r>
      <w:r w:rsidRPr="00CC2F87">
        <w:fldChar w:fldCharType="separate"/>
      </w:r>
      <w:r w:rsidR="001E4245">
        <w:rPr>
          <w:noProof/>
        </w:rPr>
        <w:t>27</w:t>
      </w:r>
      <w:r w:rsidRPr="00CC2F87">
        <w:fldChar w:fldCharType="end"/>
      </w:r>
      <w:bookmarkEnd w:id="119"/>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3C2D46">
        <w:t>utilizing</w:t>
      </w:r>
      <w:r w:rsidR="003C2D46" w:rsidRPr="00CC2F87">
        <w:t xml:space="preserve"> each </w:t>
      </w:r>
      <w:r w:rsidR="003C2D46">
        <w:t xml:space="preserve">origin – </w:t>
      </w:r>
      <w:r w:rsidR="003C2D46" w:rsidRPr="00CC2F87">
        <w:t>PT stop</w:t>
      </w:r>
      <w:r w:rsidR="003C2D46">
        <w:t xml:space="preserve"> pair</w:t>
      </w:r>
      <w:r w:rsidR="003C2D46" w:rsidRPr="00CC2F87">
        <w:t>.</w:t>
      </w:r>
      <w:bookmarkEnd w:id="120"/>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21B54265">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1"/>
                    <a:stretch>
                      <a:fillRect/>
                    </a:stretch>
                  </pic:blipFill>
                  <pic:spPr>
                    <a:xfrm>
                      <a:off x="0" y="0"/>
                      <a:ext cx="6116042" cy="5401944"/>
                    </a:xfrm>
                    <a:prstGeom prst="rect">
                      <a:avLst/>
                    </a:prstGeom>
                    <a:ln>
                      <a:solidFill>
                        <a:schemeClr val="tx1"/>
                      </a:solidFill>
                    </a:ln>
                  </pic:spPr>
                </pic:pic>
              </a:graphicData>
            </a:graphic>
          </wp:inline>
        </w:drawing>
      </w:r>
    </w:p>
    <w:p w14:paraId="52AFF5BD" w14:textId="5DFECA66" w:rsidR="00575A13" w:rsidRDefault="00B17DC1" w:rsidP="006E50C1">
      <w:pPr>
        <w:pStyle w:val="Caption"/>
      </w:pPr>
      <w:bookmarkStart w:id="121" w:name="_Ref33965563"/>
      <w:bookmarkStart w:id="122" w:name="_Toc37014190"/>
      <w:r w:rsidRPr="00CC2F87">
        <w:t xml:space="preserve">Figure </w:t>
      </w:r>
      <w:r w:rsidRPr="00CC2F87">
        <w:fldChar w:fldCharType="begin"/>
      </w:r>
      <w:r w:rsidRPr="00CC2F87">
        <w:instrText xml:space="preserve"> SEQ Figure \* ARABIC </w:instrText>
      </w:r>
      <w:r w:rsidRPr="00CC2F87">
        <w:fldChar w:fldCharType="separate"/>
      </w:r>
      <w:r w:rsidR="001E4245">
        <w:rPr>
          <w:noProof/>
        </w:rPr>
        <w:t>28</w:t>
      </w:r>
      <w:r w:rsidRPr="00CC2F87">
        <w:fldChar w:fldCharType="end"/>
      </w:r>
      <w:bookmarkEnd w:id="121"/>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526C50">
        <w:t>utilizing</w:t>
      </w:r>
      <w:r w:rsidR="00526C50" w:rsidRPr="00CC2F87">
        <w:t xml:space="preserve"> each </w:t>
      </w:r>
      <w:r w:rsidR="00526C50">
        <w:t xml:space="preserve">origin – </w:t>
      </w:r>
      <w:r w:rsidR="00526C50" w:rsidRPr="00CC2F87">
        <w:t>PT stop</w:t>
      </w:r>
      <w:r w:rsidR="00526C50">
        <w:t xml:space="preserve"> pair</w:t>
      </w:r>
      <w:r w:rsidR="00526C50" w:rsidRPr="00CC2F87">
        <w:t>.</w:t>
      </w:r>
      <w:bookmarkEnd w:id="122"/>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1347879B" w:rsidR="009D1A6B" w:rsidRDefault="009D1A6B" w:rsidP="009D1A6B">
      <w:pPr>
        <w:pStyle w:val="Caption"/>
        <w:jc w:val="both"/>
      </w:pPr>
      <w:bookmarkStart w:id="123" w:name="_Ref36313852"/>
      <w:bookmarkStart w:id="124" w:name="_Toc37014191"/>
      <w:r>
        <w:t xml:space="preserve">Figure </w:t>
      </w:r>
      <w:r>
        <w:fldChar w:fldCharType="begin"/>
      </w:r>
      <w:r>
        <w:instrText xml:space="preserve"> SEQ Figure \* ARABIC </w:instrText>
      </w:r>
      <w:r>
        <w:fldChar w:fldCharType="separate"/>
      </w:r>
      <w:r w:rsidR="001E4245">
        <w:rPr>
          <w:noProof/>
        </w:rPr>
        <w:t>29</w:t>
      </w:r>
      <w:r>
        <w:fldChar w:fldCharType="end"/>
      </w:r>
      <w:bookmarkEnd w:id="123"/>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t>utilizing</w:t>
      </w:r>
      <w:r w:rsidRPr="00CC2F87">
        <w:t xml:space="preserve"> each </w:t>
      </w:r>
      <w:r>
        <w:t xml:space="preserve">origin – </w:t>
      </w:r>
      <w:r w:rsidRPr="00CC2F87">
        <w:t>PT stop</w:t>
      </w:r>
      <w:r>
        <w:t xml:space="preserve"> pair</w:t>
      </w:r>
      <w:r w:rsidRPr="00CC2F87">
        <w:t>.</w:t>
      </w:r>
      <w:bookmarkEnd w:id="124"/>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07BE825F" w:rsidR="009D1A6B" w:rsidRPr="009D1A6B" w:rsidRDefault="009D1A6B" w:rsidP="009D1A6B">
      <w:pPr>
        <w:pStyle w:val="Caption"/>
        <w:jc w:val="both"/>
      </w:pPr>
      <w:bookmarkStart w:id="125" w:name="_Ref36313855"/>
      <w:bookmarkStart w:id="126" w:name="_Toc37014192"/>
      <w:r>
        <w:t xml:space="preserve">Figure </w:t>
      </w:r>
      <w:r>
        <w:fldChar w:fldCharType="begin"/>
      </w:r>
      <w:r>
        <w:instrText xml:space="preserve"> SEQ Figure \* ARABIC </w:instrText>
      </w:r>
      <w:r>
        <w:fldChar w:fldCharType="separate"/>
      </w:r>
      <w:r w:rsidR="001E4245">
        <w:rPr>
          <w:noProof/>
        </w:rPr>
        <w:t>30</w:t>
      </w:r>
      <w:r>
        <w:fldChar w:fldCharType="end"/>
      </w:r>
      <w:bookmarkEnd w:id="125"/>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t>utilizing</w:t>
      </w:r>
      <w:r w:rsidRPr="00CC2F87">
        <w:t xml:space="preserve"> each </w:t>
      </w:r>
      <w:r>
        <w:t xml:space="preserve">origin – </w:t>
      </w:r>
      <w:r w:rsidRPr="00CC2F87">
        <w:t>PT stop</w:t>
      </w:r>
      <w:r>
        <w:t xml:space="preserve"> pair</w:t>
      </w:r>
      <w:r w:rsidRPr="00CC2F87">
        <w:t>.</w:t>
      </w:r>
      <w:bookmarkEnd w:id="126"/>
      <w:r w:rsidR="00FB7EC0">
        <w:t xml:space="preserve"> </w:t>
      </w:r>
    </w:p>
    <w:p w14:paraId="4D005831" w14:textId="3E1568B6" w:rsidR="006826F7" w:rsidRDefault="006826F7" w:rsidP="006826F7">
      <w:pPr>
        <w:pStyle w:val="Heading2"/>
      </w:pPr>
      <w:bookmarkStart w:id="127" w:name="_Toc37014146"/>
      <w:r>
        <w:t>Quiet path routing API</w:t>
      </w:r>
      <w:bookmarkEnd w:id="127"/>
    </w:p>
    <w:p w14:paraId="180D3DA0" w14:textId="78FA700F" w:rsidR="00BB033B"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t xml:space="preserve">exposes </w:t>
      </w:r>
      <w:r w:rsidR="00CA66A8">
        <w:t>the</w:t>
      </w:r>
      <w:r w:rsidR="00CC02D0">
        <w:t xml:space="preserve"> </w:t>
      </w:r>
      <w:r>
        <w:t>quiet path routing API</w:t>
      </w:r>
      <w:r w:rsidR="00CC02D0">
        <w:t xml:space="preserve"> at </w:t>
      </w:r>
      <w:r w:rsidR="00CC02D0" w:rsidRPr="00CC02D0">
        <w:t>www.greenpaths.fi/</w:t>
      </w:r>
      <w:r>
        <w:t xml:space="preserve">. </w:t>
      </w:r>
      <w:r w:rsidR="00CC02D0">
        <w:t xml:space="preserve">The API is open and thus accepts requests </w:t>
      </w:r>
      <w:r w:rsidR="00967C25">
        <w:t xml:space="preserve">over https </w:t>
      </w:r>
      <w:r w:rsidR="00CC02D0">
        <w:t xml:space="preserve">from any client. The path for requesting quiet paths is </w:t>
      </w:r>
      <w:r w:rsidR="00CC02D0" w:rsidRPr="00CC02D0">
        <w:t>www.greenpaths.fi/quietpaths</w:t>
      </w:r>
      <w:r w:rsidR="00AD2D01">
        <w:t xml:space="preserve"> </w:t>
      </w:r>
      <w:r w:rsidR="00CC02D0" w:rsidRPr="00CC02D0">
        <w:t>/</w:t>
      </w:r>
      <w:r w:rsidR="00CC02D0">
        <w:t>&lt;origin_</w:t>
      </w:r>
      <w:r w:rsidR="00856ADB">
        <w:t>as_</w:t>
      </w:r>
      <w:r w:rsidR="00CC02D0">
        <w:t>wgs_coordinates&gt;</w:t>
      </w:r>
      <w:r w:rsidR="00CC02D0" w:rsidRPr="00CC02D0">
        <w:t>/</w:t>
      </w:r>
      <w:r w:rsidR="00CC02D0">
        <w:t>&lt;</w:t>
      </w:r>
      <w:r w:rsidR="00B0216A">
        <w:t>destination</w:t>
      </w:r>
      <w:r w:rsidR="00CC02D0">
        <w:t>_</w:t>
      </w:r>
      <w:r w:rsidR="00856ADB">
        <w:t>as_</w:t>
      </w:r>
      <w:r w:rsidR="00CC02D0">
        <w:t xml:space="preserve">wgs_coordinates&gt;. The API </w:t>
      </w:r>
      <w:r w:rsidR="005E19AB">
        <w:t>responds</w:t>
      </w:r>
      <w:r w:rsidR="00CC02D0">
        <w:t xml:space="preserve"> </w:t>
      </w:r>
      <w:r w:rsidR="007C35FD">
        <w:t xml:space="preserve">to requests simply by returning either </w:t>
      </w:r>
      <w:r w:rsidR="00D413A2">
        <w:t>a collection of</w:t>
      </w:r>
      <w:r w:rsidR="008E26E2">
        <w:t xml:space="preserve"> paths </w:t>
      </w:r>
      <w:r w:rsidR="00D413A2">
        <w:t xml:space="preserve">in </w:t>
      </w:r>
      <w:r w:rsidR="00CC02D0">
        <w:t xml:space="preserve">GeoJSON </w:t>
      </w:r>
      <w:r w:rsidR="00AD2D01">
        <w:t xml:space="preserve">FeatureCollection </w:t>
      </w:r>
      <w:r w:rsidR="00D413A2">
        <w:t xml:space="preserve">schema </w:t>
      </w:r>
      <w:r w:rsidR="00CC02D0">
        <w:t xml:space="preserve">or </w:t>
      </w:r>
      <w:r w:rsidR="007C35FD">
        <w:t>a</w:t>
      </w:r>
      <w:r w:rsidR="005460AA">
        <w:t xml:space="preserve"> </w:t>
      </w:r>
      <w:r w:rsidR="007C35FD">
        <w:t xml:space="preserve">descriptive </w:t>
      </w:r>
      <w:r w:rsidR="00CC02D0">
        <w:t xml:space="preserve">error message. </w:t>
      </w:r>
      <w:r w:rsidR="006D179D">
        <w:t xml:space="preserve">The </w:t>
      </w:r>
      <w:r w:rsidR="00F437F6">
        <w:t xml:space="preserve">short and quiet </w:t>
      </w:r>
      <w:r w:rsidR="006D179D">
        <w:t xml:space="preserve">paths </w:t>
      </w:r>
      <w:r w:rsidR="004F18E8">
        <w:t>are equipped with</w:t>
      </w:r>
      <w:r w:rsidR="006D179D">
        <w:t xml:space="preserve"> several</w:t>
      </w:r>
      <w:r w:rsidR="008506E7">
        <w:t xml:space="preserve"> attributes o</w:t>
      </w:r>
      <w:r w:rsidR="006D179D">
        <w:t>n noise exposure and length</w:t>
      </w:r>
      <w:r w:rsidR="008506E7">
        <w:t xml:space="preserve"> </w:t>
      </w:r>
      <w:r w:rsidR="006D179D">
        <w:t>(</w:t>
      </w:r>
      <w:r w:rsidR="00727B58">
        <w:fldChar w:fldCharType="begin"/>
      </w:r>
      <w:r w:rsidR="00727B58">
        <w:instrText xml:space="preserve"> REF _Ref34575518 \h </w:instrText>
      </w:r>
      <w:r w:rsidR="00727B58">
        <w:fldChar w:fldCharType="separate"/>
      </w:r>
      <w:r w:rsidR="001E4245">
        <w:t xml:space="preserve">Table </w:t>
      </w:r>
      <w:r w:rsidR="001E4245">
        <w:rPr>
          <w:noProof/>
        </w:rPr>
        <w:t>9</w:t>
      </w:r>
      <w:r w:rsidR="00727B58">
        <w:fldChar w:fldCharType="end"/>
      </w:r>
      <w:r w:rsidR="00727B58">
        <w:t xml:space="preserve">). </w:t>
      </w:r>
      <w:r w:rsidR="00B96BC5">
        <w:t xml:space="preserve">Some of the </w:t>
      </w:r>
      <w:r w:rsidR="00BB1C06">
        <w:t>attributes</w:t>
      </w:r>
      <w:r w:rsidR="00B96BC5">
        <w:t xml:space="preserve"> describe difference in noise exposure compared to the shortest path and </w:t>
      </w:r>
      <w:r w:rsidR="00A72A5A">
        <w:t xml:space="preserve">thus </w:t>
      </w:r>
      <w:r w:rsidR="008506E7">
        <w:t>have</w:t>
      </w:r>
      <w:r w:rsidR="00B801B5">
        <w:t xml:space="preserve"> non-null values </w:t>
      </w:r>
      <w:r w:rsidR="00B96BC5">
        <w:t>only for quiet paths</w:t>
      </w:r>
      <w:r w:rsidR="00BB1C06">
        <w:t>.</w:t>
      </w:r>
      <w:r w:rsidR="00B96BC5">
        <w:t xml:space="preserve"> </w:t>
      </w:r>
      <w:r w:rsidR="00727B58">
        <w:t xml:space="preserve">An example of a </w:t>
      </w:r>
      <w:r w:rsidR="00727B58">
        <w:lastRenderedPageBreak/>
        <w:t xml:space="preserve">FeatureCollection of two paths is presented in </w:t>
      </w:r>
      <w:r w:rsidR="00727B58">
        <w:fldChar w:fldCharType="begin"/>
      </w:r>
      <w:r w:rsidR="00727B58">
        <w:instrText xml:space="preserve"> REF _Ref34575558 \h </w:instrText>
      </w:r>
      <w:r w:rsidR="00727B58">
        <w:fldChar w:fldCharType="separate"/>
      </w:r>
      <w:r w:rsidR="001E4245" w:rsidRPr="00803B53">
        <w:t xml:space="preserve">Table </w:t>
      </w:r>
      <w:r w:rsidR="001E4245">
        <w:rPr>
          <w:noProof/>
        </w:rPr>
        <w:t>10</w:t>
      </w:r>
      <w:r w:rsidR="00727B58">
        <w:fldChar w:fldCharType="end"/>
      </w:r>
      <w:r w:rsidR="00727B58">
        <w:t>.</w:t>
      </w:r>
      <w:r w:rsidR="00C40DC9">
        <w:t xml:space="preserve"> </w:t>
      </w:r>
      <w:r w:rsidR="00BA1427">
        <w:t xml:space="preserve">Since the paths are </w:t>
      </w:r>
      <w:r w:rsidR="007B6224">
        <w:t>provided</w:t>
      </w:r>
      <w:r w:rsidR="00BA1427">
        <w:t xml:space="preserve"> in a standard GeoJSON format, they can be easily viewed by </w:t>
      </w:r>
      <w:r w:rsidR="005C0BD3">
        <w:t xml:space="preserve">common </w:t>
      </w:r>
      <w:r w:rsidR="00BA1427">
        <w:t>web map</w:t>
      </w:r>
      <w:r w:rsidR="004629CE">
        <w:t>ping</w:t>
      </w:r>
      <w:r w:rsidR="00BA1427">
        <w:t xml:space="preserve"> libraries and most desktop GIS applications</w:t>
      </w:r>
      <w:r w:rsidR="004629CE">
        <w:t xml:space="preserve"> (e.g. QGIS)</w:t>
      </w:r>
      <w:r w:rsidR="00BA1427">
        <w:t>.</w:t>
      </w:r>
      <w:r w:rsidR="00BB033B">
        <w:t xml:space="preserve"> More detailed documentation of the quiet path routing API can be viewed at: </w:t>
      </w:r>
    </w:p>
    <w:p w14:paraId="26610813" w14:textId="293BFBA9" w:rsidR="00BB033B" w:rsidRPr="004217F8" w:rsidRDefault="003E6728" w:rsidP="00CC02D0">
      <w:hyperlink r:id="rId44" w:history="1">
        <w:r w:rsidR="00BB033B" w:rsidRPr="004217F8">
          <w:rPr>
            <w:rStyle w:val="Hyperlink"/>
            <w:color w:val="auto"/>
          </w:rPr>
          <w:t>https://github.com/DigitalGeographyLab/hope-green-path-server/blob/develop/docs/green_paths_api.md</w:t>
        </w:r>
      </w:hyperlink>
    </w:p>
    <w:p w14:paraId="5428A122" w14:textId="3DEC0D36" w:rsidR="000B5580" w:rsidRPr="006826F7" w:rsidRDefault="00803B53" w:rsidP="00803B53">
      <w:pPr>
        <w:pStyle w:val="TableCaption"/>
      </w:pPr>
      <w:bookmarkStart w:id="128" w:name="_Ref34575518"/>
      <w:bookmarkStart w:id="129" w:name="_Toc36720089"/>
      <w:r>
        <w:t xml:space="preserve">Table </w:t>
      </w:r>
      <w:r>
        <w:fldChar w:fldCharType="begin"/>
      </w:r>
      <w:r>
        <w:instrText xml:space="preserve"> SEQ Table \* ARABIC </w:instrText>
      </w:r>
      <w:r>
        <w:fldChar w:fldCharType="separate"/>
      </w:r>
      <w:r w:rsidR="001E4245">
        <w:rPr>
          <w:noProof/>
        </w:rPr>
        <w:t>9</w:t>
      </w:r>
      <w:r>
        <w:fldChar w:fldCharType="end"/>
      </w:r>
      <w:bookmarkEnd w:id="128"/>
      <w:r>
        <w:t xml:space="preserve">. Descriptions of the path properties returned from </w:t>
      </w:r>
      <w:r w:rsidR="00C171B0">
        <w:t xml:space="preserve">the </w:t>
      </w:r>
      <w:r>
        <w:t>quiet path routing API.</w:t>
      </w:r>
      <w:bookmarkEnd w:id="129"/>
    </w:p>
    <w:tbl>
      <w:tblPr>
        <w:tblStyle w:val="TableGrid"/>
        <w:tblW w:w="9634"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7512"/>
      </w:tblGrid>
      <w:tr w:rsidR="00B076FB" w:rsidRPr="00CC2F87" w14:paraId="41B92F35" w14:textId="77777777" w:rsidTr="00B076FB">
        <w:trPr>
          <w:trHeight w:val="561"/>
        </w:trPr>
        <w:tc>
          <w:tcPr>
            <w:tcW w:w="2122" w:type="dxa"/>
            <w:tcBorders>
              <w:left w:val="single" w:sz="4" w:space="0" w:color="FFFFFF"/>
              <w:right w:val="single" w:sz="4" w:space="0" w:color="FFFFFF"/>
            </w:tcBorders>
          </w:tcPr>
          <w:p w14:paraId="7E94A0C1" w14:textId="5622F1C3" w:rsidR="00B076FB" w:rsidRPr="00CC2F87" w:rsidRDefault="00B076FB" w:rsidP="00FE6B69">
            <w:pPr>
              <w:pStyle w:val="TableText"/>
              <w:spacing w:before="240" w:after="160"/>
            </w:pPr>
            <w:r>
              <w:t>Property</w:t>
            </w:r>
          </w:p>
        </w:tc>
        <w:tc>
          <w:tcPr>
            <w:tcW w:w="7512" w:type="dxa"/>
            <w:tcBorders>
              <w:left w:val="single" w:sz="4" w:space="0" w:color="FFFFFF"/>
              <w:right w:val="single" w:sz="4" w:space="0" w:color="FFFFFF"/>
            </w:tcBorders>
          </w:tcPr>
          <w:p w14:paraId="26E8141C" w14:textId="1401EA77" w:rsidR="00B076FB" w:rsidRPr="00CC2F87" w:rsidRDefault="00B076FB" w:rsidP="00FE6B69">
            <w:pPr>
              <w:pStyle w:val="TableText"/>
              <w:spacing w:before="240" w:after="160"/>
            </w:pPr>
            <w:r>
              <w:t>Description</w:t>
            </w:r>
          </w:p>
        </w:tc>
      </w:tr>
      <w:tr w:rsidR="00B076FB" w:rsidRPr="00CC2F87" w14:paraId="29ABA4A1" w14:textId="77777777" w:rsidTr="00B076FB">
        <w:trPr>
          <w:trHeight w:val="466"/>
        </w:trPr>
        <w:tc>
          <w:tcPr>
            <w:tcW w:w="2122" w:type="dxa"/>
            <w:tcBorders>
              <w:top w:val="single" w:sz="4" w:space="0" w:color="FFFFFF"/>
              <w:left w:val="single" w:sz="4" w:space="0" w:color="FFFFFF"/>
              <w:bottom w:val="single" w:sz="4" w:space="0" w:color="FFFFFF" w:themeColor="background1"/>
              <w:right w:val="single" w:sz="4" w:space="0" w:color="FFFFFF"/>
            </w:tcBorders>
          </w:tcPr>
          <w:p w14:paraId="7854E343" w14:textId="2E84E5BB" w:rsidR="00B076FB" w:rsidRPr="002C4550" w:rsidRDefault="00B076FB" w:rsidP="00FE6B69">
            <w:pPr>
              <w:pStyle w:val="TableText"/>
              <w:spacing w:before="240" w:line="240" w:lineRule="auto"/>
              <w:rPr>
                <w:vertAlign w:val="subscript"/>
              </w:rPr>
            </w:pPr>
            <w:r>
              <w:t>type</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B9F6777" w14:textId="3CCACADB" w:rsidR="00B076FB" w:rsidRPr="00CC2F87" w:rsidRDefault="00B076FB" w:rsidP="00FE6B69">
            <w:pPr>
              <w:pStyle w:val="TableText"/>
              <w:spacing w:before="240"/>
            </w:pPr>
            <w:r>
              <w:t>Type of the path: either “short” or “quiet”.</w:t>
            </w:r>
          </w:p>
        </w:tc>
      </w:tr>
      <w:tr w:rsidR="00B076FB" w:rsidRPr="00CC2F87" w14:paraId="31A1CE33"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D79047" w14:textId="1A9E778A" w:rsidR="00B076FB" w:rsidRPr="00B076FB" w:rsidRDefault="00B076FB" w:rsidP="00FE6B69">
            <w:pPr>
              <w:pStyle w:val="TableText"/>
              <w:spacing w:line="240" w:lineRule="auto"/>
            </w:pPr>
            <w:r w:rsidRPr="00B076FB">
              <w:t>id</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0C6BAD3" w14:textId="724A636D" w:rsidR="00B076FB" w:rsidRPr="00CC2F87" w:rsidRDefault="00B076FB" w:rsidP="00FE6B69">
            <w:pPr>
              <w:pStyle w:val="TableText"/>
            </w:pPr>
            <w:r>
              <w:t>Unique name of the path (e.g. “short” or “qp_0.2”).</w:t>
            </w:r>
            <w:r w:rsidR="00F0219A">
              <w:t xml:space="preserve"> For quiet paths, the name is formatted as “qp_xx”, where xx is replaced with the noise sensitivity coefficient of the path. </w:t>
            </w:r>
          </w:p>
        </w:tc>
      </w:tr>
      <w:tr w:rsidR="00B076FB" w:rsidRPr="00CC2F87" w14:paraId="74E63516"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7704F6C" w14:textId="2B067292" w:rsidR="00B076FB" w:rsidRPr="002C4550" w:rsidRDefault="00B076FB" w:rsidP="00FE6B69">
            <w:pPr>
              <w:pStyle w:val="TableText"/>
              <w:spacing w:line="240" w:lineRule="auto"/>
            </w:pPr>
            <w:r>
              <w:t>length</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1AA3B45C" w14:textId="07D5EF63" w:rsidR="00B076FB" w:rsidRPr="00CC2F87" w:rsidRDefault="00B076FB" w:rsidP="00FE6B69">
            <w:pPr>
              <w:pStyle w:val="TableText"/>
            </w:pPr>
            <w:r>
              <w:t>Length of the path in meters.</w:t>
            </w:r>
          </w:p>
        </w:tc>
      </w:tr>
      <w:tr w:rsidR="00B076FB" w:rsidRPr="00CC2F87" w14:paraId="1DEDB6F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E8F7691" w14:textId="343E54FB" w:rsidR="00B076FB" w:rsidRPr="002C4550" w:rsidRDefault="00B076FB" w:rsidP="00FE6B69">
            <w:pPr>
              <w:pStyle w:val="TableText"/>
              <w:spacing w:line="240" w:lineRule="auto"/>
            </w:pPr>
            <w:r>
              <w:t>cost_coeff</w:t>
            </w:r>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0C46FF8" w14:textId="666FA041" w:rsidR="00B076FB" w:rsidRPr="00CC2F87" w:rsidRDefault="00B076FB" w:rsidP="00FE6B69">
            <w:pPr>
              <w:pStyle w:val="TableText"/>
            </w:pPr>
            <w:r>
              <w:t>Noise sensitivity coefficient</w:t>
            </w:r>
            <w:r w:rsidR="00FD2FAB">
              <w:t xml:space="preserve"> with which the quiet path was </w:t>
            </w:r>
            <w:r w:rsidR="00D67597">
              <w:t>calculated</w:t>
            </w:r>
            <w:r>
              <w:t>.</w:t>
            </w:r>
          </w:p>
        </w:tc>
      </w:tr>
      <w:tr w:rsidR="00B076FB" w:rsidRPr="00CC2F87" w14:paraId="6768C229"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39226D5" w14:textId="523E5207" w:rsidR="00B076FB" w:rsidRPr="002C4550" w:rsidRDefault="00B076FB" w:rsidP="00FE6B69">
            <w:pPr>
              <w:pStyle w:val="TableText"/>
              <w:spacing w:line="240" w:lineRule="auto"/>
            </w:pPr>
            <w:r>
              <w:t>len_diff</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58E89D2F" w14:textId="738150FD" w:rsidR="00B076FB" w:rsidRPr="00CC2F87" w:rsidRDefault="00B076FB" w:rsidP="00B076FB">
            <w:pPr>
              <w:pStyle w:val="TableText"/>
              <w:tabs>
                <w:tab w:val="left" w:pos="744"/>
              </w:tabs>
            </w:pPr>
            <w:r>
              <w:t>Difference in path length compared to the shortest path in meters.</w:t>
            </w:r>
          </w:p>
        </w:tc>
      </w:tr>
      <w:tr w:rsidR="00B076FB" w:rsidRPr="00CC2F87" w14:paraId="303FDCDA"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ED8DDD" w14:textId="05A6477F" w:rsidR="00B076FB" w:rsidRPr="002C4550" w:rsidRDefault="00B076FB" w:rsidP="00B076FB">
            <w:pPr>
              <w:pStyle w:val="TableText"/>
              <w:spacing w:line="240" w:lineRule="auto"/>
            </w:pPr>
            <w:r>
              <w:t>len_diff_rat</w:t>
            </w:r>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C683181" w14:textId="430CE834" w:rsidR="00B076FB" w:rsidRPr="00CC2F87" w:rsidRDefault="00B076FB" w:rsidP="00B076FB">
            <w:pPr>
              <w:pStyle w:val="TableText"/>
            </w:pPr>
            <w:r>
              <w:t>Difference in path length compared to the shortest path in percentages.</w:t>
            </w:r>
          </w:p>
        </w:tc>
      </w:tr>
      <w:tr w:rsidR="00B076FB" w:rsidRPr="00CC2F87" w14:paraId="459D9F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D087635" w14:textId="2F891795" w:rsidR="00B076FB" w:rsidRPr="002C4550" w:rsidRDefault="00B076FB" w:rsidP="00B076FB">
            <w:pPr>
              <w:pStyle w:val="TableText"/>
              <w:spacing w:line="240" w:lineRule="auto"/>
            </w:pPr>
            <w:r>
              <w:t>mdB</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8AB8F04" w14:textId="7B101408" w:rsidR="00B076FB" w:rsidRPr="00B076FB" w:rsidRDefault="00B076FB" w:rsidP="00B076FB">
            <w:pPr>
              <w:pStyle w:val="TableText"/>
              <w:rPr>
                <w:vertAlign w:val="subscript"/>
              </w:rPr>
            </w:pPr>
            <w:r>
              <w:t>dB</w:t>
            </w:r>
            <w:r>
              <w:rPr>
                <w:vertAlign w:val="subscript"/>
              </w:rPr>
              <w:t>mean</w:t>
            </w:r>
          </w:p>
        </w:tc>
      </w:tr>
      <w:tr w:rsidR="00B076FB" w:rsidRPr="00CC2F87" w14:paraId="69BA44A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AF8C8E5" w14:textId="7FD88908" w:rsidR="00B076FB" w:rsidRPr="002C4550" w:rsidRDefault="00B076FB" w:rsidP="00B076FB">
            <w:pPr>
              <w:pStyle w:val="TableText"/>
              <w:spacing w:line="240" w:lineRule="auto"/>
            </w:pPr>
            <w:r>
              <w:t>mdB_diff</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53FE5EA" w14:textId="6800A03C" w:rsidR="00B076FB" w:rsidRPr="00CC2F87" w:rsidRDefault="00B076FB" w:rsidP="00B076FB">
            <w:pPr>
              <w:pStyle w:val="TableText"/>
            </w:pPr>
            <w:r>
              <w:t>Difference in dB</w:t>
            </w:r>
            <w:r>
              <w:rPr>
                <w:vertAlign w:val="subscript"/>
              </w:rPr>
              <w:t>mean</w:t>
            </w:r>
            <w:r>
              <w:t xml:space="preserve"> compared to the shortest path.</w:t>
            </w:r>
          </w:p>
        </w:tc>
      </w:tr>
      <w:tr w:rsidR="00B076FB" w:rsidRPr="00CC2F87" w14:paraId="6B4A89F7"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F2E804C" w14:textId="443C4A0B" w:rsidR="00B076FB" w:rsidRDefault="00B076FB" w:rsidP="00B076FB">
            <w:pPr>
              <w:pStyle w:val="TableText"/>
              <w:spacing w:line="240" w:lineRule="auto"/>
            </w:pPr>
            <w:r>
              <w:t>nei</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5FCB8CE" w14:textId="367CE5B5" w:rsidR="00B076FB" w:rsidRPr="00CC2F87" w:rsidRDefault="00B076FB" w:rsidP="00B076FB">
            <w:pPr>
              <w:pStyle w:val="TableText"/>
            </w:pPr>
            <w:r>
              <w:t>Noise exposure index (EI).</w:t>
            </w:r>
          </w:p>
        </w:tc>
      </w:tr>
      <w:tr w:rsidR="00B076FB" w:rsidRPr="00CC2F87" w14:paraId="2B6B0558"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3167CA4" w14:textId="628FE4B9" w:rsidR="00B076FB" w:rsidRDefault="00B076FB" w:rsidP="00B076FB">
            <w:pPr>
              <w:pStyle w:val="TableText"/>
              <w:spacing w:line="240" w:lineRule="auto"/>
            </w:pPr>
            <w:r>
              <w:t>nei_norm</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30B85A40" w14:textId="70851A2E" w:rsidR="00B076FB" w:rsidRPr="00B076FB" w:rsidRDefault="00B076FB" w:rsidP="00B076FB">
            <w:pPr>
              <w:pStyle w:val="TableText"/>
            </w:pPr>
            <w:r>
              <w:t>Distance-normalized noise exposure index (EI</w:t>
            </w:r>
            <w:r>
              <w:rPr>
                <w:vertAlign w:val="subscript"/>
              </w:rPr>
              <w:t>n</w:t>
            </w:r>
            <w:r>
              <w:t>).</w:t>
            </w:r>
          </w:p>
        </w:tc>
      </w:tr>
      <w:tr w:rsidR="00B076FB" w:rsidRPr="00CC2F87" w14:paraId="275C9371"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54B828D" w14:textId="31F1D9B6" w:rsidR="00B076FB" w:rsidRDefault="00B076FB" w:rsidP="00B076FB">
            <w:pPr>
              <w:pStyle w:val="TableText"/>
              <w:spacing w:line="240" w:lineRule="auto"/>
            </w:pPr>
            <w:r>
              <w:t>nei_diff</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CDC37FB" w14:textId="3D4A5737" w:rsidR="00B076FB" w:rsidRPr="00B076FB" w:rsidRDefault="00B076FB" w:rsidP="00B076FB">
            <w:pPr>
              <w:pStyle w:val="TableText"/>
            </w:pPr>
            <w:r>
              <w:t>Difference in noise exposure index (EI</w:t>
            </w:r>
            <w:r>
              <w:rPr>
                <w:vertAlign w:val="subscript"/>
              </w:rPr>
              <w:t>diff</w:t>
            </w:r>
            <w:r>
              <w:t>) compared to the shortest path.</w:t>
            </w:r>
          </w:p>
        </w:tc>
      </w:tr>
      <w:tr w:rsidR="00B076FB" w:rsidRPr="00CC2F87" w14:paraId="339F15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767BAC35" w14:textId="5E3628ED" w:rsidR="00B076FB" w:rsidRDefault="00B076FB" w:rsidP="00B076FB">
            <w:pPr>
              <w:pStyle w:val="TableText"/>
              <w:spacing w:line="240" w:lineRule="auto"/>
            </w:pPr>
            <w:r>
              <w:t>nei_diff_rat</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18A59AE" w14:textId="739EF912" w:rsidR="00B076FB" w:rsidRPr="00CC2F87" w:rsidRDefault="00B076FB" w:rsidP="00B076FB">
            <w:pPr>
              <w:pStyle w:val="TableText"/>
            </w:pPr>
            <w:r>
              <w:t>Difference in noise exposure index (EI</w:t>
            </w:r>
            <w:r>
              <w:rPr>
                <w:vertAlign w:val="subscript"/>
              </w:rPr>
              <w:t>diff</w:t>
            </w:r>
            <w:r>
              <w:t>) as percentages compared to the shortest path.</w:t>
            </w:r>
          </w:p>
        </w:tc>
      </w:tr>
      <w:tr w:rsidR="00B076FB" w:rsidRPr="00CC2F87" w14:paraId="1FBB98C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4A93145" w14:textId="1E124F59" w:rsidR="00B076FB" w:rsidRDefault="00B076FB" w:rsidP="00B076FB">
            <w:pPr>
              <w:pStyle w:val="TableText"/>
              <w:spacing w:line="240" w:lineRule="auto"/>
            </w:pPr>
            <w:r>
              <w:t>noises</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9D3DC6B" w14:textId="24A923FA" w:rsidR="00B076FB" w:rsidRPr="00CC2F87" w:rsidRDefault="00B076FB" w:rsidP="00B076FB">
            <w:pPr>
              <w:pStyle w:val="TableText"/>
            </w:pPr>
            <w:r>
              <w:t>A dictionary containing contaminated distances with different noise levels. Keys of the dictionary represent noise levels (dB) and values distances in meters.</w:t>
            </w:r>
          </w:p>
        </w:tc>
      </w:tr>
      <w:tr w:rsidR="00B076FB" w:rsidRPr="00CC2F87" w14:paraId="24F11FA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1E0C4B7" w14:textId="7C5846FC" w:rsidR="00B076FB" w:rsidRDefault="00B076FB" w:rsidP="00B076FB">
            <w:pPr>
              <w:pStyle w:val="TableText"/>
              <w:spacing w:line="240" w:lineRule="auto"/>
            </w:pPr>
            <w:r>
              <w:t>noises_diff</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6E75D3F" w14:textId="0F389DCC" w:rsidR="00B076FB" w:rsidRPr="00CC2F87" w:rsidRDefault="00D67597" w:rsidP="00B076FB">
            <w:pPr>
              <w:pStyle w:val="TableText"/>
            </w:pPr>
            <w:r w:rsidRPr="00D67597">
              <w:t>Exposures to different noise levels. Keys represent noise levels and values distances (m).</w:t>
            </w:r>
          </w:p>
        </w:tc>
      </w:tr>
      <w:tr w:rsidR="00B076FB" w:rsidRPr="00CC2F87" w14:paraId="7B198916" w14:textId="77777777" w:rsidTr="00803B53">
        <w:trPr>
          <w:trHeight w:val="975"/>
        </w:trPr>
        <w:tc>
          <w:tcPr>
            <w:tcW w:w="2122" w:type="dxa"/>
            <w:tcBorders>
              <w:top w:val="single" w:sz="4" w:space="0" w:color="FFFFFF" w:themeColor="background1"/>
              <w:left w:val="single" w:sz="4" w:space="0" w:color="FFFFFF"/>
              <w:right w:val="single" w:sz="4" w:space="0" w:color="FFFFFF"/>
            </w:tcBorders>
          </w:tcPr>
          <w:p w14:paraId="29E9E9E2" w14:textId="0251058B" w:rsidR="00B076FB" w:rsidRPr="002C4550" w:rsidRDefault="00B076FB" w:rsidP="00B076FB">
            <w:pPr>
              <w:pStyle w:val="TableText"/>
              <w:spacing w:after="240" w:line="240" w:lineRule="auto"/>
              <w:rPr>
                <w:vertAlign w:val="subscript"/>
              </w:rPr>
            </w:pPr>
            <w:r>
              <w:t>path_score</w:t>
            </w:r>
          </w:p>
        </w:tc>
        <w:tc>
          <w:tcPr>
            <w:tcW w:w="7512" w:type="dxa"/>
            <w:tcBorders>
              <w:top w:val="single" w:sz="4" w:space="0" w:color="FFFFFF" w:themeColor="background1"/>
              <w:left w:val="single" w:sz="4" w:space="0" w:color="FFFFFF"/>
              <w:right w:val="single" w:sz="4" w:space="0" w:color="FFFFFF"/>
            </w:tcBorders>
          </w:tcPr>
          <w:p w14:paraId="0DBE43B1" w14:textId="683F51C3" w:rsidR="00B076FB" w:rsidRPr="00CC2F87" w:rsidRDefault="004217F8" w:rsidP="00B076FB">
            <w:pPr>
              <w:pStyle w:val="TableText"/>
            </w:pPr>
            <w:r w:rsidRPr="004217F8">
              <w:t xml:space="preserve">Ratio </w:t>
            </w:r>
            <w:r w:rsidR="006E0BB4">
              <w:t>of</w:t>
            </w:r>
            <w:r w:rsidRPr="004217F8">
              <w:t xml:space="preserve"> difference in noise exposure index </w:t>
            </w:r>
            <w:r w:rsidR="006E0BB4">
              <w:t>to difference in</w:t>
            </w:r>
            <w:r w:rsidRPr="004217F8">
              <w:t xml:space="preserve"> length compared to the shortest path - i.e. reduction in noise exposure index per each additional meter walked.</w:t>
            </w:r>
          </w:p>
        </w:tc>
      </w:tr>
    </w:tbl>
    <w:p w14:paraId="36CB2BB2" w14:textId="2B581D6A" w:rsidR="00803B53" w:rsidRDefault="00803B53" w:rsidP="00B076FB"/>
    <w:p w14:paraId="6E6D2580" w14:textId="77777777" w:rsidR="00803B53" w:rsidRDefault="00803B53" w:rsidP="00B076FB"/>
    <w:p w14:paraId="1D53E94C" w14:textId="515CA0C1" w:rsidR="00803B53" w:rsidRPr="00803B53" w:rsidRDefault="00803B53" w:rsidP="00803B53">
      <w:pPr>
        <w:pStyle w:val="TableCaption"/>
      </w:pPr>
      <w:bookmarkStart w:id="130" w:name="_Ref34575558"/>
      <w:bookmarkStart w:id="131" w:name="_Toc36720090"/>
      <w:r w:rsidRPr="00803B53">
        <w:lastRenderedPageBreak/>
        <w:t xml:space="preserve">Table </w:t>
      </w:r>
      <w:r w:rsidRPr="00803B53">
        <w:fldChar w:fldCharType="begin"/>
      </w:r>
      <w:r w:rsidRPr="00803B53">
        <w:instrText xml:space="preserve"> SEQ Table \* ARABIC </w:instrText>
      </w:r>
      <w:r w:rsidRPr="00803B53">
        <w:fldChar w:fldCharType="separate"/>
      </w:r>
      <w:r w:rsidR="001E4245">
        <w:rPr>
          <w:noProof/>
        </w:rPr>
        <w:t>10</w:t>
      </w:r>
      <w:r w:rsidRPr="00803B53">
        <w:fldChar w:fldCharType="end"/>
      </w:r>
      <w:bookmarkEnd w:id="130"/>
      <w:r w:rsidRPr="00803B53">
        <w:t xml:space="preserve">. Example of a FeatureCollection of two paths returned from </w:t>
      </w:r>
      <w:r w:rsidR="008E7F08">
        <w:t xml:space="preserve">the </w:t>
      </w:r>
      <w:r w:rsidRPr="00803B53">
        <w:t>quiet path routing API.</w:t>
      </w:r>
      <w:bookmarkEnd w:id="131"/>
    </w:p>
    <w:p w14:paraId="3118ED22" w14:textId="118FE3F6" w:rsidR="009A77E3" w:rsidRDefault="009A77E3" w:rsidP="00B076FB">
      <w:r w:rsidRPr="009A77E3">
        <w:rPr>
          <w:noProof/>
        </w:rPr>
        <mc:AlternateContent>
          <mc:Choice Requires="wps">
            <w:drawing>
              <wp:inline distT="0" distB="0" distL="0" distR="0" wp14:anchorId="65C0DD5F" wp14:editId="6DE8AC3E">
                <wp:extent cx="5286375" cy="7500395"/>
                <wp:effectExtent l="0" t="0" r="9525" b="18415"/>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286375" cy="7500395"/>
                        </a:xfrm>
                        <a:prstGeom prst="rect">
                          <a:avLst/>
                        </a:prstGeom>
                        <a:ln>
                          <a:solidFill>
                            <a:schemeClr val="tx1"/>
                          </a:solidFill>
                        </a:ln>
                      </wps:spPr>
                      <wps:txbx>
                        <w:txbxContent>
                          <w:p w14:paraId="7D0CD426" w14:textId="7184FF6E" w:rsidR="003E6728" w:rsidRPr="009219C3" w:rsidRDefault="003E6728"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3E6728" w:rsidRPr="009A77E3" w:rsidRDefault="003E6728"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16.25pt;height:5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" filled="f" strokecolor="black [3213]">
                <v:path arrowok="t"/>
                <o:lock v:ext="edit" grouping="t"/>
                <v:textbox>
                  <w:txbxContent>
                    <w:p w14:paraId="7D0CD426" w14:textId="7184FF6E" w:rsidR="003E6728" w:rsidRPr="009219C3" w:rsidRDefault="003E6728"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3E6728" w:rsidRPr="009A77E3" w:rsidRDefault="003E6728" w:rsidP="009A77E3">
                      <w:pPr>
                        <w:pStyle w:val="PlainText"/>
                      </w:pPr>
                    </w:p>
                  </w:txbxContent>
                </v:textbox>
                <w10:anchorlock/>
              </v:rect>
            </w:pict>
          </mc:Fallback>
        </mc:AlternateContent>
      </w:r>
    </w:p>
    <w:p w14:paraId="58290B10" w14:textId="256190D7" w:rsidR="00F30A69" w:rsidRDefault="00F30A69" w:rsidP="00B076FB">
      <w:r>
        <w:t>The quiet path routing API allows anyone to query short and quiet paths in Helsinki and assess dynamic exposure to noise on the paths.</w:t>
      </w:r>
      <w:r w:rsidR="00AA1240">
        <w:t xml:space="preserve"> </w:t>
      </w:r>
      <w:r w:rsidR="007549EA">
        <w:t xml:space="preserve">However, due to limited computing power of the current </w:t>
      </w:r>
      <w:r w:rsidR="007549EA">
        <w:lastRenderedPageBreak/>
        <w:t xml:space="preserve">server, a recommended way to query large amounts of paths is to </w:t>
      </w:r>
      <w:r w:rsidR="005556C5">
        <w:t>run</w:t>
      </w:r>
      <w:r w:rsidR="007549EA">
        <w:t xml:space="preserve"> a self-hosted instance of the quiet path routing application, as instructed in the documentation of the codebase (in GitHub).  </w:t>
      </w:r>
    </w:p>
    <w:p w14:paraId="4AF0906D" w14:textId="2E5D613A" w:rsidR="00CC2301" w:rsidRPr="00CC2F87" w:rsidRDefault="006D2492" w:rsidP="00A369AA">
      <w:pPr>
        <w:pStyle w:val="Heading2"/>
      </w:pPr>
      <w:bookmarkStart w:id="132" w:name="_Toc37014147"/>
      <w:r w:rsidRPr="00CC2F87">
        <w:t>Quiet path route planner</w:t>
      </w:r>
      <w:bookmarkEnd w:id="132"/>
    </w:p>
    <w:p w14:paraId="262788EE" w14:textId="1DA3D064" w:rsidR="00604364" w:rsidRDefault="00D968CF" w:rsidP="00D0504C">
      <w:r>
        <w:t>At the time of writing this</w:t>
      </w:r>
      <w:r w:rsidR="00A842EA">
        <w:t>,</w:t>
      </w:r>
      <w:r>
        <w:t xml:space="preserve"> the interactive web map user-interface </w:t>
      </w:r>
      <w:r w:rsidR="00407D35">
        <w:t xml:space="preserve">(UI) </w:t>
      </w:r>
      <w:r>
        <w:t xml:space="preserve">of the quiet path route planner is running at: </w:t>
      </w:r>
      <w:r w:rsidRPr="00D968CF">
        <w:t>https://green-paths.web.app/</w:t>
      </w:r>
      <w:r>
        <w:t xml:space="preserve">. </w:t>
      </w:r>
      <w:r w:rsidR="000A6F60" w:rsidRPr="00CC2F87">
        <w:fldChar w:fldCharType="begin"/>
      </w:r>
      <w:r w:rsidR="000A6F60" w:rsidRPr="00CC2F87">
        <w:instrText xml:space="preserve"> REF _Ref9602518 \h </w:instrText>
      </w:r>
      <w:r w:rsidR="000A6F60" w:rsidRPr="00CC2F87">
        <w:fldChar w:fldCharType="separate"/>
      </w:r>
      <w:r w:rsidR="001E4245" w:rsidRPr="00CC2F87">
        <w:t xml:space="preserve">Figure </w:t>
      </w:r>
      <w:r w:rsidR="001E4245">
        <w:rPr>
          <w:noProof/>
        </w:rPr>
        <w:t>31</w:t>
      </w:r>
      <w:r w:rsidR="000A6F60" w:rsidRPr="00CC2F87">
        <w:fldChar w:fldCharType="end"/>
      </w:r>
      <w:r w:rsidR="000A6F60">
        <w:t xml:space="preserve"> represents a</w:t>
      </w:r>
      <w:r w:rsidR="00D0504C" w:rsidRPr="00CC2F87">
        <w:t xml:space="preserve"> typical user story </w:t>
      </w:r>
      <w:r w:rsidR="00034233">
        <w:t xml:space="preserve">covering </w:t>
      </w:r>
      <w:r w:rsidR="000A6F60">
        <w:t xml:space="preserve">the </w:t>
      </w:r>
      <w:r w:rsidR="00EB7CB1">
        <w:t xml:space="preserve">basic </w:t>
      </w:r>
      <w:r w:rsidR="000A6F60">
        <w:t xml:space="preserve">sequence </w:t>
      </w:r>
      <w:r w:rsidR="00EB7CB1">
        <w:t xml:space="preserve">of </w:t>
      </w:r>
      <w:r w:rsidR="000A6F60">
        <w:t xml:space="preserve">actions </w:t>
      </w:r>
      <w:r w:rsidR="00034233">
        <w:t xml:space="preserve">for requesting, receiving and comparing </w:t>
      </w:r>
      <w:r w:rsidR="000A6F60">
        <w:t xml:space="preserve">route suggestions for one </w:t>
      </w:r>
      <w:r w:rsidR="00723644">
        <w:t>OD pair</w:t>
      </w:r>
      <w:r w:rsidR="00D0504C" w:rsidRPr="00CC2F87">
        <w:t xml:space="preserve">. </w:t>
      </w:r>
      <w:r w:rsidR="005230E8">
        <w:t>Since the main objective of the route planner application was to serve as a proof of concept of the quiet path routing method, only the necessary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p>
    <w:p w14:paraId="64AB96CB" w14:textId="2A09E52F" w:rsidR="00835624" w:rsidRDefault="00D968CF" w:rsidP="00D0504C">
      <w:r>
        <w:t xml:space="preserve">One of the design principles of the application was to make it as intuitive as possible, regardless the somewhat complicated technical implementation of the underlying quiet path routing application. </w:t>
      </w:r>
      <w:r w:rsidR="00DB1D02">
        <w:t>Most of the noise exposure indexes are not shown in the UI as they would have required additional explanations. Instead, the exposures to different traffic noise levels are visualized with</w:t>
      </w:r>
      <w:r w:rsidR="00337F7D">
        <w:t xml:space="preserve"> intuitive,</w:t>
      </w:r>
      <w:r w:rsidR="00DB1D02">
        <w:t xml:space="preserve"> dB-specific</w:t>
      </w:r>
      <w:r w:rsidR="00337F7D">
        <w:t>,</w:t>
      </w:r>
      <w:r w:rsidR="00DB1D02">
        <w:t xml:space="preserve"> colors both on the map and in the list of paths. </w:t>
      </w:r>
      <w:r w:rsidR="00841702">
        <w:t xml:space="preserve">In the list, the </w:t>
      </w:r>
      <w:r w:rsidR="004923E8">
        <w:t>ratios of the</w:t>
      </w:r>
      <w:r w:rsidR="00841702">
        <w:t xml:space="preserve"> contaminated distances</w:t>
      </w:r>
      <w:r w:rsidR="00337F7D">
        <w:t xml:space="preserve"> </w:t>
      </w:r>
      <w:r w:rsidR="00841702">
        <w:t>with different traffic noise levels</w:t>
      </w:r>
      <w:r w:rsidR="00337F7D">
        <w:t xml:space="preserve"> of the total length of the path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 (</w:t>
      </w:r>
      <w:r w:rsidR="00E45673">
        <w:t>EI</w:t>
      </w:r>
      <w:r w:rsidR="00E45673">
        <w:rPr>
          <w:vertAlign w:val="subscript"/>
        </w:rPr>
        <w:t>diff</w:t>
      </w:r>
      <w:r w:rsidR="00E45673">
        <w:t xml:space="preserve">, </w:t>
      </w:r>
      <w:r w:rsidR="00283A89">
        <w:t xml:space="preserve">compared to the shortest path) is presented simply as reduction </w:t>
      </w:r>
      <w:r w:rsidR="005531D3">
        <w:t xml:space="preserve">(%) </w:t>
      </w:r>
      <w:r w:rsidR="00283A89">
        <w:t xml:space="preserve">in </w:t>
      </w:r>
      <w:r w:rsidR="00283A89" w:rsidRPr="005531D3">
        <w:rPr>
          <w:i/>
          <w:iCs/>
        </w:rPr>
        <w:t>noise</w:t>
      </w:r>
      <w:r w:rsidR="00283A89">
        <w:t xml:space="preserve"> (e.g. “-25 % noise”).</w:t>
      </w:r>
    </w:p>
    <w:p w14:paraId="4528161A" w14:textId="7DD6FE26" w:rsidR="00C04B57" w:rsidRDefault="00C04B57" w:rsidP="00D0504C">
      <w:r>
        <w:fldChar w:fldCharType="begin"/>
      </w:r>
      <w:r>
        <w:instrText xml:space="preserve"> REF _Ref34580873 \h </w:instrText>
      </w:r>
      <w:r>
        <w:fldChar w:fldCharType="separate"/>
      </w:r>
      <w:r w:rsidR="001E4245" w:rsidRPr="00CC2F87">
        <w:t xml:space="preserve">Figure </w:t>
      </w:r>
      <w:r w:rsidR="001E4245">
        <w:rPr>
          <w:noProof/>
        </w:rPr>
        <w:t>32</w:t>
      </w:r>
      <w:r>
        <w:fldChar w:fldCharType="end"/>
      </w:r>
      <w:r>
        <w:t xml:space="preserve"> and </w:t>
      </w:r>
      <w:r>
        <w:fldChar w:fldCharType="begin"/>
      </w:r>
      <w:r>
        <w:instrText xml:space="preserve"> REF _Ref34580877 \h </w:instrText>
      </w:r>
      <w:r>
        <w:fldChar w:fldCharType="separate"/>
      </w:r>
      <w:r w:rsidR="001E4245">
        <w:t xml:space="preserve">Figure </w:t>
      </w:r>
      <w:r w:rsidR="001E4245">
        <w:rPr>
          <w:noProof/>
        </w:rPr>
        <w:t>33</w:t>
      </w:r>
      <w:r>
        <w:fldChar w:fldCharType="end"/>
      </w:r>
      <w:r>
        <w:t xml:space="preserve"> represent the quiet path route planner in</w:t>
      </w:r>
      <w:r w:rsidR="00D6074A">
        <w:t xml:space="preserve"> two</w:t>
      </w:r>
      <w:r>
        <w:t xml:space="preserve"> practical situations. In the first figure, only two paths are shown for the </w:t>
      </w:r>
      <w:r w:rsidR="00723644">
        <w:t>OD pair</w:t>
      </w:r>
      <w:r w:rsidR="00D6074A">
        <w:t>. In the third step of the first figure</w:t>
      </w:r>
      <w:r w:rsidR="00E45673">
        <w:t>,</w:t>
      </w:r>
      <w:r w:rsidR="00D6074A">
        <w:t xml:space="preserve"> the quiet path has been opened from the list and more detailed noise exposure information is shown for the path:</w:t>
      </w:r>
    </w:p>
    <w:p w14:paraId="1F7322E3" w14:textId="5F0DB9BB" w:rsidR="00D6074A" w:rsidRDefault="00D6074A" w:rsidP="00E23A20">
      <w:pPr>
        <w:pStyle w:val="ListParagraph"/>
        <w:numPr>
          <w:ilvl w:val="0"/>
          <w:numId w:val="16"/>
        </w:numPr>
      </w:pPr>
      <w:r>
        <w:t>Exposures to different traffic noise levels (%) as colored bar charts for both the opened (quiet) path and the shortest path.</w:t>
      </w:r>
    </w:p>
    <w:p w14:paraId="2BF4846C" w14:textId="67F0F308" w:rsidR="00D6074A" w:rsidRDefault="00D6074A" w:rsidP="00E23A20">
      <w:pPr>
        <w:pStyle w:val="ListParagraph"/>
        <w:numPr>
          <w:ilvl w:val="0"/>
          <w:numId w:val="16"/>
        </w:numPr>
      </w:pPr>
      <w:r>
        <w:t>Durations of exposure to different traffic noise levels on the opened (quiet) path.</w:t>
      </w:r>
    </w:p>
    <w:p w14:paraId="1213D02D" w14:textId="3B4AFAE6" w:rsidR="001F0D44" w:rsidRDefault="005F485A" w:rsidP="00D0504C">
      <w:r>
        <w:t xml:space="preserve">In </w:t>
      </w:r>
      <w:r>
        <w:fldChar w:fldCharType="begin"/>
      </w:r>
      <w:r>
        <w:instrText xml:space="preserve"> REF _Ref34580877 \h </w:instrText>
      </w:r>
      <w:r>
        <w:fldChar w:fldCharType="separate"/>
      </w:r>
      <w:r w:rsidR="001E4245">
        <w:t xml:space="preserve">Figure </w:t>
      </w:r>
      <w:r w:rsidR="001E4245">
        <w:rPr>
          <w:noProof/>
        </w:rPr>
        <w:t>33</w:t>
      </w:r>
      <w:r>
        <w:fldChar w:fldCharType="end"/>
      </w:r>
      <w:r>
        <w:t xml:space="preserve">, </w:t>
      </w:r>
      <w:r w:rsidR="005531D3">
        <w:t xml:space="preserve">routing was performed </w:t>
      </w:r>
      <w:r>
        <w:t xml:space="preserve">for a longer OD-distance, hence resulting </w:t>
      </w:r>
      <w:r w:rsidR="00E97FE9">
        <w:t xml:space="preserve">more </w:t>
      </w:r>
      <w:r>
        <w:t xml:space="preserve">alternative quiet paths. </w:t>
      </w:r>
      <w:r w:rsidR="005531D3">
        <w:t xml:space="preserve">To reduce the number of the displayed paths (both in the list and on the map), user can select a maximum length for the paths via the filter button. </w:t>
      </w:r>
    </w:p>
    <w:p w14:paraId="22DAB1E8" w14:textId="1681F154" w:rsidR="00AA2F30" w:rsidRDefault="00AA2F30" w:rsidP="00D0504C">
      <w:r>
        <w:t>Also, several minor features were implemented to the user-interface and interactive map to enable smooth and intuitive user-experience, including:</w:t>
      </w:r>
    </w:p>
    <w:p w14:paraId="376D1CE0" w14:textId="3534B8C3" w:rsidR="00AA2F30" w:rsidRDefault="00AA2F30" w:rsidP="00E23A20">
      <w:pPr>
        <w:pStyle w:val="ListParagraph"/>
        <w:numPr>
          <w:ilvl w:val="0"/>
          <w:numId w:val="17"/>
        </w:numPr>
      </w:pPr>
      <w:r>
        <w:t>Map zooms automatically t</w:t>
      </w:r>
      <w:r w:rsidR="001F0D44">
        <w:t>o fit</w:t>
      </w:r>
      <w:r>
        <w:t xml:space="preserve"> both origin and destination in the view when routing is started.</w:t>
      </w:r>
    </w:p>
    <w:p w14:paraId="353CE93C" w14:textId="7287EDA8" w:rsidR="00AA2F30" w:rsidRDefault="00EA4456" w:rsidP="00E23A20">
      <w:pPr>
        <w:pStyle w:val="ListParagraph"/>
        <w:numPr>
          <w:ilvl w:val="0"/>
          <w:numId w:val="17"/>
        </w:numPr>
      </w:pPr>
      <w:r>
        <w:lastRenderedPageBreak/>
        <w:t>Map zooms automatically to user location if the user selects “current location” as the origin.</w:t>
      </w:r>
    </w:p>
    <w:p w14:paraId="63B538AB" w14:textId="728D3974" w:rsidR="00EA4456" w:rsidRDefault="00EA4456" w:rsidP="00E23A20">
      <w:pPr>
        <w:pStyle w:val="ListParagraph"/>
        <w:numPr>
          <w:ilvl w:val="0"/>
          <w:numId w:val="17"/>
        </w:numPr>
      </w:pPr>
      <w:r>
        <w:t>Longest quiet paths are filtered out by default if they were optimized with one of the highest noise sensitivity coefficients.</w:t>
      </w:r>
      <w:r w:rsidR="001F0D44">
        <w:t xml:space="preserve"> User can then use the filter-button to disable filtering.</w:t>
      </w:r>
    </w:p>
    <w:p w14:paraId="689BF082" w14:textId="764A3548" w:rsidR="00EA4456" w:rsidRDefault="008C2FA3" w:rsidP="00E23A20">
      <w:pPr>
        <w:pStyle w:val="ListParagraph"/>
        <w:numPr>
          <w:ilvl w:val="0"/>
          <w:numId w:val="17"/>
        </w:numPr>
      </w:pPr>
      <w:r>
        <w:t>The r</w:t>
      </w:r>
      <w:r w:rsidR="00EA4456">
        <w:t xml:space="preserve">oute planner automatically selects the shortest quiet path from the list (after routing) if it’s only slightly longer than the </w:t>
      </w:r>
      <w:r w:rsidR="00407D35">
        <w:t xml:space="preserve">very </w:t>
      </w:r>
      <w:r w:rsidR="00EA4456">
        <w:t>shortest path.</w:t>
      </w:r>
    </w:p>
    <w:p w14:paraId="00FAF8E8" w14:textId="2DAFC1A7" w:rsidR="00EA4456" w:rsidRDefault="00EA4456" w:rsidP="00E23A20">
      <w:pPr>
        <w:pStyle w:val="ListParagraph"/>
        <w:numPr>
          <w:ilvl w:val="0"/>
          <w:numId w:val="17"/>
        </w:numPr>
      </w:pPr>
      <w:r>
        <w:t xml:space="preserve">If a path is selected from the map, the list of paths automatically “jumps” to display the selected path. </w:t>
      </w:r>
    </w:p>
    <w:p w14:paraId="4AA4EA66" w14:textId="2D5F624E" w:rsidR="00407D35" w:rsidRDefault="00407D35" w:rsidP="00E23A20">
      <w:pPr>
        <w:pStyle w:val="ListParagraph"/>
        <w:numPr>
          <w:ilvl w:val="0"/>
          <w:numId w:val="17"/>
        </w:numPr>
      </w:pPr>
      <w:r>
        <w:t>UI shows notifications to inform the user about the state of the route planner (e.g. “Origin not found”, “Routing”, “Error in routing”).</w:t>
      </w:r>
      <w:r w:rsidR="00FF25E3">
        <w:t xml:space="preserve"> </w:t>
      </w:r>
    </w:p>
    <w:p w14:paraId="6A65C898" w14:textId="17EB01C6" w:rsidR="00D52918" w:rsidRDefault="00D52918" w:rsidP="00E23A20">
      <w:pPr>
        <w:pStyle w:val="ListParagraph"/>
        <w:numPr>
          <w:ilvl w:val="0"/>
          <w:numId w:val="17"/>
        </w:numPr>
      </w:pPr>
      <w:r>
        <w:t>A small search radius is used when selecting paths from the map to ease selecting paths by tapping with finger on mobile phones.</w:t>
      </w:r>
      <w:r w:rsidR="00407D35">
        <w:t xml:space="preserve"> </w:t>
      </w:r>
    </w:p>
    <w:p w14:paraId="074E73D2" w14:textId="0C06D0F3" w:rsidR="00D52918" w:rsidRDefault="008C2FA3" w:rsidP="00E23A20">
      <w:pPr>
        <w:pStyle w:val="ListParagraph"/>
        <w:numPr>
          <w:ilvl w:val="0"/>
          <w:numId w:val="17"/>
        </w:numPr>
      </w:pPr>
      <w:r>
        <w:t>The u</w:t>
      </w:r>
      <w:r w:rsidR="00D52918">
        <w:t>ser interface reacts to the dimensions of the screen in order to show practical layout on devices of all sizes (especially</w:t>
      </w:r>
      <w:r w:rsidR="00CD5183">
        <w:t xml:space="preserve"> on</w:t>
      </w:r>
      <w:r>
        <w:t xml:space="preserve"> </w:t>
      </w:r>
      <w:r w:rsidR="00D52918">
        <w:t xml:space="preserve">mobile). </w:t>
      </w:r>
    </w:p>
    <w:p w14:paraId="7C8AC3B4" w14:textId="36CC5DAC" w:rsidR="008E1123" w:rsidRDefault="008E1123" w:rsidP="00E23A20">
      <w:pPr>
        <w:pStyle w:val="ListParagraph"/>
        <w:numPr>
          <w:ilvl w:val="0"/>
          <w:numId w:val="17"/>
        </w:numPr>
      </w:pPr>
      <w:r>
        <w:t>The web application can be added</w:t>
      </w:r>
      <w:r w:rsidR="00E52E30">
        <w:t xml:space="preserve"> </w:t>
      </w:r>
      <w:r>
        <w:t xml:space="preserve">to the “home screen” of user’s </w:t>
      </w:r>
      <w:r w:rsidR="00E52E30">
        <w:t xml:space="preserve">phone to </w:t>
      </w:r>
      <w:r w:rsidR="00B57C8B">
        <w:t>be used</w:t>
      </w:r>
      <w:r w:rsidR="00E52E30">
        <w:t xml:space="preserve"> similarly as</w:t>
      </w:r>
      <w:r w:rsidR="002F7EEC">
        <w:t xml:space="preserve"> installed apps</w:t>
      </w:r>
      <w:r w:rsidR="00E52E30">
        <w:t xml:space="preserve">; when opened from </w:t>
      </w:r>
      <w:r w:rsidR="00464661">
        <w:t xml:space="preserve">the icon on </w:t>
      </w:r>
      <w:r w:rsidR="00DA0CA7">
        <w:t xml:space="preserve">the </w:t>
      </w:r>
      <w:r w:rsidR="00E52E30">
        <w:t xml:space="preserve">home screen, the </w:t>
      </w:r>
      <w:r w:rsidR="00700D45">
        <w:t xml:space="preserve">application </w:t>
      </w:r>
      <w:r w:rsidR="00E52E30">
        <w:t xml:space="preserve">runs in full screen mode </w:t>
      </w:r>
      <w:r w:rsidR="00C7790C">
        <w:t xml:space="preserve">(without e.g. address bar) </w:t>
      </w:r>
      <w:r w:rsidR="00E52E30">
        <w:t>and avoids the need to be refreshed</w:t>
      </w:r>
      <w:r w:rsidR="00270D20">
        <w:t xml:space="preserve"> (</w:t>
      </w:r>
      <w:r w:rsidR="00270D20">
        <w:fldChar w:fldCharType="begin"/>
      </w:r>
      <w:r w:rsidR="00270D20">
        <w:instrText xml:space="preserve"> REF _Ref35094920 \h </w:instrText>
      </w:r>
      <w:r w:rsidR="00270D20">
        <w:fldChar w:fldCharType="separate"/>
      </w:r>
      <w:r w:rsidR="001E4245">
        <w:t xml:space="preserve">Figure </w:t>
      </w:r>
      <w:r w:rsidR="001E4245">
        <w:rPr>
          <w:noProof/>
        </w:rPr>
        <w:t>34</w:t>
      </w:r>
      <w:r w:rsidR="00270D20">
        <w:fldChar w:fldCharType="end"/>
      </w:r>
      <w:r w:rsidR="00270D20">
        <w:t>)</w:t>
      </w:r>
      <w:r w:rsidR="00E52E30">
        <w:t xml:space="preserve">. </w:t>
      </w:r>
      <w:r w:rsidR="00133F00">
        <w:t xml:space="preserve">This feature is enabled by html meta tags and </w:t>
      </w:r>
      <w:r w:rsidR="00B75729">
        <w:t xml:space="preserve">a </w:t>
      </w:r>
      <w:r w:rsidR="00133F00">
        <w:t xml:space="preserve">custom-made </w:t>
      </w:r>
      <w:r w:rsidR="004D34A1">
        <w:t xml:space="preserve">“app </w:t>
      </w:r>
      <w:r w:rsidR="00133F00">
        <w:t>icon</w:t>
      </w:r>
      <w:r w:rsidR="00A71F6C">
        <w:t>”</w:t>
      </w:r>
      <w:r w:rsidR="00133F00">
        <w:t>.</w:t>
      </w:r>
      <w:r w:rsidR="006E05A6">
        <w:t xml:space="preserve"> </w:t>
      </w:r>
    </w:p>
    <w:p w14:paraId="0A3BF416" w14:textId="06DBBFB4" w:rsidR="00D0504C" w:rsidRPr="00CC2F87" w:rsidRDefault="00D0504C" w:rsidP="00D0504C">
      <w:pPr>
        <w:keepNext/>
      </w:pPr>
      <w:r w:rsidRPr="00CC2F87">
        <w:rPr>
          <w:noProof/>
        </w:rPr>
        <w:lastRenderedPageBreak/>
        <w:drawing>
          <wp:inline distT="0" distB="0" distL="0" distR="0" wp14:anchorId="2871FF18" wp14:editId="58BAC15E">
            <wp:extent cx="5573052" cy="5212995"/>
            <wp:effectExtent l="12700" t="12700" r="152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73052" cy="5212995"/>
                    </a:xfrm>
                    <a:prstGeom prst="rect">
                      <a:avLst/>
                    </a:prstGeom>
                    <a:ln>
                      <a:solidFill>
                        <a:schemeClr val="tx1"/>
                      </a:solidFill>
                    </a:ln>
                  </pic:spPr>
                </pic:pic>
              </a:graphicData>
            </a:graphic>
          </wp:inline>
        </w:drawing>
      </w:r>
    </w:p>
    <w:p w14:paraId="75DDE971" w14:textId="76B23B7E" w:rsidR="000E1B52" w:rsidRPr="00CC2F87" w:rsidRDefault="00D0504C" w:rsidP="002F4105">
      <w:pPr>
        <w:pStyle w:val="Caption"/>
      </w:pPr>
      <w:bookmarkStart w:id="133" w:name="_Ref9602518"/>
      <w:bookmarkStart w:id="134" w:name="_Ref9602513"/>
      <w:bookmarkStart w:id="135" w:name="_Toc37014193"/>
      <w:r w:rsidRPr="00CC2F87">
        <w:t xml:space="preserve">Figure </w:t>
      </w:r>
      <w:r w:rsidRPr="00CC2F87">
        <w:fldChar w:fldCharType="begin"/>
      </w:r>
      <w:r w:rsidRPr="00CC2F87">
        <w:instrText xml:space="preserve"> SEQ Figure \* ARABIC </w:instrText>
      </w:r>
      <w:r w:rsidRPr="00CC2F87">
        <w:fldChar w:fldCharType="separate"/>
      </w:r>
      <w:r w:rsidR="001E4245">
        <w:rPr>
          <w:noProof/>
        </w:rPr>
        <w:t>31</w:t>
      </w:r>
      <w:r w:rsidRPr="00CC2F87">
        <w:fldChar w:fldCharType="end"/>
      </w:r>
      <w:bookmarkEnd w:id="133"/>
      <w:r w:rsidRPr="00CC2F87">
        <w:t xml:space="preserve">. </w:t>
      </w:r>
      <w:r w:rsidR="006C583C">
        <w:t>A t</w:t>
      </w:r>
      <w:r w:rsidRPr="00CC2F87">
        <w:t xml:space="preserve">ypical </w:t>
      </w:r>
      <w:r w:rsidR="004220CC">
        <w:t xml:space="preserve">sequence of actions </w:t>
      </w:r>
      <w:r w:rsidRPr="00CC2F87">
        <w:t xml:space="preserve">demonstrating the </w:t>
      </w:r>
      <w:r w:rsidR="007615B5" w:rsidRPr="00CC2F87">
        <w:t>basic</w:t>
      </w:r>
      <w:r w:rsidRPr="00CC2F87">
        <w:t xml:space="preserve"> functionality of the quiet path route planner.</w:t>
      </w:r>
      <w:bookmarkEnd w:id="134"/>
      <w:r w:rsidRPr="00CC2F87">
        <w:t xml:space="preserve"> (Blue</w:t>
      </w:r>
      <w:r w:rsidR="00F3774C" w:rsidRPr="00CC2F87">
        <w:t xml:space="preserve"> </w:t>
      </w:r>
      <w:r w:rsidR="00901A9A" w:rsidRPr="00CC2F87">
        <w:t>/</w:t>
      </w:r>
      <w:r w:rsidR="00F3774C" w:rsidRPr="00CC2F87">
        <w:t xml:space="preserve"> </w:t>
      </w:r>
      <w:r w:rsidR="00901A9A" w:rsidRPr="00CC2F87">
        <w:t>green</w:t>
      </w:r>
      <w:r w:rsidR="007C316E">
        <w:t xml:space="preserve"> = </w:t>
      </w:r>
      <w:r w:rsidRPr="00CC2F87">
        <w:t>user’s action</w:t>
      </w:r>
      <w:r w:rsidR="0074090D">
        <w:t>,</w:t>
      </w:r>
      <w:r w:rsidRPr="00CC2F87">
        <w:t xml:space="preserve"> grey = </w:t>
      </w:r>
      <w:r w:rsidR="00EF5A17">
        <w:t>action</w:t>
      </w:r>
      <w:r w:rsidR="005119ED" w:rsidRPr="00CC2F87">
        <w:t xml:space="preserve"> </w:t>
      </w:r>
      <w:r w:rsidR="00DC3878" w:rsidRPr="00CC2F87">
        <w:t>of</w:t>
      </w:r>
      <w:r w:rsidRPr="00CC2F87">
        <w:t xml:space="preserve"> </w:t>
      </w:r>
      <w:r w:rsidR="005119ED" w:rsidRPr="00CC2F87">
        <w:t xml:space="preserve">the user </w:t>
      </w:r>
      <w:r w:rsidRPr="00CC2F87">
        <w:t>interface).</w:t>
      </w:r>
      <w:bookmarkEnd w:id="135"/>
      <w:r w:rsidRPr="00CC2F87">
        <w:t xml:space="preserve"> </w:t>
      </w:r>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6"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7"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49"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50"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51" o:title=""/>
                  <v:path arrowok="t"/>
                </v:shape>
                <w10:anchorlock/>
              </v:group>
            </w:pict>
          </mc:Fallback>
        </mc:AlternateContent>
      </w:r>
    </w:p>
    <w:p w14:paraId="7FD89DDC" w14:textId="330122B8" w:rsidR="00E31FB7" w:rsidRDefault="000E1B52" w:rsidP="002F4105">
      <w:pPr>
        <w:pStyle w:val="Caption"/>
        <w:spacing w:before="120" w:after="240"/>
      </w:pPr>
      <w:bookmarkStart w:id="136" w:name="_Ref34580873"/>
      <w:bookmarkStart w:id="137" w:name="_Toc3701419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1E4245">
        <w:rPr>
          <w:noProof/>
        </w:rPr>
        <w:t>32</w:t>
      </w:r>
      <w:r w:rsidR="004F023F" w:rsidRPr="00CC2F87">
        <w:fldChar w:fldCharType="end"/>
      </w:r>
      <w:bookmarkEnd w:id="136"/>
      <w:r w:rsidRPr="00CC2F87">
        <w:t xml:space="preserve">. </w:t>
      </w:r>
      <w:r w:rsidR="00A02267">
        <w:t>The u</w:t>
      </w:r>
      <w:r w:rsidR="002B45AD">
        <w:t>ser-interface</w:t>
      </w:r>
      <w:r w:rsidRPr="00CC2F87">
        <w:t xml:space="preserve"> of the </w:t>
      </w:r>
      <w:r w:rsidR="00DF7456">
        <w:t xml:space="preserve">quiet path </w:t>
      </w:r>
      <w:r w:rsidRPr="00CC2F87">
        <w:t xml:space="preserve">route planner </w:t>
      </w:r>
      <w:r w:rsidR="002F4105">
        <w:t>showing two alternative paths (one shortest path and one quiet path).</w:t>
      </w:r>
      <w:bookmarkEnd w:id="137"/>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2"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3"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4"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5"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6"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7" o:title=""/>
                  <v:path arrowok="t"/>
                </v:shape>
                <w10:anchorlock/>
              </v:group>
            </w:pict>
          </mc:Fallback>
        </mc:AlternateContent>
      </w:r>
    </w:p>
    <w:p w14:paraId="08C68691" w14:textId="0586DD6B" w:rsidR="00B52366" w:rsidRDefault="002F4105" w:rsidP="00F57F90">
      <w:pPr>
        <w:pStyle w:val="Caption"/>
        <w:jc w:val="both"/>
      </w:pPr>
      <w:bookmarkStart w:id="138" w:name="_Ref34580877"/>
      <w:bookmarkStart w:id="139" w:name="_Toc37014195"/>
      <w:r>
        <w:t xml:space="preserve">Figure </w:t>
      </w:r>
      <w:r>
        <w:fldChar w:fldCharType="begin"/>
      </w:r>
      <w:r>
        <w:instrText xml:space="preserve"> SEQ Figure \* ARABIC </w:instrText>
      </w:r>
      <w:r>
        <w:fldChar w:fldCharType="separate"/>
      </w:r>
      <w:r w:rsidR="001E4245">
        <w:rPr>
          <w:noProof/>
        </w:rPr>
        <w:t>33</w:t>
      </w:r>
      <w:r>
        <w:fldChar w:fldCharType="end"/>
      </w:r>
      <w:bookmarkEnd w:id="138"/>
      <w:r>
        <w:t xml:space="preserve">. </w:t>
      </w:r>
      <w:r w:rsidR="00A02267">
        <w:t>The u</w:t>
      </w:r>
      <w:r>
        <w:t>ser-interface of the</w:t>
      </w:r>
      <w:r w:rsidR="00DF7456">
        <w:t xml:space="preserve"> quiet path</w:t>
      </w:r>
      <w:r>
        <w:t xml:space="preserve"> route planner showing several alternative paths (one shortest path and six quiet paths).</w:t>
      </w:r>
      <w:bookmarkEnd w:id="139"/>
      <w:r>
        <w:t xml:space="preserve"> </w:t>
      </w:r>
    </w:p>
    <w:p w14:paraId="55298D1B" w14:textId="77777777" w:rsidR="006B3A73" w:rsidRDefault="006B3A73" w:rsidP="006B3A73">
      <w:pPr>
        <w:keepNext/>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1BE22F57" w:rsidR="006B3A73" w:rsidRPr="006B3A73" w:rsidRDefault="006B3A73" w:rsidP="006B3A73">
      <w:pPr>
        <w:pStyle w:val="Caption"/>
        <w:jc w:val="both"/>
      </w:pPr>
      <w:bookmarkStart w:id="140" w:name="_Ref35094920"/>
      <w:bookmarkStart w:id="141" w:name="_Toc37014196"/>
      <w:r>
        <w:t xml:space="preserve">Figure </w:t>
      </w:r>
      <w:r>
        <w:fldChar w:fldCharType="begin"/>
      </w:r>
      <w:r>
        <w:instrText xml:space="preserve"> SEQ Figure \* ARABIC </w:instrText>
      </w:r>
      <w:r>
        <w:fldChar w:fldCharType="separate"/>
      </w:r>
      <w:r w:rsidR="001E4245">
        <w:rPr>
          <w:noProof/>
        </w:rPr>
        <w:t>34</w:t>
      </w:r>
      <w:r>
        <w:fldChar w:fldCharType="end"/>
      </w:r>
      <w:bookmarkEnd w:id="140"/>
      <w:r>
        <w:t xml:space="preserve">. “Add to home screen” 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41"/>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2" w:name="_Toc37014148"/>
      <w:r>
        <w:t>Achievable reductions in exposure to traffic noise</w:t>
      </w:r>
      <w:bookmarkEnd w:id="142"/>
    </w:p>
    <w:p w14:paraId="1F72727F" w14:textId="77777777" w:rsidR="00863A03" w:rsidRDefault="00863A03" w:rsidP="00863A03">
      <w:r>
        <w:t xml:space="preserve">A statistical analysis was performed to assess the performance of the quiet path routing in terms of achievable reductions in exposure to traffic noise. In order to assess the effect of O–D distance in the quality of the quiet paths, descriptive statistics were calculated separately for two groups of paths: 1) short paths within the length range from 300 m to 600 m and 2) long paths within the length range from 700 m to 1300 m. </w:t>
      </w:r>
    </w:p>
    <w:p w14:paraId="049F3DF8" w14:textId="77777777" w:rsidR="00863A03" w:rsidRDefault="00863A03" w:rsidP="00863A03">
      <w:r>
        <w:t>The following four noise exposure indexes were chosen as the metrics by which achievable reductions in traffic noise exposure was assessed:</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777777" w:rsidR="00863A03" w:rsidRDefault="00863A03" w:rsidP="00E23A20">
      <w:pPr>
        <w:pStyle w:val="ListParagraph"/>
        <w:numPr>
          <w:ilvl w:val="0"/>
          <w:numId w:val="8"/>
        </w:numPr>
      </w:pPr>
      <w:r w:rsidRPr="00575245">
        <w:t>ER</w:t>
      </w:r>
      <w:r w:rsidRPr="00575245">
        <w:rPr>
          <w:vertAlign w:val="subscript"/>
        </w:rPr>
        <w:t>+60dB</w:t>
      </w:r>
      <w:r>
        <w:t xml:space="preserve"> (percentage of exposure to traffic noise levels higher than 60 dB).</w:t>
      </w:r>
    </w:p>
    <w:p w14:paraId="4EF471B7" w14:textId="77777777"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traffic noise levels higher than 65 dB). </w:t>
      </w:r>
    </w:p>
    <w:p w14:paraId="12BB598B" w14:textId="77777777" w:rsidR="00863A03" w:rsidRDefault="00863A03" w:rsidP="00E23A20">
      <w:pPr>
        <w:pStyle w:val="ListParagraph"/>
        <w:numPr>
          <w:ilvl w:val="0"/>
          <w:numId w:val="8"/>
        </w:numPr>
      </w:pPr>
      <w:r>
        <w:t>EI (index of total exposure to traffic noise)</w:t>
      </w:r>
    </w:p>
    <w:p w14:paraId="3866D7BA" w14:textId="016B3282" w:rsidR="00863A03" w:rsidRDefault="00863A03" w:rsidP="00863A03">
      <w:r>
        <w:lastRenderedPageBreak/>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w:t>
      </w:r>
      <w:r w:rsidR="00723644">
        <w:t>OD pair</w:t>
      </w:r>
      <w:r>
        <w:t xml:space="preserve">. </w:t>
      </w:r>
      <w:r>
        <w:fldChar w:fldCharType="begin"/>
      </w:r>
      <w:r>
        <w:instrText xml:space="preserve"> REF _Ref33970982 \h </w:instrText>
      </w:r>
      <w:r>
        <w:fldChar w:fldCharType="separate"/>
      </w:r>
      <w:r w:rsidR="001E4245">
        <w:t xml:space="preserve">Figure </w:t>
      </w:r>
      <w:r w:rsidR="001E4245">
        <w:rPr>
          <w:noProof/>
        </w:rPr>
        <w:t>35</w:t>
      </w:r>
      <w:r>
        <w:fldChar w:fldCharType="end"/>
      </w:r>
      <w:r>
        <w:t xml:space="preserve"> represents a set of scatterplots of achievable reductions in the above traffic noise exposure indexes against the initial noise exposure indexes for the subset of paths of short O-D distances (300–600 m). For each index, three scatterplots were created by the set of three maximum </w:t>
      </w:r>
      <w:r w:rsidR="00656479">
        <w:t>additional length</w:t>
      </w:r>
      <w:r>
        <w:t xml:space="preserve">s of the quiet paths (compared to the length of the respective shortest path). In addition, the results of the linear regression analysis are shown in the figure, respectively for each scatterplot. </w:t>
      </w:r>
      <w:r>
        <w:fldChar w:fldCharType="begin"/>
      </w:r>
      <w:r>
        <w:instrText xml:space="preserve"> REF _Ref21677674 \h </w:instrText>
      </w:r>
      <w:r>
        <w:fldChar w:fldCharType="separate"/>
      </w:r>
      <w:r w:rsidR="001E4245" w:rsidRPr="00600BF7">
        <w:t xml:space="preserve">Figure </w:t>
      </w:r>
      <w:r w:rsidR="001E4245">
        <w:rPr>
          <w:noProof/>
        </w:rPr>
        <w:t>36</w:t>
      </w:r>
      <w:r>
        <w:fldChar w:fldCharType="end"/>
      </w:r>
      <w:r>
        <w:t xml:space="preserve"> represents the same set of scatterplots and metrics as </w:t>
      </w:r>
      <w:r>
        <w:fldChar w:fldCharType="begin"/>
      </w:r>
      <w:r>
        <w:instrText xml:space="preserve"> REF _Ref33970982 \h </w:instrText>
      </w:r>
      <w:r>
        <w:fldChar w:fldCharType="separate"/>
      </w:r>
      <w:r w:rsidR="001E4245">
        <w:t xml:space="preserve">Figure </w:t>
      </w:r>
      <w:r w:rsidR="001E4245">
        <w:rPr>
          <w:noProof/>
        </w:rPr>
        <w:t>35</w:t>
      </w:r>
      <w:r>
        <w:fldChar w:fldCharType="end"/>
      </w:r>
      <w:r>
        <w:t xml:space="preserve">, but for the longer paths (700–1300 m). </w:t>
      </w:r>
      <w:bookmarkStart w:id="143" w:name="_Ref21677664"/>
      <w:r>
        <w:t xml:space="preserve">Three important observations can be made by assessing the scatterplots and the results of the regression analysis: </w:t>
      </w:r>
    </w:p>
    <w:p w14:paraId="5C6ED72E" w14:textId="0CCE1173" w:rsidR="00863A03" w:rsidRDefault="00863A03" w:rsidP="00E23A20">
      <w:pPr>
        <w:pStyle w:val="ListParagraph"/>
        <w:numPr>
          <w:ilvl w:val="0"/>
          <w:numId w:val="9"/>
        </w:numPr>
      </w:pPr>
      <w:r>
        <w:t>Higher exposure to noise on the shortest path increases the achievable noise reduction (</w:t>
      </w:r>
      <w:r w:rsidR="00B352E8">
        <w:t>by</w:t>
      </w:r>
      <w:r>
        <w:t xml:space="preserve"> quiet paths). </w:t>
      </w:r>
    </w:p>
    <w:p w14:paraId="2341ED09" w14:textId="75473D28"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 </w:t>
      </w:r>
    </w:p>
    <w:p w14:paraId="332F2645" w14:textId="13076B49" w:rsidR="00863A03" w:rsidRDefault="00863A03" w:rsidP="00E23A20">
      <w:pPr>
        <w:pStyle w:val="ListParagraph"/>
        <w:numPr>
          <w:ilvl w:val="0"/>
          <w:numId w:val="9"/>
        </w:numPr>
      </w:pPr>
      <w:r>
        <w:t>The statistical relationships between the reductions in noise exposure indexes and the initial noise exposure indexes are stronger for the longer paths (</w:t>
      </w:r>
      <w:r>
        <w:fldChar w:fldCharType="begin"/>
      </w:r>
      <w:r>
        <w:instrText xml:space="preserve"> REF _Ref21677674 \h </w:instrText>
      </w:r>
      <w:r>
        <w:fldChar w:fldCharType="separate"/>
      </w:r>
      <w:r w:rsidR="001E4245" w:rsidRPr="00600BF7">
        <w:t xml:space="preserve">Figure </w:t>
      </w:r>
      <w:r w:rsidR="001E4245">
        <w:rPr>
          <w:noProof/>
        </w:rPr>
        <w:t>36</w:t>
      </w:r>
      <w:r>
        <w:fldChar w:fldCharType="end"/>
      </w:r>
      <w:r>
        <w:t xml:space="preserve"> vs. </w:t>
      </w:r>
      <w:r>
        <w:fldChar w:fldCharType="begin"/>
      </w:r>
      <w:r>
        <w:instrText xml:space="preserve"> REF _Ref33970982 \h </w:instrText>
      </w:r>
      <w:r>
        <w:fldChar w:fldCharType="separate"/>
      </w:r>
      <w:r w:rsidR="001E4245">
        <w:t xml:space="preserve">Figure </w:t>
      </w:r>
      <w:r w:rsidR="001E4245">
        <w:rPr>
          <w:noProof/>
        </w:rPr>
        <w:t>35</w:t>
      </w:r>
      <w:r>
        <w:fldChar w:fldCharType="end"/>
      </w:r>
      <w:r>
        <w:t>).</w:t>
      </w:r>
    </w:p>
    <w:p w14:paraId="32DC0128" w14:textId="6D3D0ED4" w:rsidR="00863A03" w:rsidRDefault="00863A03" w:rsidP="00863A03">
      <w:pPr>
        <w:pStyle w:val="TableCaption"/>
      </w:pPr>
      <w:bookmarkStart w:id="144" w:name="_Ref33970982"/>
      <w:bookmarkStart w:id="145" w:name="_Toc37014197"/>
      <w:r>
        <w:rPr>
          <w:noProof/>
        </w:rPr>
        <w:lastRenderedPageBreak/>
        <w:drawing>
          <wp:anchor distT="0" distB="0" distL="114300" distR="114300" simplePos="0" relativeHeight="251666432" behindDoc="0" locked="0" layoutInCell="1" allowOverlap="1" wp14:anchorId="600C998F" wp14:editId="41C0E945">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9"/>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1E4245">
        <w:rPr>
          <w:noProof/>
        </w:rPr>
        <w:t>35</w:t>
      </w:r>
      <w:r>
        <w:fldChar w:fldCharType="end"/>
      </w:r>
      <w:bookmarkEnd w:id="143"/>
      <w:bookmarkEnd w:id="144"/>
      <w:r>
        <w:t>.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bookmarkEnd w:id="145"/>
    </w:p>
    <w:p w14:paraId="3D251813" w14:textId="2FADE160" w:rsidR="00863A03" w:rsidRPr="00600BF7" w:rsidRDefault="00863A03" w:rsidP="00863A03">
      <w:pPr>
        <w:pStyle w:val="TableCaption"/>
      </w:pPr>
      <w:bookmarkStart w:id="146" w:name="_Toc37014198"/>
      <w:r w:rsidRPr="00600BF7">
        <w:rPr>
          <w:noProof/>
        </w:rPr>
        <w:lastRenderedPageBreak/>
        <w:drawing>
          <wp:anchor distT="0" distB="0" distL="114300" distR="114300" simplePos="0" relativeHeight="251667456" behindDoc="0" locked="0" layoutInCell="1" allowOverlap="1" wp14:anchorId="7020C814" wp14:editId="20C1C7F9">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0"/>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47" w:name="_Ref21677674"/>
      <w:r w:rsidRPr="00600BF7">
        <w:t xml:space="preserve">Figure </w:t>
      </w:r>
      <w:r w:rsidRPr="00600BF7">
        <w:fldChar w:fldCharType="begin"/>
      </w:r>
      <w:r w:rsidRPr="00600BF7">
        <w:instrText xml:space="preserve"> SEQ Figure \* ARABIC </w:instrText>
      </w:r>
      <w:r w:rsidRPr="00600BF7">
        <w:fldChar w:fldCharType="separate"/>
      </w:r>
      <w:r w:rsidR="001E4245">
        <w:rPr>
          <w:noProof/>
        </w:rPr>
        <w:t>36</w:t>
      </w:r>
      <w:r w:rsidRPr="00600BF7">
        <w:fldChar w:fldCharType="end"/>
      </w:r>
      <w:bookmarkEnd w:id="147"/>
      <w:r w:rsidRPr="00600BF7">
        <w:t>. Regression analysis between the reductions in exposures to traffic noise on quiet paths and the traffic noise indexes of the respective shortest paths. Shortest paths within</w:t>
      </w:r>
      <w:r>
        <w:t xml:space="preserve"> the</w:t>
      </w:r>
      <w:r w:rsidRPr="00600BF7">
        <w:t xml:space="preserve"> length range of 700 m to 1300 m were selected in the analysis (as well as the respective quiet paths). The red lines represent the regression lines of the regression analysis and the green lines show the theoretical maximum reductions in the noise exposure indexes.</w:t>
      </w:r>
      <w:bookmarkEnd w:id="146"/>
      <w:r w:rsidRPr="00600BF7">
        <w:t xml:space="preserve"> </w:t>
      </w:r>
    </w:p>
    <w:p w14:paraId="531961C0" w14:textId="70D8D99A" w:rsidR="00863A03" w:rsidRDefault="00863A03" w:rsidP="00863A03">
      <w:r>
        <w:lastRenderedPageBreak/>
        <w:fldChar w:fldCharType="begin"/>
      </w:r>
      <w:r>
        <w:instrText xml:space="preserve"> REF _Ref21678532 \h  \* MERGEFORMAT </w:instrText>
      </w:r>
      <w:r>
        <w:fldChar w:fldCharType="separate"/>
      </w:r>
      <w:r w:rsidR="001E4245">
        <w:t xml:space="preserve">Table </w:t>
      </w:r>
      <w:r w:rsidR="001E4245">
        <w:rPr>
          <w:noProof/>
        </w:rPr>
        <w:t>11</w:t>
      </w:r>
      <w:r>
        <w:fldChar w:fldCharType="end"/>
      </w:r>
      <w:r>
        <w:t xml:space="preserve"> and </w:t>
      </w:r>
      <w:r>
        <w:fldChar w:fldCharType="begin"/>
      </w:r>
      <w:r>
        <w:instrText xml:space="preserve"> REF _Ref21678541 \h  \* MERGEFORMAT </w:instrText>
      </w:r>
      <w:r>
        <w:fldChar w:fldCharType="separate"/>
      </w:r>
      <w:r w:rsidR="001E4245">
        <w:t xml:space="preserve">Table </w:t>
      </w:r>
      <w:r w:rsidR="001E4245">
        <w:rPr>
          <w:noProof/>
        </w:rPr>
        <w:t>12</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for different subsets of the paths. At least three observations can be made by exploring the statistics:</w:t>
      </w:r>
    </w:p>
    <w:p w14:paraId="0FC7DC38" w14:textId="77777777" w:rsidR="00863A03" w:rsidRDefault="00863A03" w:rsidP="00E23A20">
      <w:pPr>
        <w:pStyle w:val="ListParagraph"/>
        <w:numPr>
          <w:ilvl w:val="0"/>
          <w:numId w:val="15"/>
        </w:numPr>
      </w:pPr>
      <w:r>
        <w:t xml:space="preserve">Higher achievable reductions in traffic noise exposure seem to be available for longer (shortest) paths. </w:t>
      </w:r>
    </w:p>
    <w:p w14:paraId="0157FF2E" w14:textId="77777777" w:rsidR="00863A03" w:rsidRDefault="00863A03" w:rsidP="00E23A20">
      <w:pPr>
        <w:pStyle w:val="ListParagraph"/>
        <w:numPr>
          <w:ilvl w:val="0"/>
          <w:numId w:val="15"/>
        </w:numPr>
      </w:pPr>
      <w:r>
        <w:t xml:space="preserve">Higher achievable reductions in traffic noise exposure indexes were found for the initially highest noise exposures. </w:t>
      </w:r>
    </w:p>
    <w:p w14:paraId="27E528FB" w14:textId="77777777" w:rsidR="00863A03" w:rsidRDefault="00863A03" w:rsidP="00E23A20">
      <w:pPr>
        <w:pStyle w:val="ListParagraph"/>
        <w:numPr>
          <w:ilvl w:val="0"/>
          <w:numId w:val="15"/>
        </w:numPr>
      </w:pPr>
      <w:r>
        <w:t xml:space="preserve">Higher quiet path length differences (mean and median) were found for longer shortest paths, indicating that more quiet path alternatives were found for longer O-D distances. </w:t>
      </w:r>
    </w:p>
    <w:p w14:paraId="1D61F18A" w14:textId="77777777" w:rsidR="00863A03" w:rsidRDefault="00863A03" w:rsidP="00863A03">
      <w:r>
        <w:t xml:space="preserve">Since no quiet paths shorter than the maximum allowed length difference (100, 200 or 300 m) were found in many cases, the average length differences of the quiet paths were substantially lower than the allowed maximum length difference in each group. For this reason, the statistics of the real length differences of the quiet paths were also included in the table (“quiet path length difference”). </w:t>
      </w:r>
    </w:p>
    <w:p w14:paraId="517BFDA2" w14:textId="77777777" w:rsidR="00863A03" w:rsidRPr="00BE2EE0" w:rsidRDefault="00863A03" w:rsidP="00863A03">
      <w:r>
        <w:t xml:space="preserve">The achieved reductions in </w:t>
      </w:r>
      <w:r w:rsidRPr="0063472E">
        <w:t>ER</w:t>
      </w:r>
      <w:r w:rsidRPr="0063472E">
        <w:rPr>
          <w:vertAlign w:val="subscript"/>
        </w:rPr>
        <w:t>+65dB</w:t>
      </w:r>
      <w:r>
        <w:t xml:space="preserve"> were consistently and significantly higher for the longer paths (700–1300 m). Respectively, the mean effect of the quiet paths on </w:t>
      </w:r>
      <w:r w:rsidRPr="0063472E">
        <w:t>ER</w:t>
      </w:r>
      <w:r w:rsidRPr="0063472E">
        <w:rPr>
          <w:vertAlign w:val="subscript"/>
        </w:rPr>
        <w:t>+65dB</w:t>
      </w:r>
      <w:r>
        <w:rPr>
          <w:vertAlign w:val="subscript"/>
        </w:rPr>
        <w:t xml:space="preserve"> </w:t>
      </w:r>
      <w:r>
        <w:t xml:space="preserve">was significantly smaller for the shorter paths (300–600 m). At best, mean </w:t>
      </w:r>
      <w:r w:rsidRPr="0063472E">
        <w:t>ER</w:t>
      </w:r>
      <w:r w:rsidRPr="0063472E">
        <w:rPr>
          <w:vertAlign w:val="subscript"/>
        </w:rPr>
        <w:t>+65dB</w:t>
      </w:r>
      <w:r>
        <w:rPr>
          <w:vertAlign w:val="subscript"/>
        </w:rPr>
        <w:t xml:space="preserve"> </w:t>
      </w:r>
      <w:r>
        <w:t>could be reduced by over 50 % by taking a quiet path with length difference of 0–300 m. Similarly, the highest achievable reductions in</w:t>
      </w:r>
      <w:r w:rsidRPr="00602BC2">
        <w:t xml:space="preserve"> </w:t>
      </w:r>
      <w:r>
        <w:t>dB</w:t>
      </w:r>
      <w:r>
        <w:rPr>
          <w:vertAlign w:val="subscript"/>
        </w:rPr>
        <w:t>mean</w:t>
      </w:r>
      <w:r>
        <w:t xml:space="preserve"> were found for the longer paths. </w:t>
      </w:r>
    </w:p>
    <w:p w14:paraId="1CBDFE6B" w14:textId="39B01876" w:rsidR="00863A03" w:rsidRPr="006B372B" w:rsidRDefault="00863A03" w:rsidP="00863A03">
      <w:pPr>
        <w:pStyle w:val="TableCaption"/>
      </w:pPr>
      <w:bookmarkStart w:id="148" w:name="_Ref21678532"/>
      <w:bookmarkStart w:id="149" w:name="_Toc36720091"/>
      <w:r>
        <w:t xml:space="preserve">Table </w:t>
      </w:r>
      <w:r>
        <w:fldChar w:fldCharType="begin"/>
      </w:r>
      <w:r>
        <w:instrText xml:space="preserve"> SEQ Table \* ARABIC </w:instrText>
      </w:r>
      <w:r>
        <w:fldChar w:fldCharType="separate"/>
      </w:r>
      <w:r w:rsidR="001E4245">
        <w:rPr>
          <w:noProof/>
        </w:rPr>
        <w:t>11</w:t>
      </w:r>
      <w:r>
        <w:fldChar w:fldCharType="end"/>
      </w:r>
      <w:bookmarkEnd w:id="148"/>
      <w:r>
        <w:t xml:space="preserve">.  Descriptive </w:t>
      </w:r>
      <w:commentRangeStart w:id="150"/>
      <w:r>
        <w:t xml:space="preserve">statistics </w:t>
      </w:r>
      <w:commentRangeEnd w:id="150"/>
      <w:r w:rsidR="00733C8A">
        <w:rPr>
          <w:rStyle w:val="CommentReference"/>
          <w:iCs w:val="0"/>
          <w:color w:val="auto"/>
        </w:rPr>
        <w:commentReference w:id="150"/>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49"/>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37DA69ED" w:rsidR="00863A03" w:rsidRPr="000C3E11" w:rsidRDefault="00863A03" w:rsidP="00863A03">
      <w:pPr>
        <w:pStyle w:val="TableCaption"/>
        <w:rPr>
          <w:vertAlign w:val="subscript"/>
        </w:rPr>
      </w:pPr>
      <w:bookmarkStart w:id="151" w:name="_Ref21678541"/>
      <w:bookmarkStart w:id="152" w:name="_Toc36720092"/>
      <w:r>
        <w:t xml:space="preserve">Table </w:t>
      </w:r>
      <w:r>
        <w:fldChar w:fldCharType="begin"/>
      </w:r>
      <w:r>
        <w:instrText xml:space="preserve"> SEQ Table \* ARABIC </w:instrText>
      </w:r>
      <w:r>
        <w:fldChar w:fldCharType="separate"/>
      </w:r>
      <w:r w:rsidR="001E4245">
        <w:rPr>
          <w:noProof/>
        </w:rPr>
        <w:t>12</w:t>
      </w:r>
      <w:r>
        <w:fldChar w:fldCharType="end"/>
      </w:r>
      <w:bookmarkEnd w:id="151"/>
      <w:r>
        <w:t xml:space="preserve">. Descriptive </w:t>
      </w:r>
      <w:commentRangeStart w:id="153"/>
      <w:r>
        <w:t xml:space="preserve">statistics </w:t>
      </w:r>
      <w:commentRangeEnd w:id="153"/>
      <w:r w:rsidR="00DE5ACC">
        <w:rPr>
          <w:rStyle w:val="CommentReference"/>
          <w:iCs w:val="0"/>
          <w:color w:val="auto"/>
        </w:rPr>
        <w:commentReference w:id="153"/>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2"/>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54" w:name="_Toc37014149"/>
      <w:r>
        <w:t>Sharing of the methods and results</w:t>
      </w:r>
      <w:bookmarkEnd w:id="154"/>
    </w:p>
    <w:p w14:paraId="763CC428" w14:textId="688B96F3" w:rsidR="00892E28" w:rsidRDefault="00892E28" w:rsidP="00892E28">
      <w:r>
        <w:t xml:space="preserve">All methods developed in the thesis are shared with a permissive MIT license via a public GitHub repository: </w:t>
      </w:r>
      <w:r w:rsidRPr="004831E9">
        <w:rPr>
          <w:i/>
          <w:iCs/>
        </w:rPr>
        <w:t>https://github.com/hellej/quiet-paths-msc</w:t>
      </w:r>
      <w:r>
        <w:t>. Unfortunately, many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 However, t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developed and more comprehensively documented version of it is highly recommended (see next chapter). </w:t>
      </w:r>
    </w:p>
    <w:p w14:paraId="62A528CB" w14:textId="2C81A378" w:rsidR="00457009" w:rsidRDefault="00892E28" w:rsidP="002415F7">
      <w:r>
        <w:lastRenderedPageBreak/>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w:t>
      </w:r>
      <w:r w:rsidR="00FD47CA">
        <w:t>:</w:t>
      </w:r>
      <w:r>
        <w:t xml:space="preserve"> </w:t>
      </w:r>
      <w:r w:rsidRPr="00E37871">
        <w:rPr>
          <w:i/>
          <w:iCs/>
        </w:rPr>
        <w:t>https://github.com/DigitalGeographyLab/hope-green-path-server</w:t>
      </w:r>
      <w:r>
        <w:t xml:space="preserve">. When extending the quiet path </w:t>
      </w:r>
      <w:r w:rsidR="00A41C09">
        <w:t>routing</w:t>
      </w:r>
      <w:r>
        <w:t xml:space="preserve"> methods to support also other (and real-time) exposure data, the source code was also heavily refactored and further documented. </w:t>
      </w:r>
      <w:r w:rsidR="00A474C1">
        <w:t xml:space="preserve">Also, to enable significantly faster routing analysis for longer O-D distances, the routing analysis was migrated to utilize routing library igraph (ref.) (instead of NetworkX). </w:t>
      </w:r>
      <w:r w:rsidR="00E740FB">
        <w:t>T</w:t>
      </w:r>
      <w:r>
        <w:t>h</w:t>
      </w:r>
      <w:r w:rsidR="0077499C">
        <w:t>e</w:t>
      </w:r>
      <w:r>
        <w:t xml:space="preserve"> name of the concept was changed from </w:t>
      </w:r>
      <w:r w:rsidRPr="004969B8">
        <w:rPr>
          <w:i/>
          <w:iCs/>
        </w:rPr>
        <w:t>quiet paths</w:t>
      </w:r>
      <w:r>
        <w:t xml:space="preserve"> to </w:t>
      </w:r>
      <w:r w:rsidRPr="004969B8">
        <w:rPr>
          <w:i/>
          <w:iCs/>
        </w:rPr>
        <w:t>green paths</w:t>
      </w:r>
      <w:r>
        <w:t xml:space="preserve">. The source-code for the user interface application matching the </w:t>
      </w:r>
      <w:r w:rsidR="00A41C09">
        <w:t>routing</w:t>
      </w:r>
      <w:r>
        <w:t xml:space="preserve">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55" w:name="_Toc37014150"/>
      <w:r>
        <w:lastRenderedPageBreak/>
        <w:t>DISCUSSION AND CONCLUSIONS</w:t>
      </w:r>
      <w:bookmarkEnd w:id="155"/>
    </w:p>
    <w:p w14:paraId="5138BF85" w14:textId="16244F16" w:rsidR="00A90258" w:rsidRDefault="00AE2896" w:rsidP="00A90258">
      <w:pPr>
        <w:pStyle w:val="Heading2"/>
      </w:pPr>
      <w:bookmarkStart w:id="156" w:name="_Toc37014151"/>
      <w:r w:rsidRPr="00CC2F87">
        <w:t>Technical assessment –</w:t>
      </w:r>
      <w:r w:rsidR="00F942E3">
        <w:t xml:space="preserve"> </w:t>
      </w:r>
      <w:r w:rsidR="005D1430">
        <w:t>quality of the paths</w:t>
      </w:r>
      <w:bookmarkEnd w:id="156"/>
    </w:p>
    <w:p w14:paraId="32FEA37F" w14:textId="10B68DAA" w:rsidR="00915B56" w:rsidRPr="003B0D46" w:rsidRDefault="003B0D46" w:rsidP="001F2C8B">
      <w:r>
        <w:t xml:space="preserve">This study shows that a </w:t>
      </w:r>
      <w:r w:rsidR="00022266">
        <w:t>functional</w:t>
      </w:r>
      <w:r>
        <w:t xml:space="preserve"> route planner for exposure</w:t>
      </w:r>
      <w:r w:rsidR="00915B56">
        <w:t>-</w:t>
      </w:r>
      <w:r>
        <w:t xml:space="preserve">based routing can </w:t>
      </w:r>
      <w:r w:rsidR="00915B56">
        <w:t xml:space="preserve">be built using mainly open-source technologies and OpenStreetMap data. </w:t>
      </w:r>
      <w:r w:rsidR="00B26559">
        <w:t xml:space="preserve">However, the true </w:t>
      </w:r>
      <w:r w:rsidR="00AF0678">
        <w:t>usability</w:t>
      </w:r>
      <w:r w:rsidR="00B26559">
        <w:t xml:space="preserve"> of the developed quiet path routing application </w:t>
      </w:r>
      <w:r w:rsidR="00AF0678">
        <w:t>would have remained</w:t>
      </w:r>
      <w:r w:rsidR="00B26559">
        <w:t xml:space="preserve"> uncertain if the quality of the paths </w:t>
      </w:r>
      <w:r w:rsidR="00AF0678">
        <w:t>was</w:t>
      </w:r>
      <w:r w:rsidR="00B26559">
        <w:t xml:space="preserve"> not assessed. </w:t>
      </w:r>
      <w:r w:rsidR="00AF0678">
        <w:t xml:space="preserve">Hence, </w:t>
      </w:r>
      <w:r w:rsidR="00C54FBC">
        <w:t>along</w:t>
      </w:r>
      <w:r w:rsidR="00AF0678">
        <w:t xml:space="preserve"> with </w:t>
      </w:r>
      <w:r w:rsidR="00B26559">
        <w:t xml:space="preserve">the assessment of achievable reductions in exposure to traffic noise </w:t>
      </w:r>
      <w:r w:rsidR="00FE6B69">
        <w:t>(</w:t>
      </w:r>
      <w:r w:rsidR="00B26559">
        <w:t>by using the quiet path route planner</w:t>
      </w:r>
      <w:r w:rsidR="00FE6B69">
        <w:t>)</w:t>
      </w:r>
      <w:r w:rsidR="00B26559">
        <w:t xml:space="preserve">, also the quality </w:t>
      </w:r>
      <w:r w:rsidR="00FE6B69">
        <w:t xml:space="preserve">of the shortest path needed to be </w:t>
      </w:r>
      <w:r w:rsidR="00843AFD">
        <w:t>considered</w:t>
      </w:r>
      <w:r w:rsidR="00FE6B69">
        <w:t xml:space="preserve">. </w:t>
      </w:r>
    </w:p>
    <w:p w14:paraId="76B1ADC1" w14:textId="64D2EA96" w:rsidR="00EC364F" w:rsidRDefault="00DA1C61" w:rsidP="001F2C8B">
      <w:r>
        <w:t xml:space="preserve">The components of the analysis enabled </w:t>
      </w:r>
      <w:r w:rsidR="001F2C8B">
        <w:t xml:space="preserve">comparing lengths of the </w:t>
      </w:r>
      <w:r>
        <w:t>shortest path</w:t>
      </w:r>
      <w:r w:rsidR="001F2C8B">
        <w:t>s</w:t>
      </w:r>
      <w:r>
        <w:t xml:space="preserve"> </w:t>
      </w:r>
      <w:r w:rsidR="001F2C8B">
        <w:t>and</w:t>
      </w:r>
      <w:r w:rsidR="00585E53">
        <w:t xml:space="preserve"> </w:t>
      </w:r>
      <w:r w:rsidR="00C528A2">
        <w:t xml:space="preserve">the </w:t>
      </w:r>
      <w:r w:rsidR="0015351F">
        <w:t xml:space="preserve">reference paths </w:t>
      </w:r>
      <w:r w:rsidR="00585E53">
        <w:t xml:space="preserve">calculated with </w:t>
      </w:r>
      <w:r>
        <w:t xml:space="preserve">the </w:t>
      </w:r>
      <w:r w:rsidR="00585E53">
        <w:t xml:space="preserve">route planner </w:t>
      </w:r>
      <w:r w:rsidR="00E525FD">
        <w:t>service of</w:t>
      </w:r>
      <w:r>
        <w:t xml:space="preserve"> Helsinki Region Transport</w:t>
      </w:r>
      <w:r w:rsidR="005B6E40">
        <w:t xml:space="preserve"> (HRT)</w:t>
      </w:r>
      <w:r>
        <w:t xml:space="preserve">. </w:t>
      </w:r>
      <w:r w:rsidR="001F2C8B">
        <w:t xml:space="preserve">As per </w:t>
      </w:r>
      <w:r w:rsidR="001F2C8B">
        <w:fldChar w:fldCharType="begin"/>
      </w:r>
      <w:r w:rsidR="001F2C8B">
        <w:instrText xml:space="preserve"> REF _Ref23670715 \h </w:instrText>
      </w:r>
      <w:r w:rsidR="001F2C8B">
        <w:fldChar w:fldCharType="separate"/>
      </w:r>
      <w:r w:rsidR="001E4245" w:rsidRPr="00CC2F87">
        <w:t xml:space="preserve">Table </w:t>
      </w:r>
      <w:r w:rsidR="001E4245">
        <w:rPr>
          <w:noProof/>
        </w:rPr>
        <w:t>13</w:t>
      </w:r>
      <w:r w:rsidR="001F2C8B">
        <w:fldChar w:fldCharType="end"/>
      </w:r>
      <w:r w:rsidR="001F2C8B">
        <w:t xml:space="preserve">, </w:t>
      </w:r>
      <w:r w:rsidR="005F3ECB">
        <w:t xml:space="preserve">the </w:t>
      </w:r>
      <w:r w:rsidR="001F2C8B">
        <w:t>m</w:t>
      </w:r>
      <w:r w:rsidR="00F74E56">
        <w:t xml:space="preserve">ean and median difference in shortest path distances were </w:t>
      </w:r>
      <w:r w:rsidR="00451A7B">
        <w:t xml:space="preserve">negative but </w:t>
      </w:r>
      <w:r w:rsidR="00E2238C">
        <w:t>minor</w:t>
      </w:r>
      <w:r w:rsidR="001F2C8B">
        <w:t xml:space="preserve">, </w:t>
      </w:r>
      <w:r w:rsidR="00F74E56">
        <w:t xml:space="preserve">indicating that a typical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F74E56">
        <w:t>wa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627C66">
        <w:t xml:space="preserve">However, </w:t>
      </w:r>
      <w:r w:rsidR="001B3C55">
        <w:t xml:space="preserve">in respect of the high </w:t>
      </w:r>
      <w:r w:rsidR="00AA4407">
        <w:t>standard deviation</w:t>
      </w:r>
      <w:r w:rsidR="00627C66">
        <w:t>s</w:t>
      </w:r>
      <w:r w:rsidR="00AA4407">
        <w:t xml:space="preserve"> of these length differences </w:t>
      </w:r>
      <w:r w:rsidR="00627C66">
        <w:t>(</w:t>
      </w:r>
      <w:r w:rsidR="00AA4407">
        <w:t xml:space="preserve">16 % </w:t>
      </w:r>
      <w:r w:rsidR="00627C66">
        <w:t>&amp;</w:t>
      </w:r>
      <w:r w:rsidR="00AA4407">
        <w:t xml:space="preserve"> 74.8 m</w:t>
      </w:r>
      <w:r w:rsidR="00627C66">
        <w:t>)</w:t>
      </w:r>
      <w:r w:rsidR="00AA4407">
        <w:t xml:space="preserve">, the paths </w:t>
      </w:r>
      <w:r w:rsidR="002618A1">
        <w:t xml:space="preserve">calculated </w:t>
      </w:r>
      <w:r w:rsidR="001B3C55">
        <w:t xml:space="preserve">with </w:t>
      </w:r>
      <w:r w:rsidR="002618A1">
        <w:t>the two routing tools were often significantly different in</w:t>
      </w:r>
      <w:r w:rsidR="00BA6699">
        <w:t xml:space="preserve"> length</w:t>
      </w:r>
      <w:r w:rsidR="002618A1">
        <w:t>.</w:t>
      </w:r>
      <w:r w:rsidR="008D75FF">
        <w:t xml:space="preserve"> </w:t>
      </w:r>
      <w:r w:rsidR="00672C0D">
        <w:t>Yet</w:t>
      </w:r>
      <w:r w:rsidR="008D75FF">
        <w:t>, the 10</w:t>
      </w:r>
      <w:r w:rsidR="008D75FF" w:rsidRPr="001F2C8B">
        <w:rPr>
          <w:vertAlign w:val="superscript"/>
        </w:rPr>
        <w:t>th</w:t>
      </w:r>
      <w:r w:rsidR="008D75FF">
        <w:t xml:space="preserve"> and 90</w:t>
      </w:r>
      <w:r w:rsidR="008D75FF" w:rsidRPr="001F2C8B">
        <w:rPr>
          <w:vertAlign w:val="superscript"/>
        </w:rPr>
        <w:t>th</w:t>
      </w:r>
      <w:r w:rsidR="008D75FF">
        <w:t xml:space="preserve"> percentiles were </w:t>
      </w:r>
      <w:r w:rsidR="003C72E5">
        <w:t xml:space="preserve">still </w:t>
      </w:r>
      <w:r w:rsidR="008D75FF">
        <w:t xml:space="preserve">moderate, -58.2 m (-7.1 %) and 29 m (4.2 %), </w:t>
      </w:r>
      <w:r w:rsidR="00BA6699">
        <w:t>indicating</w:t>
      </w:r>
      <w:r w:rsidR="008D75FF">
        <w:t xml:space="preserve"> that the difference</w:t>
      </w:r>
      <w:r w:rsidR="00BA6699">
        <w:t>s</w:t>
      </w:r>
      <w:r w:rsidR="00E32CBC">
        <w:t xml:space="preserve"> in</w:t>
      </w:r>
      <w:r w:rsidR="008D75FF">
        <w:t xml:space="preserve"> </w:t>
      </w:r>
      <w:r w:rsidR="00BA6699">
        <w:t xml:space="preserve">lengths were </w:t>
      </w:r>
      <w:r w:rsidR="008D75FF">
        <w:t>small for majority of the paths.</w:t>
      </w:r>
      <w:r w:rsidR="003C72E5">
        <w:t xml:space="preserve"> </w:t>
      </w:r>
      <w:r w:rsidR="001B22AD">
        <w:t xml:space="preserve">Considering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3C72E5">
        <w:t>perform</w:t>
      </w:r>
      <w:r w:rsidR="003E4362">
        <w:t>ed</w:t>
      </w:r>
      <w:r w:rsidR="003C72E5">
        <w:t xml:space="preserve"> well in most situations</w:t>
      </w:r>
      <w:r w:rsidR="00457F95">
        <w:t>.</w:t>
      </w:r>
      <w:r w:rsidR="003C72E5">
        <w:t xml:space="preserve"> </w:t>
      </w:r>
    </w:p>
    <w:p w14:paraId="7185B03C" w14:textId="4ECE52EC" w:rsidR="00EE1ECB" w:rsidRPr="00CC2F87" w:rsidRDefault="000D3C89" w:rsidP="000D3C89">
      <w:r>
        <w:t>Furthermore, t</w:t>
      </w:r>
      <w:r w:rsidR="006F0294">
        <w:t xml:space="preserve">he quality assessment </w:t>
      </w:r>
      <w:r>
        <w:t xml:space="preserve">of the paths </w:t>
      </w:r>
      <w:r w:rsidR="00B34948">
        <w:t xml:space="preserve">facilitated </w:t>
      </w:r>
      <w:r w:rsidR="006F0294">
        <w:t xml:space="preserve">improving the application by </w:t>
      </w:r>
      <w:r w:rsidR="00B34948">
        <w:t xml:space="preserve">revealing </w:t>
      </w:r>
      <w:r w:rsidR="006F0294">
        <w:t>problem</w:t>
      </w:r>
      <w:r w:rsidR="00FF62B2">
        <w:t>atic pathfinding results</w:t>
      </w:r>
      <w:r w:rsidR="006F0294">
        <w:t xml:space="preserve">. </w:t>
      </w:r>
      <w:r w:rsidR="00EC364F">
        <w:t xml:space="preserve">Where higher differences in </w:t>
      </w:r>
      <w:r w:rsidR="00A14904">
        <w:t>length</w:t>
      </w:r>
      <w:r w:rsidR="00EC364F">
        <w:t xml:space="preserve"> were found, the paths were inspected in GIS software to </w:t>
      </w:r>
      <w:r w:rsidR="00367F25">
        <w:t>debug</w:t>
      </w:r>
      <w:r w:rsidR="009D5F00">
        <w:t xml:space="preserve">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w:t>
      </w:r>
      <w:r w:rsidR="009D5F00">
        <w:t>street network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w:t>
      </w:r>
      <w:r w:rsidR="000166AC">
        <w:t xml:space="preserve">all </w:t>
      </w:r>
      <w:r w:rsidR="00847798">
        <w:t xml:space="preserve">paths were unaffected by them. </w:t>
      </w:r>
      <w:r w:rsidR="00AB387C">
        <w:t xml:space="preserve">The graph was fixed </w:t>
      </w:r>
      <w:r w:rsidR="00A76AD3">
        <w:t xml:space="preserve">several times </w:t>
      </w:r>
      <w:r w:rsidR="00AB387C">
        <w:t xml:space="preserve">through </w:t>
      </w:r>
      <w:r w:rsidR="00747AEA">
        <w:t>an iterative process</w:t>
      </w:r>
      <w:r w:rsidR="00A76AD3">
        <w:t xml:space="preserve"> of</w:t>
      </w:r>
      <w:r w:rsidR="00AB27AD">
        <w:t xml:space="preserve"> </w:t>
      </w:r>
      <w:r w:rsidR="00C551B1">
        <w:t xml:space="preserve">1) revising the </w:t>
      </w:r>
      <w:r w:rsidR="00747AEA">
        <w:t>graph construction script</w:t>
      </w:r>
      <w:r w:rsidR="005D7A50">
        <w:t xml:space="preserve">, </w:t>
      </w:r>
      <w:r w:rsidR="00C551B1">
        <w:t xml:space="preserve">2) revising the application logic in </w:t>
      </w:r>
      <w:r w:rsidR="00DF6D9D">
        <w:t xml:space="preserve">routing </w:t>
      </w:r>
      <w:r w:rsidR="00C551B1">
        <w:t xml:space="preserve">3) re-running the routing analysis and 4) assessing the </w:t>
      </w:r>
      <w:r w:rsidR="00400CDC">
        <w:t xml:space="preserve">quality of the </w:t>
      </w:r>
      <w:r w:rsidR="00C551B1">
        <w:t>shortest path</w:t>
      </w:r>
      <w:r w:rsidR="00400CDC">
        <w:t>s</w:t>
      </w:r>
      <w:r w:rsidR="00747AEA">
        <w:t>.</w:t>
      </w:r>
      <w:r w:rsidR="005F5442">
        <w:t xml:space="preserve"> </w:t>
      </w:r>
      <w:r w:rsidR="00EC21F5">
        <w:t xml:space="preserve">Two key improvements were made to the application </w:t>
      </w:r>
      <w:r w:rsidR="00945271">
        <w:t>in</w:t>
      </w:r>
      <w:r w:rsidR="00EC21F5">
        <w:t xml:space="preserve"> this process: 1) </w:t>
      </w:r>
      <w:r w:rsidR="005F5442">
        <w:t>functionali</w:t>
      </w:r>
      <w:r w:rsidR="005D7A50">
        <w:t>t</w:t>
      </w:r>
      <w:r w:rsidR="00593A9D">
        <w:t>y</w:t>
      </w:r>
      <w:r w:rsidR="005F5442">
        <w:t xml:space="preserve"> for filtering out service tunnels</w:t>
      </w:r>
      <w:r w:rsidR="005D7A50">
        <w:t xml:space="preserve"> and validating </w:t>
      </w:r>
      <w:r w:rsidR="004B730A">
        <w:t xml:space="preserve">topology of the </w:t>
      </w:r>
      <w:r w:rsidR="005D7A50">
        <w:t>graph</w:t>
      </w:r>
      <w:r w:rsidR="005F5442">
        <w:t xml:space="preserve">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2) search radius and logic was </w:t>
      </w:r>
      <w:r w:rsidR="00051CF6">
        <w:t>improved</w:t>
      </w:r>
      <w:r w:rsidR="002F4222">
        <w:t xml:space="preserve"> </w:t>
      </w:r>
      <w:r w:rsidR="00051CF6">
        <w:t>in the function for finding and creating the origin and destination nodes</w:t>
      </w:r>
      <w:r w:rsidR="00956DCB">
        <w:t xml:space="preserve">. </w:t>
      </w:r>
    </w:p>
    <w:p w14:paraId="632B1322" w14:textId="2181BCB8" w:rsidR="00621C16" w:rsidRPr="00CC2F87" w:rsidRDefault="002053DA" w:rsidP="00EE1ECB">
      <w:pPr>
        <w:pStyle w:val="TableCaption"/>
      </w:pPr>
      <w:bookmarkStart w:id="157" w:name="_Ref23670715"/>
      <w:bookmarkStart w:id="158" w:name="_Toc36720093"/>
      <w:r w:rsidRPr="00CC2F87">
        <w:lastRenderedPageBreak/>
        <w:t xml:space="preserve">Table </w:t>
      </w:r>
      <w:r w:rsidRPr="00CC2F87">
        <w:fldChar w:fldCharType="begin"/>
      </w:r>
      <w:r w:rsidRPr="00CC2F87">
        <w:instrText xml:space="preserve"> SEQ Table \* ARABIC </w:instrText>
      </w:r>
      <w:r w:rsidRPr="00CC2F87">
        <w:fldChar w:fldCharType="separate"/>
      </w:r>
      <w:r w:rsidR="001E4245">
        <w:rPr>
          <w:noProof/>
        </w:rPr>
        <w:t>13</w:t>
      </w:r>
      <w:r w:rsidRPr="00CC2F87">
        <w:fldChar w:fldCharType="end"/>
      </w:r>
      <w:bookmarkEnd w:id="157"/>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59"/>
      <w:r w:rsidR="00350147" w:rsidRPr="00CC2F87">
        <w:t>3122</w:t>
      </w:r>
      <w:r w:rsidR="00EC2E21" w:rsidRPr="00CC2F87">
        <w:t>8</w:t>
      </w:r>
      <w:commentRangeEnd w:id="159"/>
      <w:r w:rsidR="00EC2E21" w:rsidRPr="00CC2F87">
        <w:rPr>
          <w:rStyle w:val="CommentReference"/>
          <w:iCs w:val="0"/>
          <w:color w:val="auto"/>
        </w:rPr>
        <w:commentReference w:id="159"/>
      </w:r>
      <w:r w:rsidR="00085389" w:rsidRPr="00CC2F87">
        <w:t>)</w:t>
      </w:r>
      <w:r w:rsidRPr="00CC2F87">
        <w:t>.</w:t>
      </w:r>
      <w:bookmarkEnd w:id="158"/>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352C316D" w:rsidR="00D71C9A" w:rsidRDefault="00D71C9A" w:rsidP="00AF771A">
      <w:r>
        <w:t xml:space="preserve">By </w:t>
      </w:r>
      <w:r w:rsidR="0068795A">
        <w:t xml:space="preserve">comparing </w:t>
      </w:r>
      <w:r>
        <w:t xml:space="preserve">the shortest </w:t>
      </w:r>
      <w:r w:rsidR="0068795A">
        <w:t xml:space="preserve">and </w:t>
      </w:r>
      <w:r>
        <w:t>the reference paths</w:t>
      </w:r>
      <w:r w:rsidR="0068795A">
        <w:t xml:space="preserve"> in GIS</w:t>
      </w:r>
      <w:r>
        <w:t xml:space="preserve">, three types of situations were identified where </w:t>
      </w:r>
      <w:r w:rsidR="005120B9">
        <w:t xml:space="preserve">significant </w:t>
      </w:r>
      <w:r>
        <w:t xml:space="preserve">differences </w:t>
      </w:r>
      <w:r w:rsidR="00437B7B">
        <w:t xml:space="preserve">between the </w:t>
      </w:r>
      <w:r w:rsidR="005B7B09">
        <w:t>paths</w:t>
      </w:r>
      <w:r w:rsidR="007520AF">
        <w:t xml:space="preserve"> </w:t>
      </w:r>
      <w:r w:rsidR="005120B9">
        <w:t>occurred</w:t>
      </w:r>
      <w:r w:rsidR="00345B42">
        <w:t>, yet often acceptable</w:t>
      </w:r>
      <w:r>
        <w:t>:</w:t>
      </w:r>
    </w:p>
    <w:p w14:paraId="2FC4A30D" w14:textId="7EF40DB3" w:rsidR="006F1E36" w:rsidRDefault="006F1E36" w:rsidP="00E23A20">
      <w:pPr>
        <w:pStyle w:val="ListParagraph"/>
        <w:numPr>
          <w:ilvl w:val="0"/>
          <w:numId w:val="10"/>
        </w:numPr>
      </w:pPr>
      <w:r>
        <w:t xml:space="preserve">The path takes a detour around a private area. In HRT’s route planner, also the street segments tagged as private are allowed at the start and at the end of a walk but forbidden as shortcuts in the middle of a walk. In the quiet path routing app, all street segments tagged as private were filtered out in the graph construction to prevent pathfinding through private residential areas. This is a known, yet small, limitation of the application and will be fixed in the future. </w:t>
      </w:r>
      <w:r w:rsidR="0005389F">
        <w:t xml:space="preserve">These cases </w:t>
      </w:r>
      <w:r w:rsidR="009629C7">
        <w:t>constitute</w:t>
      </w:r>
      <w:r w:rsidR="0005389F">
        <w:t xml:space="preserve"> a subtype of the </w:t>
      </w:r>
      <w:r w:rsidR="009629C7">
        <w:t>situations</w:t>
      </w:r>
      <w:r w:rsidR="0005389F">
        <w:t xml:space="preserve"> where different nearest edge </w:t>
      </w:r>
      <w:r w:rsidR="0060408C">
        <w:t>was</w:t>
      </w:r>
      <w:r w:rsidR="0005389F">
        <w:t xml:space="preserve"> found for origin or destination</w:t>
      </w:r>
      <w:r w:rsidR="009629C7">
        <w:t xml:space="preserve"> (as described in the next chapter)</w:t>
      </w:r>
      <w:r w:rsidR="0005389F">
        <w:t xml:space="preserve">. </w:t>
      </w:r>
    </w:p>
    <w:p w14:paraId="684D9D4C" w14:textId="773F524B" w:rsidR="00553004" w:rsidRDefault="008760A1" w:rsidP="00E23A20">
      <w:pPr>
        <w:pStyle w:val="ListParagraph"/>
        <w:numPr>
          <w:ilvl w:val="0"/>
          <w:numId w:val="10"/>
        </w:numPr>
      </w:pPr>
      <w:r>
        <w:t xml:space="preserve">The path </w:t>
      </w:r>
      <w:r w:rsidR="00880CCB">
        <w:t>start</w:t>
      </w:r>
      <w:r w:rsidR="00C911BB">
        <w:t>s</w:t>
      </w:r>
      <w:r w:rsidR="009563C5">
        <w:t xml:space="preserve"> </w:t>
      </w:r>
      <w:r>
        <w:t xml:space="preserve">or </w:t>
      </w:r>
      <w:r w:rsidR="00880CCB">
        <w:t>end</w:t>
      </w:r>
      <w:r w:rsidR="00C911BB">
        <w:t>s</w:t>
      </w:r>
      <w:r w:rsidR="009563C5">
        <w:t xml:space="preserve"> </w:t>
      </w:r>
      <w:r>
        <w:t>at different street segment</w:t>
      </w:r>
      <w:r w:rsidR="00C911BB">
        <w:t xml:space="preserve"> </w:t>
      </w:r>
      <w:r>
        <w:t xml:space="preserve">since </w:t>
      </w:r>
      <w:r w:rsidR="00553004">
        <w:t xml:space="preserve">different </w:t>
      </w:r>
      <w:r>
        <w:t xml:space="preserve">nearest </w:t>
      </w:r>
      <w:r w:rsidR="00553004">
        <w:t xml:space="preserve">edge to origin or destination was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1E4245" w:rsidRPr="00CC2F87">
        <w:t xml:space="preserve">Table </w:t>
      </w:r>
      <w:r w:rsidR="001E4245">
        <w:rPr>
          <w:noProof/>
        </w:rPr>
        <w:t>14</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ere minor.</w:t>
      </w:r>
      <w:r w:rsidR="00110ED4">
        <w:t xml:space="preserve"> However,</w:t>
      </w:r>
      <w:r w:rsidR="00132F22">
        <w:t xml:space="preserve"> the nearest edges were often different, leading to </w:t>
      </w:r>
      <w:r w:rsidR="001A12D5">
        <w:t xml:space="preserve">more or less </w:t>
      </w:r>
      <w:r w:rsidR="00534024" w:rsidRPr="00534024">
        <w:t>divergent</w:t>
      </w:r>
      <w:r w:rsidR="00534024">
        <w:t xml:space="preserve"> </w:t>
      </w:r>
      <w:r w:rsidR="00132F22">
        <w:t>opportunities for pathfinding between the two route planners</w:t>
      </w:r>
      <w:r w:rsidR="00126A60">
        <w:t xml:space="preserve">. </w:t>
      </w:r>
      <w:r w:rsidR="00276509">
        <w:t>Some of</w:t>
      </w:r>
      <w:r w:rsidR="00532CE3">
        <w:t xml:space="preserve"> the</w:t>
      </w:r>
      <w:r w:rsidR="001963BF">
        <w:t xml:space="preserve"> differences </w:t>
      </w:r>
      <w:r w:rsidR="0085197A">
        <w:t xml:space="preserve">could be traced back to the </w:t>
      </w:r>
      <w:r w:rsidR="00276509">
        <w:t>three</w:t>
      </w:r>
      <w:r w:rsidR="004D4E5A">
        <w:t>-</w:t>
      </w:r>
      <w:r w:rsidR="00276509">
        <w:t>dimensional alignments of the edges</w:t>
      </w:r>
      <w:r w:rsidR="004D4E5A">
        <w:t>.</w:t>
      </w:r>
      <w:r w:rsidR="00276509">
        <w:t xml:space="preserve"> </w:t>
      </w:r>
      <w:r w:rsidR="00E35CE5">
        <w:t xml:space="preserve">For example, in the case of </w:t>
      </w:r>
      <w:r w:rsidR="00276509">
        <w:t>Pasila</w:t>
      </w:r>
      <w:r w:rsidR="004D4E5A">
        <w:t>, many sidewalks are located on top of each other</w:t>
      </w:r>
      <w:r w:rsidR="00E35CE5">
        <w:t xml:space="preserve">. </w:t>
      </w:r>
      <w:r w:rsidR="007E0CE2">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B9286D">
        <w:t>Where</w:t>
      </w:r>
      <w:r w:rsidR="00EC3F22">
        <w:t xml:space="preserve"> the nearest edge </w:t>
      </w:r>
      <w:r w:rsidR="00280D26">
        <w:t>could</w:t>
      </w:r>
      <w:r w:rsidR="00EC3F22">
        <w:t xml:space="preserve"> be </w:t>
      </w:r>
      <w:r w:rsidR="00280D26">
        <w:t xml:space="preserve">matched to </w:t>
      </w:r>
      <w:r w:rsidR="00EC3F22">
        <w:t xml:space="preserve">two overlapping </w:t>
      </w:r>
      <w:r w:rsidR="00280D26">
        <w:t xml:space="preserve">walkways at the same distance, differences between the paths from </w:t>
      </w:r>
      <w:r w:rsidR="00133E8F">
        <w:t xml:space="preserve">the </w:t>
      </w:r>
      <w:r w:rsidR="00280D26">
        <w:t>two different route planners were likely to arise.</w:t>
      </w:r>
    </w:p>
    <w:p w14:paraId="2712A1FF" w14:textId="60761D3F" w:rsidR="00EF789D" w:rsidRDefault="00817E52" w:rsidP="00E23A20">
      <w:pPr>
        <w:pStyle w:val="ListParagraph"/>
        <w:numPr>
          <w:ilvl w:val="0"/>
          <w:numId w:val="10"/>
        </w:numPr>
      </w:pPr>
      <w:r>
        <w:t xml:space="preserve">The path </w:t>
      </w:r>
      <w:r w:rsidR="0054737C">
        <w:t>takes</w:t>
      </w:r>
      <w:r>
        <w:t xml:space="preserve"> a detour around a walkable area. </w:t>
      </w:r>
      <w:r w:rsidR="002D7EBD">
        <w:t xml:space="preserve">Some walkable OSM features have only polygon geometry. </w:t>
      </w:r>
      <w:r w:rsidR="00EF789D">
        <w:t xml:space="preserve">The graph construction method </w:t>
      </w:r>
      <w:r w:rsidR="0054737C">
        <w:t>of the quiet path routing application does</w:t>
      </w:r>
      <w:r w:rsidR="00EF789D">
        <w:t xml:space="preserve"> </w:t>
      </w:r>
      <w:r w:rsidR="00EF789D">
        <w:lastRenderedPageBreak/>
        <w:t xml:space="preserve">not include </w:t>
      </w:r>
      <w:r w:rsidR="00C57238">
        <w:t xml:space="preserve">creation </w:t>
      </w:r>
      <w:r w:rsidR="002B0D56">
        <w:t>of</w:t>
      </w:r>
      <w:r w:rsidR="00EF789D">
        <w:t xml:space="preserve"> virtual street segments </w:t>
      </w:r>
      <w:r w:rsidR="00851629">
        <w:t>across</w:t>
      </w:r>
      <w:r w:rsidR="00EF789D">
        <w:t xml:space="preserve"> walkable areas </w:t>
      </w:r>
      <w:r w:rsidR="00DA5F64">
        <w:t>of OSM.</w:t>
      </w:r>
      <w:r w:rsidR="00EF789D">
        <w:t xml:space="preserve"> </w:t>
      </w:r>
      <w:r w:rsidR="003C329E">
        <w:t>However, p</w:t>
      </w:r>
      <w:r w:rsidR="008F4606">
        <w:t>athfinding was 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BB48C5">
        <w:t>by</w:t>
      </w:r>
      <w:r w:rsidR="004D3772">
        <w:t xml:space="preserve"> </w:t>
      </w:r>
      <w:r w:rsidR="007652C1">
        <w:t>Helsinki Central Railway Station</w:t>
      </w:r>
      <w:r w:rsidR="00E81009">
        <w:t xml:space="preserve"> and </w:t>
      </w:r>
      <w:r w:rsidR="008F4606">
        <w:t xml:space="preserve">other </w:t>
      </w:r>
      <w:r w:rsidR="00E81009">
        <w:t>squares</w:t>
      </w:r>
      <w:r w:rsidR="006475D9">
        <w:t>.</w:t>
      </w:r>
      <w:r w:rsidR="00185535">
        <w:t xml:space="preserve"> </w:t>
      </w:r>
    </w:p>
    <w:p w14:paraId="53CB8A57" w14:textId="46CD2867" w:rsidR="00EE1ECB" w:rsidRPr="00CC2F87" w:rsidRDefault="00EE1ECB" w:rsidP="00EE1ECB">
      <w:pPr>
        <w:pStyle w:val="TableCaption"/>
      </w:pPr>
      <w:bookmarkStart w:id="160" w:name="_Ref23696639"/>
      <w:bookmarkStart w:id="161" w:name="_Toc36720094"/>
      <w:r w:rsidRPr="00CC2F87">
        <w:t xml:space="preserve">Table </w:t>
      </w:r>
      <w:r w:rsidRPr="00CC2F87">
        <w:fldChar w:fldCharType="begin"/>
      </w:r>
      <w:r w:rsidRPr="00CC2F87">
        <w:instrText xml:space="preserve"> SEQ Table \* ARABIC </w:instrText>
      </w:r>
      <w:r w:rsidRPr="00CC2F87">
        <w:fldChar w:fldCharType="separate"/>
      </w:r>
      <w:r w:rsidR="001E4245">
        <w:rPr>
          <w:noProof/>
        </w:rPr>
        <w:t>14</w:t>
      </w:r>
      <w:r w:rsidRPr="00CC2F87">
        <w:fldChar w:fldCharType="end"/>
      </w:r>
      <w:bookmarkEnd w:id="160"/>
      <w:r w:rsidRPr="00CC2F87">
        <w:t xml:space="preserve">. </w:t>
      </w:r>
      <w:r w:rsidR="00716D05" w:rsidRPr="00CC2F87">
        <w:t>Statistics of o</w:t>
      </w:r>
      <w:r w:rsidRPr="00CC2F87">
        <w:t>ffsets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62"/>
      <w:r w:rsidRPr="00CC2F87">
        <w:t>reference paths</w:t>
      </w:r>
      <w:commentRangeEnd w:id="162"/>
      <w:r w:rsidR="00260041">
        <w:rPr>
          <w:rStyle w:val="CommentReference"/>
          <w:iCs w:val="0"/>
          <w:color w:val="auto"/>
        </w:rPr>
        <w:commentReference w:id="162"/>
      </w:r>
      <w:r w:rsidRPr="00CC2F87">
        <w:t>.</w:t>
      </w:r>
      <w:bookmarkEnd w:id="161"/>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05B94EC0" w14:textId="77777777" w:rsidR="00130B35" w:rsidRDefault="00130B35" w:rsidP="005B0DC2">
      <w:pPr>
        <w:keepNext/>
      </w:pPr>
    </w:p>
    <w:p w14:paraId="32998C08" w14:textId="6DCE867E" w:rsidR="005B0DC2" w:rsidRDefault="003610B6" w:rsidP="005B0DC2">
      <w:pPr>
        <w:keepNext/>
      </w:pPr>
      <w:r>
        <w:t xml:space="preserve">Also, </w:t>
      </w:r>
      <w:r w:rsidR="002E1491">
        <w:t xml:space="preserve">the following </w:t>
      </w:r>
      <w:r w:rsidR="0081121C">
        <w:t xml:space="preserve">common </w:t>
      </w:r>
      <w:r w:rsidR="00C946EC">
        <w:t xml:space="preserve">situations </w:t>
      </w:r>
      <w:r w:rsidR="002E1491">
        <w:t xml:space="preserve">were </w:t>
      </w:r>
      <w:r w:rsidR="00C946EC">
        <w:t xml:space="preserve">identified </w:t>
      </w:r>
      <w:r w:rsidR="00F04879">
        <w:t>by</w:t>
      </w:r>
      <w:r w:rsidR="002E1491">
        <w:t xml:space="preserve"> exploring the </w:t>
      </w:r>
      <w:r>
        <w:t>numerous minor differences in path lengths in GIS:</w:t>
      </w:r>
    </w:p>
    <w:p w14:paraId="2687CAA6" w14:textId="094FB8CC" w:rsidR="00640325" w:rsidRDefault="00D8549A" w:rsidP="00E23A20">
      <w:pPr>
        <w:pStyle w:val="ListParagraph"/>
        <w:keepNext/>
        <w:numPr>
          <w:ilvl w:val="0"/>
          <w:numId w:val="12"/>
        </w:numPr>
      </w:pPr>
      <w:r>
        <w:t xml:space="preserve">The shortest path </w:t>
      </w:r>
      <w:r w:rsidR="001766D9">
        <w:t>takes</w:t>
      </w:r>
      <w:r>
        <w:t xml:space="preserve"> a shortcut trough a forest </w:t>
      </w:r>
      <w:r w:rsidR="00F169EF">
        <w:t>(</w:t>
      </w:r>
      <w:r>
        <w:t xml:space="preserve">or other area </w:t>
      </w:r>
      <w:r w:rsidR="00C802FF">
        <w:t>featuring</w:t>
      </w:r>
      <w:r>
        <w:t xml:space="preserve"> smaller paths</w:t>
      </w:r>
      <w:r w:rsidR="00F169EF">
        <w:t>)</w:t>
      </w:r>
      <w:r>
        <w:t xml:space="preserve"> as opposed to the reference path that </w:t>
      </w:r>
      <w:r w:rsidR="000E6E35">
        <w:t>uses</w:t>
      </w:r>
      <w:r>
        <w:t xml:space="preserve"> more conventional or major paths. It may be that the HRT’s routing API incorporates so called turning costs that aim to restrict the amount of turns on the paths</w:t>
      </w:r>
      <w:r w:rsidR="00A27113">
        <w:t xml:space="preserve">. </w:t>
      </w:r>
      <w:r w:rsidR="0080092C">
        <w:t>On the other hand</w:t>
      </w:r>
      <w:r w:rsidR="00A27113">
        <w:t>, t</w:t>
      </w:r>
      <w:r>
        <w:t xml:space="preserve">he quiet path routing application finds the least cost path </w:t>
      </w:r>
      <w:r w:rsidR="00C9094B">
        <w:t>regardless of how many turns the path contains</w:t>
      </w:r>
      <w:r w:rsidR="006E1C4A">
        <w:t xml:space="preserve"> (by only considering the edge costs)</w:t>
      </w:r>
      <w:r w:rsidR="00C9094B">
        <w:t>.</w:t>
      </w:r>
      <w:r w:rsidR="00812CE1">
        <w:t xml:space="preserve"> </w:t>
      </w:r>
    </w:p>
    <w:p w14:paraId="4329798D" w14:textId="348A8B24" w:rsidR="00E82992" w:rsidRDefault="00640325" w:rsidP="00E23A20">
      <w:pPr>
        <w:pStyle w:val="ListParagraph"/>
        <w:keepNext/>
        <w:numPr>
          <w:ilvl w:val="0"/>
          <w:numId w:val="12"/>
        </w:numPr>
      </w:pPr>
      <w:r>
        <w:t xml:space="preserve">The shortest path uses slightly different street segments (either the other side of the </w:t>
      </w:r>
      <w:r w:rsidR="00260CC6">
        <w:t xml:space="preserve">street </w:t>
      </w:r>
      <w:r>
        <w:t xml:space="preserve">or a parallel street) resulting in slightly shorter or longer path </w:t>
      </w:r>
      <w:r w:rsidR="00FF062F">
        <w:t>compared to</w:t>
      </w:r>
      <w:r>
        <w:t xml:space="preserve"> the reference path. </w:t>
      </w:r>
    </w:p>
    <w:p w14:paraId="028E7FFD" w14:textId="7EFDF15A" w:rsidR="00970850" w:rsidRDefault="00561F2C" w:rsidP="00970850">
      <w:pPr>
        <w:pStyle w:val="Heading2"/>
      </w:pPr>
      <w:bookmarkStart w:id="163" w:name="_Toc37014152"/>
      <w:r>
        <w:t xml:space="preserve">Assessing </w:t>
      </w:r>
      <w:r w:rsidR="00970850" w:rsidRPr="00CC2F87">
        <w:t xml:space="preserve">pedestrians’ </w:t>
      </w:r>
      <w:r w:rsidR="00D46387">
        <w:t xml:space="preserve">dynamic </w:t>
      </w:r>
      <w:r w:rsidR="00970850" w:rsidRPr="00CC2F87">
        <w:t xml:space="preserve">exposures to traffic noise can reveal </w:t>
      </w:r>
      <w:r w:rsidR="00970850">
        <w:t xml:space="preserve">unequal </w:t>
      </w:r>
      <w:r>
        <w:t>opportunities for walking</w:t>
      </w:r>
      <w:bookmarkEnd w:id="163"/>
    </w:p>
    <w:p w14:paraId="08036EE8" w14:textId="172BB89A" w:rsidR="00581792" w:rsidRDefault="000472B8" w:rsidP="00581792">
      <w:r>
        <w:t xml:space="preserve">As opposed to most of the previous studies where exposure to traffic noise </w:t>
      </w:r>
      <w:r w:rsidR="0059725D">
        <w:t>has 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made in this study; exposure to traffic noise was addressed on modelled commuting-related walks. </w:t>
      </w:r>
      <w:r w:rsidR="009C2D8B">
        <w:t xml:space="preserve">The results </w:t>
      </w:r>
      <w:r w:rsidR="00AD5306">
        <w:t xml:space="preserve">on </w:t>
      </w:r>
      <w:r w:rsidR="00FF31DC">
        <w:t xml:space="preserve">dynamic (i.e. journey-time) </w:t>
      </w:r>
      <w:r w:rsidR="00AD5306">
        <w:t xml:space="preserve">exposures </w:t>
      </w:r>
      <w:r w:rsidR="00F15083">
        <w:t xml:space="preserve">to noise </w:t>
      </w:r>
      <w:r w:rsidR="009C2D8B">
        <w:t>were aggregated at origin-level</w:t>
      </w:r>
      <w:r w:rsidR="00AD5306">
        <w:t xml:space="preserve"> </w:t>
      </w:r>
      <w:r w:rsidR="009C2D8B">
        <w:t xml:space="preserve">and concepts </w:t>
      </w:r>
      <w:r w:rsidR="00AD5306" w:rsidRPr="00AD5306">
        <w:rPr>
          <w:i/>
          <w:iCs/>
        </w:rPr>
        <w:t xml:space="preserve">average </w:t>
      </w:r>
      <w:r w:rsidR="00AD5306" w:rsidRPr="00AD5306">
        <w:rPr>
          <w:i/>
          <w:iCs/>
        </w:rPr>
        <w:lastRenderedPageBreak/>
        <w:t>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4F51D5">
        <w:t>Drawing from the maps representing traffic noise exposure on average walks</w:t>
      </w:r>
      <w:r w:rsidR="009D6165">
        <w:t xml:space="preserve"> in Helsinki</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 indicating</w:t>
      </w:r>
      <w:r w:rsidR="009D6165">
        <w:t xml:space="preserve"> that</w:t>
      </w:r>
      <w:r w:rsidR="00504516">
        <w:t xml:space="preserve"> opportunities for </w:t>
      </w:r>
      <w:r w:rsidR="00415A10">
        <w:t xml:space="preserve">healthy </w:t>
      </w:r>
      <w:r w:rsidR="00504516">
        <w:t>walking</w:t>
      </w:r>
      <w:r w:rsidR="009D6165">
        <w:t xml:space="preserve"> are distributed unequally</w:t>
      </w:r>
      <w:r w:rsidR="00504516">
        <w:t xml:space="preserve">. </w:t>
      </w:r>
      <w:r w:rsidR="006E7BEB">
        <w:t>Interestingly</w:t>
      </w:r>
      <w:r w:rsidR="00970850">
        <w:t xml:space="preserve">, some areas 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11B731AB" w:rsidR="00C20632" w:rsidRDefault="00F17096" w:rsidP="00581792">
      <w:r>
        <w:t xml:space="preserve">One could argue that buildings usually manage to protect residents from harmful levels of traffic noise. Consequently, assessing residents’ dynamic exposure to traffic noise </w:t>
      </w:r>
      <w:r w:rsidRPr="001E4BAD">
        <w:rPr>
          <w:i/>
          <w:iCs/>
        </w:rPr>
        <w:t>outside</w:t>
      </w:r>
      <w:r>
        <w:t xml:space="preserve"> the buildings becomes increasingly important component in assessing the total daily exposure. </w:t>
      </w:r>
      <w:r w:rsidR="00C20632">
        <w:t xml:space="preserve">According to the review of </w:t>
      </w:r>
      <w:r w:rsidR="0018141B">
        <w:t xml:space="preserve">(static) </w:t>
      </w:r>
      <w:r w:rsidR="00C20632">
        <w:t xml:space="preserve">noise-annoyance studies by </w:t>
      </w:r>
      <w:r w:rsidR="00C20632">
        <w:fldChar w:fldCharType="begin"/>
      </w:r>
      <w:r w:rsidR="00C20632">
        <w:instrText xml:space="preserve"> ADDIN ZOTERO_ITEM CSL_CITATION {"citationID":"2FZZxYdq","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Guski et al., 2017)</w:t>
      </w:r>
      <w:r w:rsidR="00C20632">
        <w:fldChar w:fldCharType="end"/>
      </w:r>
      <w:r w:rsidR="00C20632">
        <w:t xml:space="preserve">, </w:t>
      </w:r>
      <w:r>
        <w:t>all</w:t>
      </w:r>
      <w:r w:rsidR="00C20632">
        <w:t xml:space="preserve"> of the studied </w:t>
      </w:r>
      <w:r w:rsidR="0018141B">
        <w:t xml:space="preserve">relationships between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yet widely unstudied, explanatory variable for </w:t>
      </w:r>
      <w:r w:rsidR="005351C0">
        <w:t>the 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64" w:name="_Toc37014153"/>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64"/>
    </w:p>
    <w:p w14:paraId="1B804EA1" w14:textId="6F05CA2C" w:rsidR="00C86C6A" w:rsidRDefault="00C86C6A" w:rsidP="00C86C6A">
      <w:r>
        <w:t>A q</w:t>
      </w:r>
      <w:r w:rsidR="00067A06">
        <w:t xml:space="preserve">uiet path routing method was developed </w:t>
      </w:r>
      <w:r>
        <w:t>in this thesis to address two objectives:</w:t>
      </w:r>
    </w:p>
    <w:p w14:paraId="734011D8" w14:textId="77777777" w:rsidR="00AE2E21" w:rsidRDefault="00AE2E21" w:rsidP="00E23A20">
      <w:pPr>
        <w:pStyle w:val="ListParagraph"/>
        <w:numPr>
          <w:ilvl w:val="0"/>
          <w:numId w:val="19"/>
        </w:numPr>
      </w:pPr>
      <w:r>
        <w:t xml:space="preserve">To assess achievable reductions in traffic noise exposure by route choices (in Helsinki). </w:t>
      </w:r>
    </w:p>
    <w:p w14:paraId="48A44009" w14:textId="5D7EF4AC" w:rsidR="00C86C6A" w:rsidRDefault="00C86C6A" w:rsidP="00E23A20">
      <w:pPr>
        <w:pStyle w:val="ListParagraph"/>
        <w:numPr>
          <w:ilvl w:val="0"/>
          <w:numId w:val="19"/>
        </w:numPr>
      </w:pPr>
      <w:r>
        <w:t>To support a proof of concept quiet path route planner for finding healthier, exposure-based</w:t>
      </w:r>
      <w:r w:rsidR="00ED6431">
        <w:t xml:space="preserve"> </w:t>
      </w:r>
      <w:r>
        <w:t xml:space="preserve">paths in Helsinki. </w:t>
      </w:r>
    </w:p>
    <w:p w14:paraId="4CAE9453" w14:textId="0A413F18" w:rsidR="003B6B8C" w:rsidRDefault="00372348" w:rsidP="000B1365">
      <w:r>
        <w:t xml:space="preserve">The </w:t>
      </w:r>
      <w:r w:rsidR="009B2165">
        <w:t>achievable reduction</w:t>
      </w:r>
      <w:r w:rsidR="00E31A7A">
        <w:t>s</w:t>
      </w:r>
      <w:r>
        <w:t xml:space="preserve"> </w:t>
      </w:r>
      <w:r w:rsidR="009B2165">
        <w:t>in noise exposure</w:t>
      </w:r>
      <w:r>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t>commuting related walks</w:t>
      </w:r>
      <w:r w:rsidR="00F90621">
        <w:t xml:space="preserve"> (</w:t>
      </w:r>
      <w:r w:rsidR="00723644">
        <w:t>OD pair</w:t>
      </w:r>
      <w:r w:rsidR="00F90621">
        <w:t>s)</w:t>
      </w:r>
      <w:r w:rsidR="009B2165">
        <w:t xml:space="preserve">. </w:t>
      </w:r>
      <w:r w:rsidR="0095547E">
        <w:t xml:space="preserve">Another way to assess the performance of the quiet path routing method would have been to calculate </w:t>
      </w:r>
      <w:r w:rsidR="008910D2">
        <w:t xml:space="preserve">and compare </w:t>
      </w:r>
      <w:r w:rsidR="0095547E">
        <w:t xml:space="preserve">shortest and quiet paths for </w:t>
      </w:r>
      <w:r w:rsidR="006F4B1A">
        <w:t xml:space="preserve">a </w:t>
      </w:r>
      <w:r w:rsidR="0095547E">
        <w:t xml:space="preserve">large number of random ODs. However, as </w:t>
      </w:r>
      <w:r w:rsidR="007D622F">
        <w:t xml:space="preserve">a </w:t>
      </w:r>
      <w:r w:rsidR="0095547E">
        <w:t xml:space="preserve">large number of commuting related walks (ODs) were </w:t>
      </w:r>
      <w:r w:rsidR="000C78C9">
        <w:t xml:space="preserve">already </w:t>
      </w:r>
      <w:r w:rsidR="0095547E">
        <w:t xml:space="preserve">available from the dynamic noise exposure assessment of the study, using them </w:t>
      </w:r>
      <w:r w:rsidR="00A143A7">
        <w:t xml:space="preserve">provided </w:t>
      </w:r>
      <w:r w:rsidR="0095547E">
        <w:t xml:space="preserve">presumably more realistic results on pedestrians’ opportunities to reduce exposure to traffic noise in Helsinki.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achievable reduction in traffic noise exposure: </w:t>
      </w:r>
    </w:p>
    <w:p w14:paraId="303199B8" w14:textId="7ABFB4AB" w:rsidR="001957DE" w:rsidRDefault="001957DE" w:rsidP="00E23A20">
      <w:pPr>
        <w:pStyle w:val="ListParagraph"/>
        <w:numPr>
          <w:ilvl w:val="0"/>
          <w:numId w:val="20"/>
        </w:numPr>
      </w:pPr>
      <w:r>
        <w:t>Higher traffic noise exposure on the shortest path.</w:t>
      </w:r>
    </w:p>
    <w:p w14:paraId="0D38F241" w14:textId="76DDC27E" w:rsidR="003B6B8C" w:rsidRDefault="003B6B8C" w:rsidP="00E23A20">
      <w:pPr>
        <w:pStyle w:val="ListParagraph"/>
        <w:numPr>
          <w:ilvl w:val="0"/>
          <w:numId w:val="20"/>
        </w:numPr>
      </w:pPr>
      <w:r>
        <w:t>Longer distance between OD pair</w:t>
      </w:r>
      <w:r w:rsidR="001957DE">
        <w:t xml:space="preserve"> - i.e. </w:t>
      </w:r>
      <w:r>
        <w:t xml:space="preserve">longer shortest path. </w:t>
      </w:r>
    </w:p>
    <w:p w14:paraId="6FBF9E59" w14:textId="7376008F" w:rsidR="003B6B8C" w:rsidRDefault="003B6B8C" w:rsidP="00E23A20">
      <w:pPr>
        <w:pStyle w:val="ListParagraph"/>
        <w:numPr>
          <w:ilvl w:val="0"/>
          <w:numId w:val="20"/>
        </w:numPr>
      </w:pPr>
      <w:r>
        <w:t xml:space="preserve">Greater </w:t>
      </w:r>
      <w:r w:rsidR="00656479">
        <w:t>additional length</w:t>
      </w:r>
      <w:r>
        <w:t xml:space="preserve"> of the quiet path compared to the shortest path.</w:t>
      </w:r>
    </w:p>
    <w:p w14:paraId="1725E307" w14:textId="16333542" w:rsidR="00666A7E" w:rsidRDefault="000A79A6" w:rsidP="001957DE">
      <w:r>
        <w:lastRenderedPageBreak/>
        <w:t>T</w:t>
      </w:r>
      <w:r w:rsidR="001F1597">
        <w:t>he standard deviations of the</w:t>
      </w:r>
      <w:r w:rsidR="001E248A">
        <w:t xml:space="preserve"> average</w:t>
      </w:r>
      <w:r w:rsidR="001F1597">
        <w:t xml:space="preserve"> achievable reductions were of the same magnitude</w:t>
      </w:r>
      <w:r w:rsidR="001D515E">
        <w:t xml:space="preserve"> as the </w:t>
      </w:r>
      <w:r w:rsidR="009A0025">
        <w:t xml:space="preserve">average </w:t>
      </w:r>
      <w:r w:rsidR="001D515E">
        <w:t>reductions</w:t>
      </w:r>
      <w:r w:rsidR="004B100E">
        <w:t xml:space="preserve"> themselves</w:t>
      </w:r>
      <w:r w:rsidR="001D515E">
        <w:t xml:space="preserve">, indicating </w:t>
      </w:r>
      <w:r w:rsidR="00906A6C">
        <w:t xml:space="preserve">high </w:t>
      </w:r>
      <w:r w:rsidR="00D15C9A">
        <w:t xml:space="preserve">variability in </w:t>
      </w:r>
      <w:r w:rsidR="00906A6C">
        <w:t>opportunities for choosing quiet paths</w:t>
      </w:r>
      <w:r w:rsidR="00A10167">
        <w:t xml:space="preserve"> (in Helsinki)</w:t>
      </w:r>
      <w:r w:rsidR="00693CFD">
        <w:t>;</w:t>
      </w:r>
      <w:r w:rsidR="00906A6C">
        <w:t xml:space="preserve"> </w:t>
      </w:r>
      <w:r w:rsidR="00693CFD">
        <w:t>w</w:t>
      </w:r>
      <w:r w:rsidR="00BC3431">
        <w:t>hile in many</w:t>
      </w:r>
      <w:r w:rsidR="007A0781">
        <w:t xml:space="preserve"> cases</w:t>
      </w:r>
      <w:r w:rsidR="00BC3431">
        <w:t xml:space="preserve"> </w:t>
      </w:r>
      <w:r w:rsidR="007A0781">
        <w:t xml:space="preserve">a substantial share of the total noise exposure on the shortest path could be avoided </w:t>
      </w:r>
      <w:r w:rsidR="0087641A">
        <w:t>by</w:t>
      </w:r>
      <w:r w:rsidR="007A0781">
        <w:t xml:space="preserve"> </w:t>
      </w:r>
      <w:r w:rsidR="00A357F7">
        <w:t xml:space="preserve">choosing </w:t>
      </w:r>
      <w:r w:rsidR="007A0781">
        <w:t>a quiet path</w:t>
      </w:r>
      <w:r w:rsidR="00BC3431">
        <w:t xml:space="preserve">, in </w:t>
      </w:r>
      <w:r w:rsidR="00C26D4C">
        <w:t>many</w:t>
      </w:r>
      <w:r w:rsidR="00026598">
        <w:t xml:space="preserve"> cases </w:t>
      </w:r>
      <w:r w:rsidR="00BC3431">
        <w:t xml:space="preserve">no applicable quiet paths </w:t>
      </w:r>
      <w:r w:rsidR="00026598">
        <w:t>were</w:t>
      </w:r>
      <w:r w:rsidR="00BC3431">
        <w:t xml:space="preserve"> found for the </w:t>
      </w:r>
      <w:r w:rsidR="00723644">
        <w:t>OD pair</w:t>
      </w:r>
      <w:r w:rsidR="00BC3431">
        <w:t>.</w:t>
      </w:r>
      <w:r w:rsidR="00694AB0">
        <w:t xml:space="preserve"> </w:t>
      </w:r>
    </w:p>
    <w:p w14:paraId="3EDBD6CC" w14:textId="03264526" w:rsidR="00581792" w:rsidRDefault="00694AB0" w:rsidP="007E02D1">
      <w:r>
        <w:t xml:space="preserve">Despite the </w:t>
      </w:r>
      <w:r w:rsidR="00742A01">
        <w:t>high variability</w:t>
      </w:r>
      <w:r w:rsidR="00C3389E">
        <w:t xml:space="preserve"> </w:t>
      </w:r>
      <w:r w:rsidR="00742A01">
        <w:t>in the achievable reduction</w:t>
      </w:r>
      <w:r w:rsidR="008A2001">
        <w:t>s</w:t>
      </w:r>
      <w:r w:rsidR="00742A01">
        <w:t>,</w:t>
      </w:r>
      <w:r w:rsidR="00531CCA">
        <w:t xml:space="preserve"> the average</w:t>
      </w:r>
      <w:r w:rsidR="00D13EE3">
        <w:t>s</w:t>
      </w:r>
      <w:r w:rsidR="001920AD">
        <w:t xml:space="preserve"> </w:t>
      </w:r>
      <w:r w:rsidR="00531CCA">
        <w:t>can be interpreted as</w:t>
      </w:r>
      <w:r w:rsidR="00742A01">
        <w:t xml:space="preserve"> </w:t>
      </w:r>
      <w:r w:rsidR="00B4409A">
        <w:t xml:space="preserve">significant </w:t>
      </w:r>
      <w:r w:rsidR="008A2001" w:rsidRPr="008A2001">
        <w:rPr>
          <w:i/>
          <w:iCs/>
        </w:rPr>
        <w:t>expected</w:t>
      </w:r>
      <w:r w:rsidR="008A2001">
        <w:t xml:space="preserve"> achievable reductions in traffic noise exposur</w:t>
      </w:r>
      <w:r w:rsidR="00531CCA">
        <w:t>e</w:t>
      </w:r>
      <w:r w:rsidR="00C147F6">
        <w:t xml:space="preserve"> (e.g. 12–57 % mean reduction in exposure to noise levels higher than 65 dB and 1.6–9.6 dB mean reduction in mean dB, depending on at least the three factors presented earlier in this chapter)</w:t>
      </w:r>
      <w:r w:rsidR="008A2001">
        <w:t>.</w:t>
      </w:r>
      <w:r w:rsidR="00A5680C">
        <w:t xml:space="preserve"> </w:t>
      </w:r>
      <w:r w:rsidR="00581792">
        <w:t xml:space="preserve">The assessment confirmed that the </w:t>
      </w:r>
      <w:r w:rsidR="004505B1">
        <w:t>quiet path routing method</w:t>
      </w:r>
      <w:r w:rsidR="00581792">
        <w:t xml:space="preserve"> has 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A96132">
        <w:t>for</w:t>
      </w:r>
      <w:r w:rsidR="00581792">
        <w:t xml:space="preserve"> </w:t>
      </w:r>
      <w:r w:rsidR="002666FB">
        <w:t xml:space="preserve">many </w:t>
      </w:r>
      <w:r w:rsidR="00A96132">
        <w:t xml:space="preserve">real-worlds </w:t>
      </w:r>
      <w:r w:rsidR="00581792">
        <w:t>situations.</w:t>
      </w:r>
      <w:r w:rsidR="006B2A95">
        <w:t xml:space="preserve"> </w:t>
      </w:r>
      <w:r w:rsidR="00E625EC">
        <w:t>Therefore</w:t>
      </w:r>
      <w:r w:rsidR="00ED3F6A">
        <w:t xml:space="preserve">, it was worthwhile to build </w:t>
      </w:r>
      <w:r w:rsidR="00E625EC">
        <w:t>the</w:t>
      </w:r>
      <w:r w:rsidR="00ED3F6A">
        <w:t xml:space="preserve"> web-based quiet path route planner to </w:t>
      </w:r>
      <w:r w:rsidR="00C90BAD">
        <w:t>help</w:t>
      </w:r>
      <w:r w:rsidR="00ED3F6A">
        <w:t xml:space="preserve"> citizens to </w:t>
      </w:r>
      <w:r w:rsidR="00D64645">
        <w:t xml:space="preserve">find and utilize the opportunities </w:t>
      </w:r>
      <w:r w:rsidR="00C90BAD">
        <w:t>for</w:t>
      </w:r>
      <w:r w:rsidR="00ED3F6A">
        <w:t xml:space="preserve"> reducing journey time exposure to traffic noise</w:t>
      </w:r>
      <w:r w:rsidR="000B0ADD">
        <w:t xml:space="preserve"> in </w:t>
      </w:r>
      <w:r w:rsidR="00F16364">
        <w:t>real-life</w:t>
      </w:r>
      <w:r w:rsidR="000B0ADD">
        <w:t xml:space="preserve"> situations</w:t>
      </w:r>
      <w:r w:rsidR="00ED3F6A">
        <w:t>.</w:t>
      </w:r>
      <w:r w:rsidR="000763E9">
        <w:t xml:space="preserve"> </w:t>
      </w:r>
    </w:p>
    <w:p w14:paraId="5AE7A92A" w14:textId="5C79B8A5" w:rsidR="00686C20" w:rsidRDefault="00686C20" w:rsidP="00686C20">
      <w:pPr>
        <w:pStyle w:val="Heading2"/>
      </w:pPr>
      <w:bookmarkStart w:id="165" w:name="_Toc37014154"/>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65"/>
    </w:p>
    <w:p w14:paraId="420A6C48" w14:textId="68AAD06F" w:rsidR="00230F34" w:rsidRDefault="009527EC" w:rsidP="003D3EE2">
      <w:r>
        <w:t xml:space="preserve">In direct dynamic exposure assessments, the real paths </w:t>
      </w:r>
      <w:r w:rsidR="00DE5738">
        <w:t>of pedestrians</w:t>
      </w:r>
      <w:r w:rsidR="004570D8">
        <w:t xml:space="preserve"> </w:t>
      </w:r>
      <w:r>
        <w:t xml:space="preserve">are determined by e.g. GPS tracking. </w:t>
      </w:r>
      <w:r w:rsidR="003D3EE2">
        <w:t xml:space="preserve">In this study, the dynamic exposure to traffic noise was assessed </w:t>
      </w:r>
      <w:r w:rsidR="0074783A">
        <w:t>using modelled</w:t>
      </w:r>
      <w:r w:rsidR="003D3EE2">
        <w:t xml:space="preserve"> </w:t>
      </w:r>
      <w:r w:rsidR="00310941">
        <w:t>(</w:t>
      </w:r>
      <w:r w:rsidR="003D3EE2">
        <w:t>commuting-related</w:t>
      </w:r>
      <w:r w:rsidR="00310941">
        <w:t>)</w:t>
      </w:r>
      <w:r w:rsidR="003D3EE2">
        <w:t xml:space="preserve"> walks assuming that pedestrians always take the shortest path. However, it is likely that often this is not the case</w:t>
      </w:r>
      <w:r w:rsidR="001A2142">
        <w:t xml:space="preserve">, as </w:t>
      </w:r>
      <w:r w:rsidR="00046ED3">
        <w:t>discovered</w:t>
      </w:r>
      <w:r w:rsidR="001A2142">
        <w:t xml:space="preserve"> by</w:t>
      </w:r>
      <w:r w:rsidR="00046ED3">
        <w:t xml:space="preserve"> e.g.</w:t>
      </w:r>
      <w:r w:rsidR="001A2142">
        <w:t xml:space="preserve"> </w:t>
      </w:r>
      <w:r w:rsidR="001A2142">
        <w:fldChar w:fldCharType="begin"/>
      </w:r>
      <w:r w:rsidR="001A2142">
        <w:instrText xml:space="preserve"> ADDIN ZOTERO_ITEM CSL_CITATION {"citationID":"AizUcSU7","properties":{"formattedCitation":"(Buliung et al., 2013)","plainCitation":"(Buliung et al., 2013)","noteIndex":0},"citationItems":[{"id":434,"uris":["http://zotero.org/users/5467145/items/SYV8CJI2"],"uri":["http://zotero.org/users/5467145/items/SYV8CJI2"],"itemData":{"id":434,"type":"article-journal","container-title":"American journal of public health","issue":"9","page":"1589–1596","source":"Google Scholar","title":"The “path” not taken: exploring structural differences in mapped-versus shortest-network-path school travel routes","title-short":"The “path” not taken","volume":"103","author":[{"family":"Buliung","given":"Ron N."},{"family":"Larsen","given":"Kristian"},{"family":"Faulkner","given":"Guy EJ"},{"family":"Stone","given":"Michelle R."}],"issued":{"date-parts":[["2013"]]}}}],"schema":"https://github.com/citation-style-language/schema/raw/master/csl-citation.json"} </w:instrText>
      </w:r>
      <w:r w:rsidR="001A2142">
        <w:fldChar w:fldCharType="separate"/>
      </w:r>
      <w:r w:rsidR="001A2142">
        <w:rPr>
          <w:noProof/>
        </w:rPr>
        <w:t>(Buliung et al., 2013)</w:t>
      </w:r>
      <w:r w:rsidR="001A2142">
        <w:fldChar w:fldCharType="end"/>
      </w:r>
      <w:r w:rsidR="00AF483B">
        <w:t>. H</w:t>
      </w:r>
      <w:r w:rsidR="00875745">
        <w:t>ence</w:t>
      </w:r>
      <w:r w:rsidR="00AF483B">
        <w:t>,</w:t>
      </w:r>
      <w:r w:rsidR="00875745">
        <w:t xml:space="preserve"> the </w:t>
      </w:r>
      <w:r w:rsidR="00563FD8">
        <w:t>reliability</w:t>
      </w:r>
      <w:r w:rsidR="00875745">
        <w:t xml:space="preserve"> of the dynamic exposure assessment may be limited</w:t>
      </w:r>
      <w:r w:rsidR="00DA13E6">
        <w:t xml:space="preserve"> for revealing the true exposures</w:t>
      </w:r>
      <w:r w:rsidR="00552223">
        <w:t xml:space="preserve"> </w:t>
      </w:r>
      <w:r w:rsidR="00FF0782">
        <w:t xml:space="preserve">to </w:t>
      </w:r>
      <w:r w:rsidR="00EA00BB">
        <w:t xml:space="preserve">traffic </w:t>
      </w:r>
      <w:r w:rsidR="00FF0782">
        <w:t xml:space="preserve">noise </w:t>
      </w:r>
      <w:r w:rsidR="00552223">
        <w:t>on local walks</w:t>
      </w:r>
      <w:r w:rsidR="00875745">
        <w:t>.</w:t>
      </w:r>
      <w:r w:rsidR="00406250">
        <w:t xml:space="preserve"> </w:t>
      </w:r>
    </w:p>
    <w:p w14:paraId="36C75EF7" w14:textId="77777777" w:rsidR="007E1394" w:rsidRDefault="00406250" w:rsidP="003D3EE2">
      <w:r>
        <w:t>More accurate assessment</w:t>
      </w:r>
      <w:r w:rsidR="00EA5917">
        <w:t>s</w:t>
      </w:r>
      <w:r>
        <w:t xml:space="preserve"> on </w:t>
      </w:r>
      <w:r w:rsidR="00EA5917">
        <w:t xml:space="preserve">traffic noise exposures and </w:t>
      </w:r>
      <w:r>
        <w:t>opportunities for unexposed walking would require studying pedestrians’</w:t>
      </w:r>
      <w:r w:rsidR="00A02B80">
        <w:t xml:space="preserve"> </w:t>
      </w:r>
      <w:r>
        <w:t xml:space="preserve">route choices in different noise environments; how </w:t>
      </w:r>
      <w:r w:rsidR="00A5732F">
        <w:t xml:space="preserve">long additional distances are pedestrians </w:t>
      </w:r>
      <w:r w:rsidR="004A08D7">
        <w:t>willing</w:t>
      </w:r>
      <w:r w:rsidR="00A5732F">
        <w:t xml:space="preserve"> to walk in order to avoid exposure to</w:t>
      </w:r>
      <w:r w:rsidR="004710E6">
        <w:t xml:space="preserve"> noise</w:t>
      </w:r>
      <w:r w:rsidR="00492847">
        <w:t xml:space="preserve"> (or other pollutants)</w:t>
      </w:r>
      <w:r w:rsidR="00964BA0">
        <w:t>?</w:t>
      </w:r>
      <w:r w:rsidR="00A5732F">
        <w:t xml:space="preserve"> </w:t>
      </w:r>
      <w:r w:rsidR="00A62CFF">
        <w:t xml:space="preserve">Then, a </w:t>
      </w:r>
      <w:r w:rsidR="00492847">
        <w:t xml:space="preserve">concept </w:t>
      </w:r>
      <w:r w:rsidR="004A25E6">
        <w:t xml:space="preserve">of </w:t>
      </w:r>
      <w:r w:rsidR="00492847">
        <w:t>“most probable path” would need to be established</w:t>
      </w:r>
      <w:r w:rsidR="00230F34">
        <w:t xml:space="preserve"> to model </w:t>
      </w:r>
      <w:r w:rsidR="00A62CFF">
        <w:t>more realistic</w:t>
      </w:r>
      <w:r w:rsidR="00230F34">
        <w:t xml:space="preserve"> paths</w:t>
      </w:r>
      <w:r w:rsidR="006B2A21">
        <w:t>.</w:t>
      </w:r>
      <w:r w:rsidR="007437AB">
        <w:t xml:space="preserve"> </w:t>
      </w:r>
    </w:p>
    <w:p w14:paraId="0C8BBD30" w14:textId="18261CDF" w:rsidR="00532654" w:rsidRDefault="00664FAE" w:rsidP="003D3EE2">
      <w:r>
        <w:t xml:space="preserve">However, </w:t>
      </w:r>
      <w:r w:rsidR="009857CF">
        <w:t>model</w:t>
      </w:r>
      <w:r w:rsidR="00246E42">
        <w:t>l</w:t>
      </w:r>
      <w:r w:rsidR="009857CF">
        <w:t xml:space="preserve">ing </w:t>
      </w:r>
      <w:r>
        <w:t xml:space="preserve">route choices of pedestrians </w:t>
      </w:r>
      <w:r w:rsidR="009857CF">
        <w:t xml:space="preserve">was </w:t>
      </w:r>
      <w:r>
        <w:t xml:space="preserve">left outside the scope of </w:t>
      </w:r>
      <w:r w:rsidR="00F0681C">
        <w:t xml:space="preserve">this </w:t>
      </w:r>
      <w:r w:rsidR="00306F95">
        <w:t>study</w:t>
      </w:r>
      <w:r>
        <w:t xml:space="preserve">. </w:t>
      </w:r>
      <w:r w:rsidR="007E1394">
        <w:t>Instead, the focus was on developing a conceptual and technical framework</w:t>
      </w:r>
      <w:r w:rsidR="00A75526">
        <w:t xml:space="preserve"> </w:t>
      </w:r>
      <w:r w:rsidR="007E1394">
        <w:t xml:space="preserve">for assessing noise exposure and </w:t>
      </w:r>
      <w:r w:rsidR="00A75526">
        <w:t xml:space="preserve">implementing an </w:t>
      </w:r>
      <w:r w:rsidR="007E1394">
        <w:t>exposure-based least cost paths routing</w:t>
      </w:r>
      <w:r w:rsidR="00736444">
        <w:t xml:space="preserve"> (“quiet path routing”)</w:t>
      </w:r>
      <w:r w:rsidR="00A6390D">
        <w:t xml:space="preserve"> method</w:t>
      </w:r>
      <w:r w:rsidR="007E1394">
        <w:t xml:space="preserve">. </w:t>
      </w:r>
      <w:r w:rsidR="00DF41FA">
        <w:t xml:space="preserve">Despite calculating alternative quiet paths for each </w:t>
      </w:r>
      <w:r w:rsidR="00723644">
        <w:t>OD pair</w:t>
      </w:r>
      <w:r w:rsidR="00DF41FA">
        <w:t>, no attempt was made to determine which of the paths is the best and thus most probable for a pedestrian to take.</w:t>
      </w:r>
      <w:r w:rsidR="002B0189">
        <w:t xml:space="preserve"> </w:t>
      </w:r>
    </w:p>
    <w:p w14:paraId="081C8F49" w14:textId="4831418C" w:rsidR="00C363F9" w:rsidRDefault="00581792" w:rsidP="003D3EE2">
      <w:r>
        <w:lastRenderedPageBreak/>
        <w:t xml:space="preserve">Assumedly, in many cases the question of achievable reductions </w:t>
      </w:r>
      <w:r w:rsidR="0083453F">
        <w:t>in traffic noise exposure is not only about assessing the quiet path alternatives at OD-level, but also assessing the alterative ODs for a</w:t>
      </w:r>
      <w:r w:rsidR="00003612">
        <w:t xml:space="preserve"> </w:t>
      </w:r>
      <w:r w:rsidR="0083453F">
        <w:t xml:space="preserve">walk. </w:t>
      </w:r>
      <w:r w:rsidR="00003612">
        <w:t>However, no attempt was made to assess opportunities for replacing the commuting-related walks with walks having different public transport hub</w:t>
      </w:r>
      <w:r w:rsidR="0065296A">
        <w:t>s</w:t>
      </w:r>
      <w:r w:rsidR="00003612">
        <w:t xml:space="preserve"> as destination</w:t>
      </w:r>
      <w:r w:rsidR="0065296A">
        <w:t>s</w:t>
      </w:r>
      <w:r w:rsidR="00003612">
        <w:t>.</w:t>
      </w:r>
      <w:r w:rsidR="0065296A">
        <w:t xml:space="preserve"> </w:t>
      </w:r>
      <w:r w:rsidR="009A1389">
        <w:t xml:space="preserve">The </w:t>
      </w:r>
      <w:r w:rsidR="007C05BB">
        <w:t>possibilities for such analysis were limited by the outsourced routing analysis for determining the local walks (by requesting planned itineraries from HRT’s route planner for commutes)</w:t>
      </w:r>
      <w:r w:rsidR="00287585">
        <w:t xml:space="preserve"> – in order </w:t>
      </w:r>
      <w:r w:rsidR="00B40532">
        <w:t xml:space="preserve">to allow multi-destination least cost path analysis for the local walks, </w:t>
      </w:r>
      <w:r w:rsidR="00BF54A4">
        <w:t xml:space="preserve">also the itinerary planning would have had to be involved in the </w:t>
      </w:r>
      <w:r w:rsidR="00301985">
        <w:t xml:space="preserve">quiet path routing </w:t>
      </w:r>
      <w:r w:rsidR="001C0B0D">
        <w:t>analysis</w:t>
      </w:r>
      <w:r w:rsidR="00492129">
        <w:t xml:space="preserve">. </w:t>
      </w:r>
      <w:r w:rsidR="00EF1FA0">
        <w:t xml:space="preserve">The opportunities for integrating the quiet path routing method in </w:t>
      </w:r>
      <w:r w:rsidR="00556EA0">
        <w:t xml:space="preserve">a </w:t>
      </w:r>
      <w:r w:rsidR="00EF1FA0">
        <w:t xml:space="preserve">public transport route planner are discussed further in </w:t>
      </w:r>
      <w:r w:rsidR="00224384">
        <w:t xml:space="preserve">chapter </w:t>
      </w:r>
      <w:r w:rsidR="005D4A77">
        <w:t>5</w:t>
      </w:r>
      <w:r w:rsidR="00EF1FA0">
        <w:t>.</w:t>
      </w:r>
      <w:r w:rsidR="005D4A77">
        <w:t>8</w:t>
      </w:r>
      <w:r w:rsidR="00F17194">
        <w:t>.</w:t>
      </w:r>
    </w:p>
    <w:p w14:paraId="3F22AB23" w14:textId="57BE03CC" w:rsidR="00DF41FA" w:rsidRDefault="0098031F" w:rsidP="003D3EE2">
      <w:r>
        <w:t xml:space="preserve">In this thesis, no spatial analysis was conducted on the achievable reductions in exposure to traffic noise, but it was assessed statistically at a municipality-level. </w:t>
      </w:r>
      <w:r w:rsidR="00532654">
        <w:t xml:space="preserve">While some of the quiet paths were clearly outperforming the shortest paths (just slightly longer but considerably less noisy), the final decision on </w:t>
      </w:r>
      <w:r>
        <w:t>“</w:t>
      </w:r>
      <w:r w:rsidR="00532654">
        <w:t>choosing the path</w:t>
      </w:r>
      <w:r>
        <w:t>”</w:t>
      </w:r>
      <w:r w:rsidR="00532654">
        <w:t xml:space="preserve"> was still left unanswered. One </w:t>
      </w:r>
      <w:r w:rsidR="00C5593A">
        <w:t xml:space="preserve">potential </w:t>
      </w:r>
      <w:r w:rsidR="00532654">
        <w:t xml:space="preserve">approach </w:t>
      </w:r>
      <w:r w:rsidR="00C5593A">
        <w:t xml:space="preserve">instead of </w:t>
      </w:r>
      <w:r w:rsidR="00532654">
        <w:t xml:space="preserve">using the shortest path in the exposure assessment would </w:t>
      </w:r>
      <w:r w:rsidR="00612138">
        <w:t xml:space="preserve">have been </w:t>
      </w:r>
      <w:r w:rsidR="00532654">
        <w:t xml:space="preserve">to define </w:t>
      </w:r>
      <w:r w:rsidR="00D74BF9">
        <w:t>an</w:t>
      </w:r>
      <w:r w:rsidR="00C5593A">
        <w:t xml:space="preserve"> index that measures both </w:t>
      </w:r>
      <w:r w:rsidR="00FC771D">
        <w:t xml:space="preserve">the </w:t>
      </w:r>
      <w:r w:rsidR="00C5593A">
        <w:t xml:space="preserve">presence of alternatives paths and </w:t>
      </w:r>
      <w:r w:rsidR="00FC771D">
        <w:t xml:space="preserve">the </w:t>
      </w:r>
      <w:r w:rsidR="00C5593A">
        <w:t>achievable reductions in traffic noise exposure on those paths.</w:t>
      </w:r>
      <w:r w:rsidR="003C63FE">
        <w:t xml:space="preserve"> Then, comparing that index</w:t>
      </w:r>
      <w:r w:rsidR="00706C7F">
        <w:t xml:space="preserve"> (</w:t>
      </w:r>
      <w:r w:rsidR="003C63FE">
        <w:t xml:space="preserve">aggregated at </w:t>
      </w:r>
      <w:r w:rsidR="00706C7F">
        <w:t xml:space="preserve">e.g. neighborhood-level) </w:t>
      </w:r>
      <w:r w:rsidR="003C63FE">
        <w:t>to the respective average traffic noise exposures</w:t>
      </w:r>
      <w:r w:rsidR="00706C7F">
        <w:t xml:space="preserve"> (on the shortest paths)</w:t>
      </w:r>
      <w:r w:rsidR="003C63FE">
        <w:t xml:space="preserve">, more applicable interpretations could be made on the </w:t>
      </w:r>
      <w:r w:rsidR="00706C7F">
        <w:t>likely</w:t>
      </w:r>
      <w:r w:rsidR="003C63FE">
        <w:t xml:space="preserve"> </w:t>
      </w:r>
      <w:r w:rsidR="00706C7F">
        <w:t xml:space="preserve">exposures to traffic noise and opportunities for choosing quiet paths. </w:t>
      </w:r>
    </w:p>
    <w:p w14:paraId="5D35515B" w14:textId="201FA080" w:rsidR="00DF41FA" w:rsidRDefault="00DC0597" w:rsidP="003D3EE2">
      <w:r>
        <w:t xml:space="preserve">Given this uncertainty, more detailed assessments would be needed to validate the results on </w:t>
      </w:r>
      <w:r w:rsidR="00FF3B46">
        <w:t xml:space="preserve">the </w:t>
      </w:r>
      <w:r>
        <w:t>dynamic traffic noise exposures.</w:t>
      </w:r>
      <w:r w:rsidR="00EE48EB">
        <w:t xml:space="preserve"> Presence </w:t>
      </w:r>
      <w:r w:rsidR="00C5527B">
        <w:t xml:space="preserve">and </w:t>
      </w:r>
      <w:r w:rsidR="00EC44A9">
        <w:t xml:space="preserve">achievable reductions in noise exposure on </w:t>
      </w:r>
      <w:r w:rsidR="00C5527B">
        <w:t xml:space="preserve">the possible </w:t>
      </w:r>
      <w:r w:rsidR="00EE48EB">
        <w:t>alternative quiet paths should be inspected at least for the areas with the highest average noise exposures</w:t>
      </w:r>
      <w:r w:rsidR="002A5519">
        <w:t xml:space="preserve">. Then, those </w:t>
      </w:r>
      <w:r w:rsidR="00FF3B46">
        <w:t xml:space="preserve">areas can be divided into two classes of which only the first contains unavoidably noisy </w:t>
      </w:r>
      <w:r w:rsidR="00710F29">
        <w:t xml:space="preserve">and </w:t>
      </w:r>
      <w:r w:rsidR="00CC2BC0">
        <w:t>hence</w:t>
      </w:r>
      <w:r w:rsidR="00710F29">
        <w:t xml:space="preserve"> problematic </w:t>
      </w:r>
      <w:r w:rsidR="00FF3B46">
        <w:t>walking conditions</w:t>
      </w:r>
      <w:r w:rsidR="002A5519">
        <w:t>:</w:t>
      </w:r>
    </w:p>
    <w:p w14:paraId="76D1B783" w14:textId="269DDA87" w:rsidR="002A5519" w:rsidRDefault="00736430" w:rsidP="00E23A20">
      <w:pPr>
        <w:pStyle w:val="ListParagraph"/>
        <w:numPr>
          <w:ilvl w:val="0"/>
          <w:numId w:val="18"/>
        </w:numPr>
      </w:pPr>
      <w:r>
        <w:t>L</w:t>
      </w:r>
      <w:r w:rsidR="002A5519">
        <w:t>ocal walks are exposed to high traffic noise levels and no quieter path alternatives are found.</w:t>
      </w:r>
    </w:p>
    <w:p w14:paraId="58FA2B5F" w14:textId="60CD64B0" w:rsidR="002B67D3" w:rsidRDefault="00736430" w:rsidP="00E23A20">
      <w:pPr>
        <w:pStyle w:val="ListParagraph"/>
        <w:numPr>
          <w:ilvl w:val="0"/>
          <w:numId w:val="18"/>
        </w:numPr>
      </w:pPr>
      <w:r>
        <w:t>L</w:t>
      </w:r>
      <w:r w:rsidR="002A5519">
        <w:t xml:space="preserve">ocal walks are exposed to high traffic noise levels but for many of them alternative, only </w:t>
      </w:r>
      <w:r w:rsidR="00F36CDD">
        <w:t>a little</w:t>
      </w:r>
      <w:r w:rsidR="002A5519">
        <w:t xml:space="preserve"> longer, quiet paths can be found. </w:t>
      </w:r>
    </w:p>
    <w:p w14:paraId="1DA714E9" w14:textId="0AD080D0" w:rsidR="00970850" w:rsidRDefault="00281E1D" w:rsidP="00FC771D">
      <w:r>
        <w:t xml:space="preserve">However, </w:t>
      </w:r>
      <w:r w:rsidR="008D315F">
        <w:t>when</w:t>
      </w:r>
      <w:r w:rsidR="005E1DA2">
        <w:t xml:space="preserve"> large-scale spatial analysis on the presence of quiet path alternatives on certain areas is not required, the web-based quiet path route planner </w:t>
      </w:r>
      <w:r w:rsidR="00B077EB">
        <w:t>allow</w:t>
      </w:r>
      <w:r w:rsidR="00394938">
        <w:t>s quickly inspecting the availability of quiet paths in an area of interest</w:t>
      </w:r>
      <w:r w:rsidR="00225309">
        <w:t xml:space="preserve">. By using the quiet path route planner, </w:t>
      </w:r>
      <w:r w:rsidR="00626F65">
        <w:t>a</w:t>
      </w:r>
      <w:r w:rsidR="006E610B">
        <w:t xml:space="preserve"> </w:t>
      </w:r>
      <w:r w:rsidR="00225309">
        <w:t xml:space="preserve">user can make his/her own interpretations regarding the exposure to traffic noise in certain area according to his/her willingness to walk additional distances to avoid </w:t>
      </w:r>
      <w:r w:rsidR="00D24011">
        <w:t>exposure to noise</w:t>
      </w:r>
      <w:r w:rsidR="00225309">
        <w:t>.</w:t>
      </w:r>
      <w:r w:rsidR="009E0EAC">
        <w:t xml:space="preserve"> </w:t>
      </w:r>
      <w:r w:rsidR="006E610B">
        <w:t xml:space="preserve">After all, </w:t>
      </w:r>
      <w:r w:rsidR="00A94A6B">
        <w:t xml:space="preserve">the realized </w:t>
      </w:r>
      <w:r w:rsidR="006E610B">
        <w:t xml:space="preserve">dynamic exposure to </w:t>
      </w:r>
      <w:r w:rsidR="006E610B">
        <w:lastRenderedPageBreak/>
        <w:t xml:space="preserve">traffic noise </w:t>
      </w:r>
      <w:r w:rsidR="008D315F">
        <w:t>in</w:t>
      </w:r>
      <w:r w:rsidR="006E610B">
        <w:t xml:space="preserve"> a certain area is not a function of just the </w:t>
      </w:r>
      <w:r w:rsidR="00A94A6B">
        <w:t xml:space="preserve">noise environment of the </w:t>
      </w:r>
      <w:r w:rsidR="006E610B">
        <w:t xml:space="preserve">area but also of the </w:t>
      </w:r>
      <w:r w:rsidR="00060192">
        <w:t>route choices of the residents</w:t>
      </w:r>
      <w:r w:rsidR="006E610B">
        <w:t xml:space="preserve">. </w:t>
      </w:r>
    </w:p>
    <w:p w14:paraId="6DF7C0AB" w14:textId="604F3D0A" w:rsidR="00581792" w:rsidRDefault="009418FF" w:rsidP="00581792">
      <w:pPr>
        <w:pStyle w:val="Heading2"/>
      </w:pPr>
      <w:bookmarkStart w:id="166" w:name="_Ref26450045"/>
      <w:bookmarkStart w:id="167" w:name="_Toc37014155"/>
      <w:r w:rsidRPr="00CC2F87">
        <w:t xml:space="preserve">Alternative quiet paths need to be calculated to suit different situations and </w:t>
      </w:r>
      <w:r w:rsidR="00177AAB">
        <w:t>people</w:t>
      </w:r>
      <w:r w:rsidRPr="00CC2F87">
        <w:t xml:space="preserve"> with varying preferences</w:t>
      </w:r>
      <w:bookmarkEnd w:id="166"/>
      <w:bookmarkEnd w:id="167"/>
    </w:p>
    <w:p w14:paraId="5B98D4E8" w14:textId="4FE3CF78" w:rsidR="004743C3" w:rsidRDefault="00575F69" w:rsidP="004743C3">
      <w:r>
        <w:t>Since</w:t>
      </w:r>
      <w:r w:rsidR="00177AAB">
        <w:t xml:space="preserve"> </w:t>
      </w:r>
      <w:r w:rsidR="005D46DE">
        <w:t xml:space="preserve">the </w:t>
      </w:r>
      <w:r w:rsidR="00177AAB">
        <w:t>environmental impedance function 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B02D67">
        <w:rPr>
          <w:i/>
          <w:iCs/>
        </w:rPr>
        <w:t>best</w:t>
      </w:r>
      <w:r w:rsidR="00B02D67">
        <w:t xml:space="preserve"> path </w:t>
      </w:r>
      <w:r w:rsidR="006742B1">
        <w:t>could not be implemented in the quiet path routing application</w:t>
      </w:r>
      <w:r w:rsidR="00177AAB">
        <w:t xml:space="preserve">. </w:t>
      </w:r>
      <w:r w:rsidR="006742B1">
        <w:t xml:space="preserve">Likewise, 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as sensitivity to noise and time-constraints </w:t>
      </w:r>
      <w:r w:rsidR="007B47DE">
        <w:t xml:space="preserve">depend on the </w:t>
      </w:r>
      <w:r w:rsidR="006742B1">
        <w:t>person</w:t>
      </w:r>
      <w:r w:rsidR="007B47DE">
        <w:t xml:space="preserve"> and the situation</w:t>
      </w:r>
      <w:r w:rsidR="006742B1">
        <w:t xml:space="preserve">. </w:t>
      </w:r>
      <w:r w:rsidR="00007C74">
        <w:t>Thus</w:t>
      </w:r>
      <w:r w:rsidR="00A71532">
        <w:t xml:space="preserve">, one of the key </w:t>
      </w:r>
      <w:r w:rsidR="00D86558">
        <w:t>features</w:t>
      </w:r>
      <w:r w:rsidR="00A71532">
        <w:t xml:space="preserve"> of the quiet path routing application is to calculate several alternative quiet paths </w:t>
      </w:r>
      <w:r w:rsidR="00A13DE2">
        <w:t>for</w:t>
      </w:r>
      <w:r w:rsidR="00F97F10">
        <w:t xml:space="preserve"> an</w:t>
      </w:r>
      <w:r w:rsidR="00A71532">
        <w:t xml:space="preserve"> </w:t>
      </w:r>
      <w:r w:rsidR="00723644">
        <w:t>OD pair</w:t>
      </w:r>
      <w:r w:rsidR="00A71532">
        <w:t xml:space="preserve"> to </w:t>
      </w:r>
      <w:r w:rsidR="00F97F10">
        <w:t xml:space="preserve">let the user make the final decision on the most desirable path. </w:t>
      </w:r>
    </w:p>
    <w:p w14:paraId="4E96FC91" w14:textId="3830B2CE" w:rsidR="00E22151" w:rsidRPr="004743C3"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set of noise sensitivity coefficients was defined to range from 0.1 to 40, where the higher coefficients effectively override the effect of length in calculating the costs. </w:t>
      </w:r>
      <w:r w:rsidR="00213871">
        <w:t xml:space="preserve">Consequently, </w:t>
      </w:r>
      <w:r w:rsidR="00003F6B">
        <w:t xml:space="preserve">while </w:t>
      </w:r>
      <w:r w:rsidR="00213871">
        <w:t>many of the paths are almost identical with the shortest path</w:t>
      </w:r>
      <w:r w:rsidR="00003F6B">
        <w:t xml:space="preserve">, then </w:t>
      </w:r>
      <w:r w:rsidR="00213871">
        <w:t xml:space="preserve">others </w:t>
      </w:r>
      <w:r w:rsidR="00003F6B">
        <w:t xml:space="preserve">are typically </w:t>
      </w:r>
      <w:r w:rsidR="00213871">
        <w:t xml:space="preserve">significantly longer </w:t>
      </w:r>
      <w:r w:rsidR="00234441">
        <w:t>but</w:t>
      </w:r>
      <w:r w:rsidR="00213871">
        <w:t xml:space="preserve"> </w:t>
      </w:r>
      <w:r w:rsidR="00204B57">
        <w:t xml:space="preserve">also </w:t>
      </w:r>
      <w:r w:rsidR="00213871">
        <w:t xml:space="preserve">quieter. </w:t>
      </w:r>
      <w:r w:rsidR="00896CF4">
        <w:t xml:space="preserve">According to the results of the study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534BAA">
        <w:t xml:space="preserve"> making</w:t>
      </w:r>
      <w:r w:rsidR="00F51324">
        <w:t>.</w:t>
      </w:r>
      <w:r w:rsidR="007A6432">
        <w:t xml:space="preserve"> </w:t>
      </w:r>
    </w:p>
    <w:p w14:paraId="1FE576B3" w14:textId="24A8DD2B" w:rsidR="007D2D5E" w:rsidRDefault="007D2D5E" w:rsidP="002A6C9E">
      <w:pPr>
        <w:pStyle w:val="Heading2"/>
      </w:pPr>
      <w:bookmarkStart w:id="168" w:name="_Toc37014156"/>
      <w:r>
        <w:t xml:space="preserve">Uncertainties in </w:t>
      </w:r>
      <w:r w:rsidR="0073004A">
        <w:t>exposure-response</w:t>
      </w:r>
      <w:r>
        <w:t xml:space="preserve"> relationship</w:t>
      </w:r>
      <w:r w:rsidR="0073004A">
        <w:t>s</w:t>
      </w:r>
      <w:r>
        <w:t xml:space="preserve"> challenge the environmental impedance function</w:t>
      </w:r>
      <w:bookmarkEnd w:id="168"/>
    </w:p>
    <w:p w14:paraId="06B809F2" w14:textId="77777777" w:rsidR="00754034" w:rsidRDefault="00BB6D42" w:rsidP="007B6BD6">
      <w:r>
        <w:t xml:space="preserve">Exposure-based least cost path routing has been developed as a concept only in a few studies and the implementations, including the definition of the environmental impedance function, are often very case-specific and not perfectly explained </w:t>
      </w:r>
      <w:r>
        <w:fldChar w:fldCharType="begin"/>
      </w:r>
      <w:r>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Lwin &amp; Murayama, 2011; Quercia et al., 2014; Ribeiro &amp; Mendes, 2011; Sharker et al., 2012; Su et al., 2010)</w:t>
      </w:r>
      <w:r>
        <w:fldChar w:fldCharType="end"/>
      </w:r>
      <w:r>
        <w:t xml:space="preserve">. The focus in these papers have been rather explaining the need and the technical and data-related methods of the proof of concept route planners for healthier routes. </w:t>
      </w:r>
    </w:p>
    <w:p w14:paraId="59D57228" w14:textId="77777777" w:rsidR="00482AE1" w:rsidRDefault="007B6BD6" w:rsidP="007B6BD6">
      <w:r>
        <w:lastRenderedPageBreak/>
        <w:t xml:space="preserve">Undoubtedly, the most challenging component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environmental impedance function</w:t>
      </w:r>
      <w:r w:rsidR="00E27696">
        <w:t xml:space="preserve"> (EIF)</w:t>
      </w:r>
      <w:r>
        <w:t xml:space="preserve"> for noise</w:t>
      </w:r>
      <w:r w:rsidR="00AE23DB">
        <w:t>, as</w:t>
      </w:r>
      <w:r w:rsidR="00FB0CC9">
        <w:t xml:space="preserve"> </w:t>
      </w:r>
      <w:r w:rsidR="00AE23DB">
        <w:t>n</w:t>
      </w:r>
      <w:r w:rsidR="00D92019">
        <w:t xml:space="preserve">o well-established EIF for noise could be found from the prior studies. </w:t>
      </w:r>
      <w:r w:rsidR="00E32D6B">
        <w:t xml:space="preserve">Ideally, the EIF should model the perceived annoyance from dynamic exposure to different noise levels. </w:t>
      </w:r>
      <w:r w:rsidR="00E27696">
        <w:t>Hence, literature on sound pressure level – annoyance relationship was searched to guide defining the EIF.</w:t>
      </w:r>
      <w:r w:rsidR="005C7013">
        <w:t xml:space="preserve"> Since most of the papers where annoyance from traffic noise was assessed focus</w:t>
      </w:r>
      <w:r w:rsidR="007D2539">
        <w:t xml:space="preserve"> </w:t>
      </w:r>
      <w:r w:rsidR="005C7013">
        <w:t>on static noise exposure (</w:t>
      </w:r>
      <w:r w:rsidR="00597CBB">
        <w:t>SPL</w:t>
      </w:r>
      <w:r w:rsidR="005C7013">
        <w:t xml:space="preserve"> vs. annoyance at </w:t>
      </w:r>
      <w:r w:rsidR="00ED40B4">
        <w:t>in terms</w:t>
      </w:r>
      <w:r w:rsidR="0009033A">
        <w:t xml:space="preserve"> </w:t>
      </w:r>
      <w:r w:rsidR="00ED40B4">
        <w:t>of</w:t>
      </w:r>
      <w:r w:rsidR="0009033A">
        <w:t xml:space="preserve"> home location</w:t>
      </w:r>
      <w:r w:rsidR="005C7013">
        <w:t>), the scientific basis for defining an EIF for</w:t>
      </w:r>
      <w:r w:rsidR="0009033A">
        <w:t xml:space="preserve"> dynamic traffic noise exposure</w:t>
      </w:r>
      <w:r w:rsidR="005C7013">
        <w:t xml:space="preserve"> </w:t>
      </w:r>
      <w:r w:rsidR="00B800FD">
        <w:t>was</w:t>
      </w:r>
      <w:r w:rsidR="005C7013">
        <w:t xml:space="preserve"> limited.</w:t>
      </w:r>
      <w:r w:rsidR="00104156">
        <w:t xml:space="preserve"> </w:t>
      </w:r>
    </w:p>
    <w:p w14:paraId="60ED27AA" w14:textId="36B64423" w:rsidR="0018497C" w:rsidRDefault="00597CBB" w:rsidP="007B6BD6">
      <w:r>
        <w:t>T</w:t>
      </w:r>
      <w:r w:rsidR="00104156">
        <w:t xml:space="preserve">wo alternative </w:t>
      </w:r>
      <w:r w:rsidR="00163915">
        <w:t>noise cost functions</w:t>
      </w:r>
      <w:r w:rsidR="00D96A30">
        <w:t xml:space="preserve"> </w:t>
      </w:r>
      <w:r w:rsidR="00104156">
        <w:t>were</w:t>
      </w:r>
      <w:r w:rsidR="00D96A30">
        <w:t xml:space="preserve"> defined and</w:t>
      </w:r>
      <w:r w:rsidR="00104156">
        <w:t xml:space="preserve"> tested </w:t>
      </w:r>
      <w:r w:rsidR="00D420D2">
        <w:t>in quiet path routing</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D24ED1">
        <w:instrText xml:space="preserve"> ADDIN ZOTERO_ITEM CSL_CITATION {"citationID":"VzeyWIUD","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Stevens, 1960)</w:t>
      </w:r>
      <w:r w:rsidR="00D24ED1">
        <w:fldChar w:fldCharType="end"/>
      </w:r>
      <w:r w:rsidR="00D24ED1">
        <w:t xml:space="preserve"> power law’s revision by </w:t>
      </w:r>
      <w:r w:rsidR="00D24ED1">
        <w:fldChar w:fldCharType="begin"/>
      </w:r>
      <w:r w:rsidR="00D24ED1">
        <w:instrText xml:space="preserve"> ADDIN ZOTERO_ITEM CSL_CITATION {"citationID":"NqXwVi4h","properties":{"formattedCitation":"(Parmanen, 2007)","plainCitation":"(Parmanen, 2007)","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Parmanen, 2007)</w:t>
      </w:r>
      <w:r w:rsidR="00D24ED1">
        <w:fldChar w:fldCharType="end"/>
      </w:r>
      <w:r w:rsidR="00D24ED1">
        <w:t>, where sound intensity and sound pressure level</w:t>
      </w:r>
      <w:r w:rsidR="00EB0426">
        <w:t xml:space="preserve"> (SPL)</w:t>
      </w:r>
      <w:r w:rsidR="00D24ED1">
        <w:t xml:space="preserve"> are assumed </w:t>
      </w:r>
      <w:r w:rsidR="00DA3EEA" w:rsidRPr="00DA3EEA">
        <w:t xml:space="preserve">interchangeable </w:t>
      </w:r>
      <w:r w:rsidR="00DA3EEA">
        <w:t>and</w:t>
      </w:r>
      <w:r w:rsidR="00D24ED1">
        <w:t xml:space="preserve"> sound pressure level and loudness</w:t>
      </w:r>
      <w:r w:rsidR="00DA3EEA">
        <w:t xml:space="preserve"> proportional</w:t>
      </w:r>
      <w:r w:rsidR="00D24ED1">
        <w:t>.</w:t>
      </w:r>
      <w:r w:rsidR="000D506C">
        <w:t xml:space="preserve"> In this study, one more assumption was appended with the </w:t>
      </w:r>
      <w:r w:rsidR="00C54EEB">
        <w:t>previous</w:t>
      </w:r>
      <w:r w:rsidR="000D506C">
        <w:t>: sound intensity in Steven’s power law can be replaced</w:t>
      </w:r>
      <w:r w:rsidR="00B91529">
        <w:t xml:space="preserve"> </w:t>
      </w:r>
      <w:r w:rsidR="000D506C">
        <w:t xml:space="preserve">with </w:t>
      </w:r>
      <w:r w:rsidR="000D506C" w:rsidRPr="000D506C">
        <w:t>A-weighted equivalent continuous sound level</w:t>
      </w:r>
      <w:r w:rsidR="0051543F">
        <w:t>.</w:t>
      </w:r>
      <w:r w:rsidR="00C57DF9">
        <w:t xml:space="preserve"> </w:t>
      </w:r>
      <w:r w:rsidR="0018497C">
        <w:t xml:space="preserve">It </w:t>
      </w:r>
      <w:r w:rsidR="00A127A9">
        <w:t>was left un</w:t>
      </w:r>
      <w:r w:rsidR="0018497C">
        <w:t xml:space="preserve">clear how strong </w:t>
      </w:r>
      <w:r w:rsidR="002C62F5">
        <w:t>(</w:t>
      </w:r>
      <w:r w:rsidR="0018497C">
        <w:t>or weak</w:t>
      </w:r>
      <w:r w:rsidR="002C62F5">
        <w:t>)</w:t>
      </w:r>
      <w:r w:rsidR="0018497C">
        <w:t xml:space="preserve"> this assumption is. </w:t>
      </w:r>
      <w:r w:rsidR="00EB0426">
        <w:t xml:space="preserve">According to </w:t>
      </w:r>
      <w:r w:rsidR="00EB0426" w:rsidRPr="007D3579">
        <w:rPr>
          <w:rFonts w:eastAsiaTheme="minorEastAsia"/>
          <w:iCs/>
        </w:rPr>
        <w:fldChar w:fldCharType="begin"/>
      </w:r>
      <w:r w:rsidR="00EB0426" w:rsidRPr="007D3579">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w:t>
      </w:r>
      <w:r w:rsidR="00076B9C">
        <w:rPr>
          <w:rFonts w:eastAsiaTheme="minorEastAsia"/>
          <w:iCs/>
          <w:noProof/>
        </w:rPr>
        <w:t xml:space="preserve"> (</w:t>
      </w:r>
      <w:r w:rsidR="00EB0426" w:rsidRPr="007D3579">
        <w:rPr>
          <w:rFonts w:eastAsiaTheme="minorEastAsia"/>
          <w:iCs/>
          <w:noProof/>
        </w:rPr>
        <w:t>1999</w:t>
      </w:r>
      <w:r w:rsidR="00076B9C">
        <w:rPr>
          <w:rFonts w:eastAsiaTheme="minorEastAsia"/>
          <w:iCs/>
          <w:noProof/>
        </w:rPr>
        <w:t>),</w:t>
      </w:r>
      <w:r w:rsidR="00EB0426" w:rsidRPr="007D3579">
        <w:rPr>
          <w:rFonts w:eastAsiaTheme="minorEastAsia"/>
          <w:iCs/>
          <w:noProof/>
        </w:rPr>
        <w:t xml:space="preserve"> Ouis</w:t>
      </w:r>
      <w:r w:rsidR="00076B9C">
        <w:rPr>
          <w:rFonts w:eastAsiaTheme="minorEastAsia"/>
          <w:iCs/>
          <w:noProof/>
        </w:rPr>
        <w:t xml:space="preserve"> (</w:t>
      </w:r>
      <w:r w:rsidR="00EB0426" w:rsidRPr="007D3579">
        <w:rPr>
          <w:rFonts w:eastAsiaTheme="minorEastAsia"/>
          <w:iCs/>
          <w:noProof/>
        </w:rPr>
        <w:t>2001</w:t>
      </w:r>
      <w:r w:rsidR="00076B9C">
        <w:rPr>
          <w:rFonts w:eastAsiaTheme="minorEastAsia"/>
          <w:iCs/>
          <w:noProof/>
        </w:rPr>
        <w:t>) and</w:t>
      </w:r>
      <w:r w:rsidR="00EB0426" w:rsidRPr="007D3579">
        <w:rPr>
          <w:rFonts w:eastAsiaTheme="minorEastAsia"/>
          <w:iCs/>
          <w:noProof/>
        </w:rPr>
        <w:t xml:space="preserve"> Parmanen</w:t>
      </w:r>
      <w:r w:rsidR="00076B9C">
        <w:rPr>
          <w:rFonts w:eastAsiaTheme="minorEastAsia"/>
          <w:iCs/>
          <w:noProof/>
        </w:rPr>
        <w:t xml:space="preserve"> (</w:t>
      </w:r>
      <w:r w:rsidR="00EB0426" w:rsidRPr="007D3579">
        <w:rPr>
          <w:rFonts w:eastAsiaTheme="minorEastAsia"/>
          <w:iCs/>
          <w:noProof/>
        </w:rPr>
        <w:t>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both presumably important qualities affecting the perceived loudness of traffic noise, is</w:t>
      </w:r>
      <w:r w:rsidR="00EB0426">
        <w:rPr>
          <w:rFonts w:eastAsiaTheme="minorEastAsia"/>
          <w:iCs/>
        </w:rPr>
        <w:t xml:space="preserve"> lost when using a</w:t>
      </w:r>
      <w:r w:rsidR="00475858">
        <w:rPr>
          <w:rFonts w:eastAsiaTheme="minorEastAsia"/>
          <w:iCs/>
        </w:rPr>
        <w:t xml:space="preserve"> heavily compressed (averaged)</w:t>
      </w:r>
      <w:r w:rsidR="00EB0426">
        <w:rPr>
          <w:rFonts w:eastAsiaTheme="minorEastAsia"/>
          <w:iCs/>
        </w:rPr>
        <w:t xml:space="preserve"> 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12598542" w14:textId="3AB9551E" w:rsidR="00A4242C" w:rsidRDefault="00BB6D42" w:rsidP="007B6BD6">
      <w:r>
        <w:t xml:space="preserve">It can be argued that both (power and linear) functions presented in the study are likely to perform better than a non-continuous (threshold-based) cost function (e.g. </w:t>
      </w:r>
      <w:r>
        <w:fldChar w:fldCharType="begin"/>
      </w:r>
      <w:r>
        <w:instrText xml:space="preserve"> ADDIN ZOTERO_ITEM CSL_CITATION {"citationID":"OHga4YFZ","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cost (loudness)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1E4245">
        <w:t xml:space="preserve">Figure </w:t>
      </w:r>
      <w:r w:rsidR="001E4245">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1,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s</w:t>
      </w:r>
      <w:r w:rsidR="00A4242C">
        <w:t xml:space="preserve"> routing results</w:t>
      </w:r>
      <w:r w:rsidR="00785B8E">
        <w:t xml:space="preserve"> between the two functions.</w:t>
      </w:r>
      <w:r w:rsidR="007D61FA">
        <w:t xml:space="preserve"> </w:t>
      </w:r>
    </w:p>
    <w:p w14:paraId="6F4920A4" w14:textId="6568676E" w:rsidR="002E2AC6" w:rsidRDefault="003D1022" w:rsidP="002E2AC6">
      <w:r>
        <w:rPr>
          <w:rFonts w:eastAsiaTheme="minorEastAsia"/>
        </w:rPr>
        <w:t>I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the quiet paths, as </w:t>
      </w:r>
      <w:r w:rsidR="00140329">
        <w:rPr>
          <w:rFonts w:eastAsiaTheme="minorEastAsia"/>
        </w:rPr>
        <w:t>they would not be</w:t>
      </w:r>
      <w:r w:rsidR="00C969F3" w:rsidRPr="00B750BC">
        <w:rPr>
          <w:rFonts w:eastAsiaTheme="minorEastAsia"/>
        </w:rPr>
        <w:t xml:space="preserve"> restricted by the </w:t>
      </w:r>
      <w:r w:rsidR="00C969F3">
        <w:rPr>
          <w:rFonts w:eastAsiaTheme="minorEastAsia"/>
        </w:rPr>
        <w:t xml:space="preserve">limited number of connections </w:t>
      </w:r>
      <w:r w:rsidR="00140329">
        <w:rPr>
          <w:rFonts w:eastAsiaTheme="minorEastAsia"/>
        </w:rPr>
        <w:t>in</w:t>
      </w:r>
      <w:r w:rsidR="00C969F3">
        <w:rPr>
          <w:rFonts w:eastAsiaTheme="minorEastAsia"/>
        </w:rPr>
        <w:t xml:space="preserve"> a street network graph</w:t>
      </w:r>
      <w:r w:rsidR="00C969F3" w:rsidRPr="00B750BC">
        <w:rPr>
          <w:rFonts w:eastAsiaTheme="minorEastAsia"/>
        </w:rPr>
        <w:t>.</w:t>
      </w:r>
      <w:r w:rsidR="007674F3">
        <w:rPr>
          <w:rFonts w:eastAsiaTheme="minorEastAsia"/>
        </w:rPr>
        <w:t xml:space="preserve"> It is possible, that in many cases street network graph</w:t>
      </w:r>
      <w:r w:rsidR="00AF66D3">
        <w:rPr>
          <w:rFonts w:eastAsiaTheme="minorEastAsia"/>
        </w:rPr>
        <w:t>s</w:t>
      </w:r>
      <w:r w:rsidR="007674F3">
        <w:rPr>
          <w:rFonts w:eastAsiaTheme="minorEastAsia"/>
        </w:rPr>
        <w:t xml:space="preserve"> do not provide enough alternative paths between </w:t>
      </w:r>
      <w:r w:rsidR="00606256">
        <w:rPr>
          <w:rFonts w:eastAsiaTheme="minorEastAsia"/>
        </w:rPr>
        <w:t xml:space="preserve">an </w:t>
      </w:r>
      <w:r w:rsidR="00723644">
        <w:rPr>
          <w:rFonts w:eastAsiaTheme="minorEastAsia"/>
        </w:rPr>
        <w:t>OD pair</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the</w:t>
      </w:r>
      <w:r w:rsidR="007674F3">
        <w:rPr>
          <w:rFonts w:eastAsiaTheme="minorEastAsia"/>
        </w:rPr>
        <w:t xml:space="preserve"> EIF </w:t>
      </w:r>
      <w:r w:rsidR="00FC0FCF">
        <w:rPr>
          <w:rFonts w:eastAsiaTheme="minorEastAsia"/>
        </w:rPr>
        <w:t xml:space="preserve">affect the </w:t>
      </w:r>
      <w:r w:rsidR="00FC0FCF">
        <w:rPr>
          <w:rFonts w:eastAsiaTheme="minorEastAsia"/>
        </w:rPr>
        <w:lastRenderedPageBreak/>
        <w:t>resulting paths</w:t>
      </w:r>
      <w:r w:rsidR="007674F3">
        <w:rPr>
          <w:rFonts w:eastAsiaTheme="minorEastAsia"/>
        </w:rPr>
        <w:t xml:space="preserve">. </w:t>
      </w:r>
      <w:r w:rsidR="00106409">
        <w:t xml:space="preserve">The sensitivity coefficient defines the relative weights of both distance-based and exposure-based costs in calculating the composite cost. </w:t>
      </w:r>
      <w:r w:rsidR="00CE60FF">
        <w:t>Therefore</w:t>
      </w:r>
      <w:r w:rsidR="00106409">
        <w:t xml:space="preserve">, </w:t>
      </w:r>
      <w:r w:rsidR="00106409">
        <w:rPr>
          <w:rFonts w:eastAsiaTheme="minorEastAsia"/>
        </w:rPr>
        <w:t>t</w:t>
      </w:r>
      <w:r>
        <w:t>he little differences in the quiet path routing results between the two functions suggest that the noise sensitivity coefficient is a critical variable in the EIF</w:t>
      </w:r>
      <w:r w:rsidR="00106409">
        <w:t>.</w:t>
      </w:r>
      <w:r w:rsidR="00AC6292">
        <w:t xml:space="preserve"> </w:t>
      </w:r>
    </w:p>
    <w:p w14:paraId="3BC9FDA5" w14:textId="59A05541" w:rsidR="005D7711" w:rsidRPr="00CC2F87" w:rsidRDefault="00192243" w:rsidP="005D7711">
      <w:pPr>
        <w:pStyle w:val="Heading2"/>
      </w:pPr>
      <w:bookmarkStart w:id="169" w:name="_Toc37014157"/>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69"/>
    </w:p>
    <w:p w14:paraId="3882A062" w14:textId="1B27B93F" w:rsidR="002E2AC6" w:rsidRDefault="002E2AC6" w:rsidP="002E2AC6">
      <w:r>
        <w:t xml:space="preserve">In this study, the chosen traffic noise data included only vehicular traffic, leaving out noise from rail traffic, aircrafts and industrial sites. It can be argued that making separate assessments of dynamic noise exposure to different noise sources is important for the same reasons why separate assessments of static noise exposure are made: 1) it is likely that the health effects of different kinds of noise vary and 2) many of the mitigation actions for reducing citizens’ exposure to noise vary between different noise sources (e.g. different kinds of noise barriers, speed limits, rerouting of trams or aircrafts). According to the review by </w:t>
      </w:r>
      <w:r>
        <w:fldChar w:fldCharType="begin"/>
      </w:r>
      <w:r>
        <w:instrText xml:space="preserve"> ADDIN ZOTERO_ITEM CSL_CITATION {"citationID":"Ia1dnhup","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35, different exposure-response relations (ERR) between highly annoyed residents (%HA) and sound pressure level have been discovered for different noise sources in many prior studies. Also, d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Despite that these prior studies and guidelines consider only static noise </w:t>
      </w:r>
      <w:r w:rsidR="00076B9C">
        <w:t>exposure,</w:t>
      </w:r>
      <w:r>
        <w:t xml:space="preserve"> it can be anticipated that ERRs of also dynamic exposures to different noise sources </w:t>
      </w:r>
      <w:r w:rsidR="00D17D34">
        <w:t xml:space="preserve">tend to </w:t>
      </w:r>
      <w:r>
        <w:t xml:space="preserve">vary. </w:t>
      </w:r>
    </w:p>
    <w:p w14:paraId="064FAF10" w14:textId="77777777" w:rsidR="002E2AC6" w:rsidRDefault="002E2AC6" w:rsidP="002E2AC6">
      <w:r>
        <w:t xml:space="preserve">It can be said that the decision of assessing dynamic exposure to only traffic noise (from vehicular traffic) was appropriate for developing conceptual and technical framework for dynamic exposure assessment and exposure-based routing, but something that should be revisited when the quiet path route planner is developed further. According to the findings by </w:t>
      </w:r>
      <w:r>
        <w:fldChar w:fldCharType="begin"/>
      </w:r>
      <w:r>
        <w:instrText xml:space="preserve"> ADDIN ZOTERO_ITEM CSL_CITATION {"citationID":"iA2HvhEv","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one promising way to incorporate many noise sources in one EIF would be to use the concept of dominant noise source: “…</w:t>
      </w:r>
      <w:r w:rsidRPr="006759B9">
        <w:t>results point to the importance of the dominant source in terms of annoyance</w:t>
      </w:r>
      <w:r>
        <w:t xml:space="preserve">”. Special attention should be paid on deciding whether different weightings should be used for different noise sources based on their different effects on annoyance. However, there seems to be lack of explicit information on ERRs of dynamic exposure to the different noise sources. Hence, the most appropriate way for determining the dominant noise source may be to use the maximum sound pressure level among the different noise sources. This would match the widely applied idea in determining composite air quality index value (AQI) by the maximum AQI value among its components (AQIs by different pollutants)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 xml:space="preserve">. If using dominant SPL in quiet path routing, it </w:t>
      </w:r>
      <w:r>
        <w:lastRenderedPageBreak/>
        <w:t xml:space="preserve">would be necessary to assess also the dominant noise source at each edge (street segment) and path, to allow comparing the results of quiet path routing with respect to the dominant noise sources. </w:t>
      </w:r>
    </w:p>
    <w:p w14:paraId="484DD917" w14:textId="2FED56A4" w:rsidR="00555473" w:rsidRDefault="00F73BFA" w:rsidP="00133BD7">
      <w:r>
        <w:t>While combining different noise sources together has its own challenges, then another level of complexity to exposure-based routing is introduced by considering exposures to also other pollutants or environmental conditions.</w:t>
      </w:r>
      <w:r w:rsidR="0081107E">
        <w:t xml:space="preserve"> </w:t>
      </w:r>
      <w:r w:rsidR="00B43B33">
        <w:t>A practical</w:t>
      </w:r>
      <w:r w:rsidR="00E06F13">
        <w:t>, yet naive,</w:t>
      </w:r>
      <w:r w:rsidR="00B43B33">
        <w:t xml:space="preserve"> approach for integrating multiple environmental exposures in routing analysis has been adopted in many web-based route planner applications: user gets to decide the (</w:t>
      </w:r>
      <w:r w:rsidR="00A656EE">
        <w:t>singular</w:t>
      </w:r>
      <w:r w:rsidR="00B43B33">
        <w:t xml:space="preserve">) exposure to minimize per one pathfinding problem. Then, </w:t>
      </w:r>
      <w:r w:rsidR="00894511">
        <w:t xml:space="preserve">the </w:t>
      </w:r>
      <w:r w:rsidR="00B43B33">
        <w:t xml:space="preserve">user </w:t>
      </w:r>
      <w:r w:rsidR="00CE35E9">
        <w:t xml:space="preserve">may have </w:t>
      </w:r>
      <w:r w:rsidR="00B43B33">
        <w:t xml:space="preserve">the option to re-calculate the routes </w:t>
      </w:r>
      <w:r w:rsidR="0085739D">
        <w:t xml:space="preserve">with edited settings </w:t>
      </w:r>
      <w:r w:rsidR="00D27C5F">
        <w:t xml:space="preserve">to </w:t>
      </w:r>
      <w:r w:rsidR="005E6D97">
        <w:t>minimize different exposure</w:t>
      </w:r>
      <w:r w:rsidR="00B43B33">
        <w:t xml:space="preserve">.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based costs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enable </w:t>
      </w:r>
      <w:r w:rsidR="00550366">
        <w:t>calculating</w:t>
      </w:r>
      <w:r w:rsidR="00703863">
        <w:t xml:space="preserve"> “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from the need to </w:t>
      </w:r>
      <w:r w:rsidR="00703863">
        <w:t xml:space="preserve">synchronize </w:t>
      </w:r>
      <w:r w:rsidR="009F5D03">
        <w:t xml:space="preserve">different </w:t>
      </w:r>
      <w:r w:rsidR="00703863">
        <w:t xml:space="preserve">EIFs </w:t>
      </w:r>
      <w:r w:rsidR="001E3ED4">
        <w:t xml:space="preserve">for calculating initially equal weights </w:t>
      </w:r>
      <w:r w:rsidR="00A6321E">
        <w:t>for different exposure</w:t>
      </w:r>
      <w:r w:rsidR="00D652BA">
        <w:t>-</w:t>
      </w:r>
      <w:r w:rsidR="00A6321E">
        <w:t>based costs</w:t>
      </w:r>
      <w:r w:rsidR="003E28D5">
        <w:t>.</w:t>
      </w:r>
      <w:r w:rsidR="00550366">
        <w:t xml:space="preserve"> </w:t>
      </w:r>
      <w:r w:rsidR="003E28D5">
        <w:t>For example,</w:t>
      </w:r>
      <w:r w:rsidR="00550366">
        <w:t xml:space="preserve"> </w:t>
      </w:r>
      <w:r w:rsidR="00D15346">
        <w:t xml:space="preserve">initial </w:t>
      </w:r>
      <w:r w:rsidR="00550366">
        <w:t xml:space="preserve">air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66553D">
        <w:t xml:space="preserve">equalized)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212F99">
        <w:t xml:space="preserve">relative weights for different pollutants </w:t>
      </w:r>
      <w:r w:rsidR="001B222E">
        <w:t xml:space="preserve">in least cost path analysis </w:t>
      </w:r>
      <w:r w:rsidR="00212F99">
        <w:t>(e.g. air pollution set to half as important as noise pollution).</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exposure-respons</w:t>
      </w:r>
      <w:r w:rsidR="005008B3">
        <w:t xml:space="preserve">e </w:t>
      </w:r>
      <w:r w:rsidR="00743C20">
        <w:t>relationships</w:t>
      </w:r>
      <w:r w:rsidR="009773D6">
        <w:t xml:space="preserve">. </w:t>
      </w:r>
      <w:r w:rsidR="00A27589">
        <w:t xml:space="preserve">If it was challenging to model the </w:t>
      </w:r>
      <w:r w:rsidR="00053CED">
        <w:t xml:space="preserve">relative </w:t>
      </w:r>
      <w:r w:rsidR="00A27589">
        <w:t xml:space="preserve">increase in environmental impedance from increasing sound pressure level by 10 dB, </w:t>
      </w:r>
      <w:r w:rsidR="00D64DF7">
        <w:t>it</w:t>
      </w:r>
      <w:r w:rsidR="00FF5CC1">
        <w:t xml:space="preserve"> would be </w:t>
      </w:r>
      <w:r w:rsidR="0081005B">
        <w:t xml:space="preserve">ever more challenging </w:t>
      </w:r>
      <w:r w:rsidR="00A27589">
        <w:t xml:space="preserve">to determine the </w:t>
      </w:r>
      <w:r w:rsidR="003C468D" w:rsidRPr="003C468D">
        <w:t xml:space="preserve">equivalent </w:t>
      </w:r>
      <w:r w:rsidR="00847123">
        <w:t xml:space="preserve">increase </w:t>
      </w:r>
      <w:r w:rsidR="00FF5CC1">
        <w:t xml:space="preserve">in </w:t>
      </w:r>
      <w:r w:rsidR="007B1D1A">
        <w:t>quality index</w:t>
      </w:r>
      <w:r w:rsidR="00A27589">
        <w:t xml:space="preserve"> (by e.g. or PM</w:t>
      </w:r>
      <w:r w:rsidR="00A27589">
        <w:rPr>
          <w:vertAlign w:val="subscript"/>
        </w:rPr>
        <w:t>10</w:t>
      </w:r>
      <w:r w:rsidR="00A27589">
        <w:t xml:space="preserve"> particles) that </w:t>
      </w:r>
      <w:r w:rsidR="004934B8">
        <w:t xml:space="preserve">causes a </w:t>
      </w:r>
      <w:r w:rsidR="002D6882">
        <w:t xml:space="preserve">similar </w:t>
      </w:r>
      <w:r w:rsidR="003F6031">
        <w:t>increase</w:t>
      </w:r>
      <w:r w:rsidR="00FF5CC1">
        <w:t xml:space="preserve"> </w:t>
      </w:r>
      <w:r w:rsidR="00342858">
        <w:t xml:space="preserve">in </w:t>
      </w:r>
      <w:r w:rsidR="004934B8">
        <w:t xml:space="preserve">environmental </w:t>
      </w:r>
      <w:r w:rsidR="00A27589">
        <w:t xml:space="preserve">impedance </w:t>
      </w:r>
      <w:r w:rsidR="002D6882">
        <w:t xml:space="preserve">than </w:t>
      </w:r>
      <w:r w:rsidR="00117EEE">
        <w:t>the 10 dB increase in traffic noise level</w:t>
      </w:r>
      <w:r w:rsidR="000C78DE">
        <w:t>.</w:t>
      </w:r>
      <w:r w:rsidR="00DF1E39">
        <w:t xml:space="preserve"> </w:t>
      </w:r>
      <w:r w:rsidR="005B14BE">
        <w:t xml:space="preserve">Considering also personal differences in responses to </w:t>
      </w:r>
      <w:r w:rsidR="00431DAD">
        <w:t xml:space="preserve">different </w:t>
      </w:r>
      <w:r w:rsidR="005B14BE">
        <w:t xml:space="preserve">pollutants, defining </w:t>
      </w:r>
      <w:r w:rsidR="00EB3CE7">
        <w:t xml:space="preserve">a </w:t>
      </w:r>
      <w:r w:rsidR="005B14BE">
        <w:t>well-justified composite EIF</w:t>
      </w:r>
      <w:r w:rsidR="00EB3CE7">
        <w:t xml:space="preserve"> for any set of pollutants </w:t>
      </w:r>
      <w:r w:rsidR="005B14BE">
        <w:t>is a very challenging, if not impossible, tas</w:t>
      </w:r>
      <w:r w:rsidR="00EB3CE7">
        <w:t>k</w:t>
      </w:r>
      <w:r w:rsidR="005B14BE">
        <w:t xml:space="preserve">. </w:t>
      </w:r>
      <w:r w:rsidR="00C3276B">
        <w:t>Nevertheless, a</w:t>
      </w:r>
      <w:r w:rsidR="00EE453F">
        <w:t xml:space="preserve"> practical approach for </w:t>
      </w:r>
      <w:r w:rsidR="00111A25">
        <w:t xml:space="preserve">normalizing the impedances from different exposures has </w:t>
      </w:r>
      <w:r w:rsidR="00EE453F">
        <w:t xml:space="preserve">been to </w:t>
      </w:r>
      <w:r w:rsidR="006022D7">
        <w:t xml:space="preserve">use </w:t>
      </w:r>
      <w:r w:rsidR="0047768A">
        <w:t>straightforward</w:t>
      </w:r>
      <w:r w:rsidR="006022D7">
        <w:t xml:space="preserve">, yet rational‚ </w:t>
      </w:r>
      <w:r w:rsidR="007A02D2">
        <w:t>means</w:t>
      </w:r>
      <w:r w:rsidR="00111A25">
        <w:t xml:space="preserve">. </w:t>
      </w:r>
      <w:r w:rsidR="00795BE2">
        <w:t>For example</w:t>
      </w:r>
      <w:r w:rsidR="00E45950">
        <w:t xml:space="preserve">, </w:t>
      </w:r>
      <w:r w:rsidR="00314339">
        <w:fldChar w:fldCharType="begin"/>
      </w:r>
      <w:r w:rsidR="00314339">
        <w:instrText xml:space="preserve"> ADDIN ZOTERO_ITEM CSL_CITATION {"citationID":"TCkf6TNv","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 2013)</w:t>
      </w:r>
      <w:r w:rsidR="00314339">
        <w:fldChar w:fldCharType="end"/>
      </w:r>
      <w:r w:rsidR="00314339">
        <w:t xml:space="preserve"> used </w:t>
      </w:r>
      <w:r w:rsidR="00484AF7">
        <w:t xml:space="preserve">average impedances </w:t>
      </w:r>
      <w:r w:rsidR="0047768A">
        <w:t>by</w:t>
      </w:r>
      <w:r w:rsidR="00314339">
        <w:t xml:space="preserve"> the separate EIFs </w:t>
      </w:r>
      <w:r w:rsidR="00D87E99">
        <w:t>in</w:t>
      </w:r>
      <w:r w:rsidR="00952DE7">
        <w:t xml:space="preserve"> normalizing </w:t>
      </w:r>
      <w:r w:rsidR="00314339">
        <w:t>air and noise pollution</w:t>
      </w:r>
      <w:r w:rsidR="00952DE7">
        <w:t xml:space="preserve"> based costs for </w:t>
      </w:r>
      <w:r w:rsidR="00D87E99">
        <w:t xml:space="preserve">composite </w:t>
      </w:r>
      <w:r w:rsidR="00314339">
        <w:t xml:space="preserve">“healthy routes”. </w:t>
      </w:r>
      <w:r w:rsidR="00DF74A8">
        <w:t xml:space="preserve">Then </w:t>
      </w:r>
      <w:r w:rsidR="00DF74A8">
        <w:fldChar w:fldCharType="begin"/>
      </w:r>
      <w:r w:rsidR="00DB6673">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by dividing the costs by their maximum </w:t>
      </w:r>
      <w:r w:rsidR="00224834">
        <w:t xml:space="preserve">values observed at their test-site. This approach is somewhat similar </w:t>
      </w:r>
      <w:r w:rsidR="003569B9">
        <w:t>than the one</w:t>
      </w:r>
      <w:r w:rsidR="00224834">
        <w:t xml:space="preserve"> </w:t>
      </w:r>
      <w:r w:rsidR="0078161E">
        <w:t xml:space="preserve">that </w:t>
      </w:r>
      <w:r w:rsidR="001459B0">
        <w:t xml:space="preserve">was </w:t>
      </w:r>
      <w:r w:rsidR="0078161E">
        <w:t>formed</w:t>
      </w:r>
      <w:r w:rsidR="00224834">
        <w:t xml:space="preserve"> in this study </w:t>
      </w:r>
      <w:r w:rsidR="0078161E">
        <w:t>for</w:t>
      </w:r>
      <w:r w:rsidR="003569B9">
        <w:t xml:space="preserve"> </w:t>
      </w:r>
      <w:r w:rsidR="00224834">
        <w:t xml:space="preserve">calculating </w:t>
      </w:r>
      <w:r w:rsidR="0078161E">
        <w:t xml:space="preserve">the </w:t>
      </w:r>
      <w:r w:rsidR="00224834">
        <w:t xml:space="preserve">normalized noise exposure indexes. </w:t>
      </w:r>
    </w:p>
    <w:p w14:paraId="0E3AC705" w14:textId="077CCA77"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noted that </w:t>
      </w:r>
      <w:r w:rsidR="005C7F6A">
        <w:t xml:space="preserve">minimizing the net negative health effect </w:t>
      </w:r>
      <w:r w:rsidR="001701E3">
        <w:t xml:space="preserve">is not </w:t>
      </w:r>
      <w:r w:rsidR="005E1DBB">
        <w:t xml:space="preserve">necessarily </w:t>
      </w:r>
      <w:r w:rsidR="001701E3">
        <w:t xml:space="preserve">the same thing as maximizing the net positive health effects, as the latter would probably lead to routing considerably longer </w:t>
      </w:r>
      <w:r w:rsidR="00B825AA">
        <w:t>routes</w:t>
      </w:r>
      <w:r w:rsidR="001701E3">
        <w:t xml:space="preserve">. </w:t>
      </w:r>
      <w:r w:rsidR="0003031E">
        <w:t>The tricky question remains unanswered: i</w:t>
      </w:r>
      <w:r w:rsidR="00AE223C">
        <w:t xml:space="preserve">n what situations </w:t>
      </w:r>
      <w:r w:rsidR="006913FF">
        <w:t>do</w:t>
      </w:r>
      <w:r w:rsidR="00DC69B4">
        <w:t xml:space="preserve"> the </w:t>
      </w:r>
      <w:r w:rsidR="00AE223C">
        <w:t xml:space="preserve">negative health </w:t>
      </w:r>
      <w:r w:rsidR="00AE223C">
        <w:lastRenderedPageBreak/>
        <w:t xml:space="preserve">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w:t>
      </w:r>
      <w:r w:rsidR="006559C7">
        <w:t>of the</w:t>
      </w:r>
      <w:r w:rsidR="00DC69B4">
        <w:t xml:space="preserve"> </w:t>
      </w:r>
      <w:r w:rsidR="00AE223C">
        <w:t>walk</w:t>
      </w:r>
      <w:r w:rsidR="00DC69B4">
        <w:t>?</w:t>
      </w:r>
      <w:r w:rsidR="00762008">
        <w:t xml:space="preserve"> </w:t>
      </w:r>
    </w:p>
    <w:p w14:paraId="181A8536" w14:textId="644BF363" w:rsidR="00241980" w:rsidRDefault="001A7A4C" w:rsidP="00F12D0B">
      <w:r>
        <w:t>To</w:t>
      </w:r>
      <w:r w:rsidR="002C4116">
        <w:t xml:space="preserve"> </w:t>
      </w:r>
      <w:r>
        <w:t xml:space="preserve">find </w:t>
      </w:r>
      <w:r w:rsidR="00830789">
        <w:t>the healthiest paths</w:t>
      </w:r>
      <w:r w:rsidR="00762008">
        <w:t xml:space="preserve">, also </w:t>
      </w:r>
      <w:r w:rsidR="009C53D3">
        <w:t xml:space="preserve">several </w:t>
      </w:r>
      <w:r w:rsidR="00762008">
        <w:t xml:space="preserve">positive environmental exposures </w:t>
      </w:r>
      <w:r w:rsidR="0059187F">
        <w:t>may 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A942DB">
        <w:instrText xml:space="preserve"> ADDIN ZOTERO_ITEM CSL_CITATION {"citationID":"jhwrCETZ","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A942DB">
        <w:instrText xml:space="preserve"> ADDIN ZOTERO_ITEM CSL_CITATION {"citationID":"jtbTn53d","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Naharudin et al., 2017)</w:t>
      </w:r>
      <w:r w:rsidR="00A942DB">
        <w:fldChar w:fldCharType="end"/>
      </w:r>
      <w:r w:rsidR="00A942DB">
        <w:t xml:space="preserve"> and </w:t>
      </w:r>
      <w:r w:rsidR="001C04A2">
        <w:t>beauty (</w:t>
      </w:r>
      <w:r w:rsidR="005045E2">
        <w:t xml:space="preserve">e.g. </w:t>
      </w:r>
      <w:r w:rsidR="005045E2">
        <w:fldChar w:fldCharType="begin"/>
      </w:r>
      <w:r w:rsidR="005045E2">
        <w:instrText xml:space="preserve"> ADDIN ZOTERO_ITEM CSL_CITATION {"citationID":"qlrNDkv8","properties":{"formattedCitation":"(Quercia et al., 2014)","plainCitation":"(Quercia et al., 2014)","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5045E2">
        <w:t>)</w:t>
      </w:r>
      <w:r w:rsidR="00D125FB">
        <w:t xml:space="preserve"> in routing </w:t>
      </w:r>
      <w:r w:rsidR="0035547B">
        <w:t xml:space="preserve">analysis </w:t>
      </w:r>
      <w:r w:rsidR="00D125FB">
        <w:t>have been demonstrated</w:t>
      </w:r>
      <w:r w:rsidR="0049716B">
        <w:t xml:space="preserve">. </w:t>
      </w:r>
      <w:r w:rsidR="002C4116">
        <w:t xml:space="preserve">When also positive exposures and exposures </w:t>
      </w:r>
      <w:r w:rsidR="00955795">
        <w:t xml:space="preserve">to conditions </w:t>
      </w:r>
      <w:r w:rsidR="002C4116">
        <w:t xml:space="preserve">other than pollutants are incorporated in LCP analysis, the desired result of the path optimization problem is no longer just least-exposure path but rather </w:t>
      </w:r>
      <w:r w:rsidR="00AB4320">
        <w:t xml:space="preserve">the </w:t>
      </w:r>
      <w:r w:rsidR="002C4116">
        <w:t xml:space="preserve">most walkable or healthiest path. </w:t>
      </w:r>
      <w:r w:rsidR="00795341">
        <w:t>C</w:t>
      </w:r>
      <w:r w:rsidR="0049716B">
        <w:t>ompared to</w:t>
      </w:r>
      <w:r w:rsidR="00955795">
        <w:t xml:space="preserve"> </w:t>
      </w:r>
      <w:r w:rsidR="0049716B">
        <w:t xml:space="preserve">exposure to </w:t>
      </w:r>
      <w:r w:rsidR="006D6633">
        <w:t xml:space="preserve">typical environmental </w:t>
      </w:r>
      <w:r w:rsidR="003353EE">
        <w:t xml:space="preserve">pollution (e.g. </w:t>
      </w:r>
      <w:r w:rsidR="0049716B">
        <w:t xml:space="preserve">noise </w:t>
      </w:r>
      <w:r w:rsidR="00011FD6">
        <w:t>or</w:t>
      </w:r>
      <w:r w:rsidR="0049716B">
        <w:t xml:space="preserve"> air pollution</w:t>
      </w:r>
      <w:r w:rsidR="003353EE">
        <w:t>)</w:t>
      </w:r>
      <w:r w:rsidR="0049716B">
        <w:t>,</w:t>
      </w:r>
      <w:r w:rsidR="00D125FB">
        <w:t xml:space="preserve"> </w:t>
      </w:r>
      <w:r w:rsidR="003D3E98">
        <w:t>higher level</w:t>
      </w:r>
      <w:r w:rsidR="00B52B2F">
        <w:t>s</w:t>
      </w:r>
      <w:r w:rsidR="003D3E98">
        <w:t xml:space="preserve"> of subjectivity</w:t>
      </w:r>
      <w:r w:rsidR="003D3E98" w:rsidRPr="003D3E98">
        <w:t xml:space="preserve"> </w:t>
      </w:r>
      <w:r w:rsidR="00B52B2F">
        <w:t>are</w:t>
      </w:r>
      <w:r w:rsidR="003D3E98">
        <w:t xml:space="preserve"> associated with </w:t>
      </w:r>
      <w:r w:rsidR="005B075B">
        <w:t xml:space="preserve">both </w:t>
      </w:r>
      <w:r w:rsidR="00955795">
        <w:t>quantifying</w:t>
      </w:r>
      <w:r w:rsidR="005B075B">
        <w:t xml:space="preserve"> </w:t>
      </w:r>
      <w:r w:rsidR="00E60295">
        <w:t xml:space="preserve">the </w:t>
      </w:r>
      <w:r w:rsidR="00955795" w:rsidRPr="00E60295">
        <w:rPr>
          <w:i/>
          <w:iCs/>
        </w:rPr>
        <w:t xml:space="preserve">other kinds of </w:t>
      </w:r>
      <w:r w:rsidR="005B075B" w:rsidRPr="00E60295">
        <w:rPr>
          <w:i/>
          <w:iCs/>
        </w:rPr>
        <w:t>exposures</w:t>
      </w:r>
      <w:r w:rsidR="005B075B">
        <w:t xml:space="preserve"> and assessing </w:t>
      </w:r>
      <w:r w:rsidR="003D3E98">
        <w:t>response</w:t>
      </w:r>
      <w:r w:rsidR="001458D2">
        <w:t>s</w:t>
      </w:r>
      <w:r w:rsidR="003D3E98">
        <w:t xml:space="preserve"> from </w:t>
      </w:r>
      <w:r w:rsidR="006C5130">
        <w:t xml:space="preserve">the </w:t>
      </w:r>
      <w:r w:rsidR="003D3E98">
        <w:t>exposure</w:t>
      </w:r>
      <w:r w:rsidR="001458D2">
        <w:t>s</w:t>
      </w:r>
      <w:r w:rsidR="00011FD6">
        <w:t xml:space="preserve"> to them</w:t>
      </w:r>
      <w:r w:rsidR="003D3E98">
        <w:t>.</w:t>
      </w:r>
      <w:r w:rsidR="00EF4F21">
        <w:t xml:space="preserve"> </w:t>
      </w:r>
      <w:r w:rsidR="002805C3">
        <w:t>Consequently</w:t>
      </w:r>
      <w:r w:rsidR="005779B2">
        <w:t>, w</w:t>
      </w:r>
      <w:r w:rsidR="00CE15E9">
        <w:t xml:space="preserve">hile the number of exposures increases and also positive exposures are included in LCP analysis, using only exposure based EIF seem to become increasingly difficult. </w:t>
      </w:r>
      <w:r w:rsidR="001458D2">
        <w:t xml:space="preserve">Thus, </w:t>
      </w:r>
      <w:r w:rsidR="003B1975">
        <w:t xml:space="preserve">as opposed to </w:t>
      </w:r>
      <w:r w:rsidR="00D86B75">
        <w:t>the previously presented simple ways of calculating</w:t>
      </w:r>
      <w:r w:rsidR="003B1975">
        <w:t xml:space="preserve"> exposure-based impedances, </w:t>
      </w:r>
      <w:r w:rsidR="00776940">
        <w:t>a range of</w:t>
      </w:r>
      <w:r w:rsidR="003B1975">
        <w:t xml:space="preserve"> </w:t>
      </w:r>
      <w:r w:rsidR="00D42483">
        <w:t>rather complex</w:t>
      </w:r>
      <w:r w:rsidR="00917FE5">
        <w:t xml:space="preserve">, </w:t>
      </w:r>
      <w:r w:rsidR="00C904B6">
        <w:t>but</w:t>
      </w:r>
      <w:r w:rsidR="00FF3A39">
        <w:t xml:space="preserve">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41980">
        <w:instrText xml:space="preserve"> ADDIN ZOTERO_ITEM CSL_CITATION {"citationID":"F1S6Xz0e","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 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FC4CAB">
        <w:instrText xml:space="preserve"> ADDIN ZOTERO_ITEM CSL_CITATION {"citationID":"nHC0pSgi","properties":{"formattedCitation":"(Sharker et al., 2012)","plainCitation":"(Sharker et al., 2012)","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 2012)</w:t>
      </w:r>
      <w:r w:rsidR="00FC4CAB">
        <w:fldChar w:fldCharType="end"/>
      </w:r>
      <w:r w:rsidR="00FC4CAB">
        <w:t xml:space="preserve"> </w:t>
      </w:r>
      <w:r w:rsidR="00427723">
        <w:t xml:space="preserve">used </w:t>
      </w:r>
      <w:r w:rsidR="00FC4CAB">
        <w:t xml:space="preserve">Bayesian belief network (BBN) in addressing the </w:t>
      </w:r>
      <w:r w:rsidR="0084422B">
        <w:t xml:space="preserve">combined effect of </w:t>
      </w:r>
      <w:r w:rsidR="00FC4CAB">
        <w:t>possibly interrelated routing criteria</w:t>
      </w:r>
      <w:r w:rsidR="004A34DD">
        <w:t xml:space="preserve">. Despite </w:t>
      </w:r>
      <w:r w:rsidR="00F14CF0">
        <w:t xml:space="preserve">utilizing </w:t>
      </w:r>
      <w:r w:rsidR="0081529C">
        <w:t xml:space="preserve">advanced </w:t>
      </w:r>
      <w:r w:rsidR="004A34DD">
        <w:t xml:space="preserve">frameworks for multi-criteria </w:t>
      </w:r>
      <w:r w:rsidR="00E73D4F">
        <w:t>analysis</w:t>
      </w:r>
      <w:r w:rsidR="004A34DD">
        <w:t xml:space="preserve">, </w:t>
      </w:r>
      <w:r w:rsidR="005A6E7A">
        <w:t>subjective</w:t>
      </w:r>
      <w:r w:rsidR="00E73D4F">
        <w:t xml:space="preserve"> decision-making</w:t>
      </w:r>
      <w:r w:rsidR="002317AE">
        <w:t xml:space="preserve"> still plays a critical role in setting the relative weights for different criteria</w:t>
      </w:r>
      <w:r w:rsidR="00E73D4F">
        <w:t xml:space="preserve">. </w:t>
      </w:r>
      <w:r w:rsidR="00B20A1D">
        <w:t>Therefore</w:t>
      </w:r>
      <w:r w:rsidR="000968A1">
        <w:t xml:space="preserve">, </w:t>
      </w:r>
      <w:r w:rsidR="009A04D6">
        <w:t>to meet</w:t>
      </w:r>
      <w:r w:rsidR="00816020">
        <w:t xml:space="preserve"> varying personal preferences, </w:t>
      </w:r>
      <w:r w:rsidR="000968A1">
        <w:t>it i</w:t>
      </w:r>
      <w:r w:rsidR="00EB1E0F">
        <w:t>s</w:t>
      </w:r>
      <w:r w:rsidR="000F0822">
        <w:t xml:space="preserve"> increasingly</w:t>
      </w:r>
      <w:r w:rsidR="000968A1">
        <w:t xml:space="preserve"> important to </w:t>
      </w:r>
      <w:r w:rsidR="001661A0">
        <w:t>take into account</w:t>
      </w:r>
      <w:r w:rsidR="000968A1">
        <w:t xml:space="preserve"> multiple scenarios</w:t>
      </w:r>
      <w:r w:rsidR="00C36B0A">
        <w:t xml:space="preserve"> for pathfinding when more criteria are </w:t>
      </w:r>
      <w:r w:rsidR="000E39D2">
        <w:t>considered</w:t>
      </w:r>
      <w:r w:rsidR="00C36B0A">
        <w:t xml:space="preserve">. </w:t>
      </w:r>
    </w:p>
    <w:p w14:paraId="22A63BDE" w14:textId="0669747A" w:rsidR="009456BE" w:rsidRDefault="009456BE" w:rsidP="009456BE">
      <w:pPr>
        <w:pStyle w:val="Heading2"/>
      </w:pPr>
      <w:bookmarkStart w:id="170" w:name="_Toc37014158"/>
      <w:r w:rsidRPr="00CC2F87">
        <w:t>Publishing a green path routing application online can facilitate citizens to choose healthier paths</w:t>
      </w:r>
      <w:bookmarkEnd w:id="170"/>
    </w:p>
    <w:p w14:paraId="435544A2" w14:textId="0E6A36E7" w:rsidR="007D1363" w:rsidRDefault="007D1363" w:rsidP="000823BF">
      <w:r>
        <w:t xml:space="preserve">While it could be reasoned that pedestrians (and cyclists) try to minimize their exposure to unhealthy environments, there is still a likely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w:t>
      </w:r>
      <w:r w:rsidR="00EA1340">
        <w:t>(</w:t>
      </w:r>
      <w:r>
        <w:t>cyclists</w:t>
      </w:r>
      <w:r w:rsidR="00EA1340">
        <w:t>)</w:t>
      </w:r>
      <w:r>
        <w:t xml:space="preserve"> are not necessarily aware of the pollutant exposure on their paths. </w:t>
      </w:r>
      <w:r w:rsidR="000C0079">
        <w:t xml:space="preserve">According to a number of studies </w:t>
      </w:r>
      <w:r w:rsidR="000C0079" w:rsidRPr="00CC2F87">
        <w:t xml:space="preserve"> </w:t>
      </w:r>
      <w:r w:rsidR="000C0079" w:rsidRPr="00CC2F87">
        <w:fldChar w:fldCharType="begin"/>
      </w:r>
      <w:r w:rsidR="000C0079">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000C0079" w:rsidRPr="00CC2F87">
        <w:fldChar w:fldCharType="separate"/>
      </w:r>
      <w:r w:rsidR="000C0079" w:rsidRPr="00CC2F87">
        <w:t>(e.g. Lwin &amp; Murayama, 2011, 2013; Quercia, Schifanella, &amp; Aiello, 2014; Ribeiro &amp; Mendes, 2011)</w:t>
      </w:r>
      <w:r w:rsidR="000C0079" w:rsidRPr="00CC2F87">
        <w:fldChar w:fldCharType="end"/>
      </w:r>
      <w:r w:rsidR="000C0079">
        <w:t>, t</w:t>
      </w:r>
      <w:r w:rsidR="004E4053" w:rsidRPr="00CC2F87">
        <w:t xml:space="preserve">aking environmental factors into account in solving </w:t>
      </w:r>
      <w:r w:rsidR="004E4053">
        <w:t>the routing</w:t>
      </w:r>
      <w:r w:rsidR="004E4053" w:rsidRPr="00CC2F87">
        <w:t xml:space="preserve"> proble</w:t>
      </w:r>
      <w:r w:rsidR="004E4053">
        <w:t>m</w:t>
      </w:r>
      <w:r w:rsidR="004E4053" w:rsidRPr="00CC2F87">
        <w:t xml:space="preserve"> seem to have the potential to generate healthier or in other ways </w:t>
      </w:r>
      <w:r w:rsidR="000A2ABA">
        <w:t xml:space="preserve">more pleasant </w:t>
      </w:r>
      <w:r w:rsidR="004E4053" w:rsidRPr="00CC2F87">
        <w:t>routes.</w:t>
      </w:r>
      <w:r w:rsidR="00034266" w:rsidRPr="00034266">
        <w:t xml:space="preserve"> </w:t>
      </w:r>
      <w:r w:rsidR="00034266">
        <w:t xml:space="preserve">Therefore, there is a motivation for developing </w:t>
      </w:r>
      <w:r w:rsidR="006E5319">
        <w:t xml:space="preserve">accessible </w:t>
      </w:r>
      <w:r w:rsidR="00034266">
        <w:t xml:space="preserve">route planners to facilitate </w:t>
      </w:r>
      <w:r w:rsidR="002C71E7">
        <w:t>reducing</w:t>
      </w:r>
      <w:r w:rsidR="00034266">
        <w:t xml:space="preserve"> </w:t>
      </w:r>
      <w:r w:rsidR="006E5319">
        <w:t xml:space="preserve">pedestrians’ and cyclists’ </w:t>
      </w:r>
      <w:r w:rsidR="00034266">
        <w:t>journey-time exposure to pollutants.</w:t>
      </w:r>
      <w:r w:rsidR="00EC1446">
        <w:t xml:space="preserve"> </w:t>
      </w:r>
    </w:p>
    <w:p w14:paraId="62116A91" w14:textId="23E90B87" w:rsidR="00405454" w:rsidRDefault="001F7D17" w:rsidP="000823BF">
      <w:r>
        <w:lastRenderedPageBreak/>
        <w:t>In this study, a</w:t>
      </w:r>
      <w:r w:rsidR="000823BF">
        <w:t xml:space="preserve"> proof of concept of web-based quiet path route planner was developed to demonstrate the potential of the quiet path routing method in rea</w:t>
      </w:r>
      <w:r w:rsidR="00CA1543">
        <w:t>l</w:t>
      </w:r>
      <w:r w:rsidR="000823BF">
        <w:t xml:space="preserve">-life situations. </w:t>
      </w:r>
      <w:r w:rsidR="00605B73">
        <w:t>A number or test users were using the route planner during the project</w:t>
      </w:r>
      <w:r w:rsidR="00761E3E">
        <w:t>,</w:t>
      </w:r>
      <w:r w:rsidR="00605B73">
        <w:t xml:space="preserve"> but no structured survey was </w:t>
      </w:r>
      <w:r w:rsidR="00D86547">
        <w:t>carried out to assess</w:t>
      </w:r>
      <w:r w:rsidR="00697DEA">
        <w:t xml:space="preserve"> the</w:t>
      </w:r>
      <w:r w:rsidR="00D86547">
        <w:t xml:space="preserve"> user</w:t>
      </w:r>
      <w:r w:rsidR="00AA35E3">
        <w:t>s’</w:t>
      </w:r>
      <w:r w:rsidR="00D86547">
        <w:t xml:space="preserve"> experiences. </w:t>
      </w:r>
      <w:r w:rsidR="00761E3E">
        <w:t xml:space="preserve">However, the general </w:t>
      </w:r>
      <w:r w:rsidR="00430085">
        <w:t xml:space="preserve">feedback </w:t>
      </w:r>
      <w:r w:rsidR="00E60268">
        <w:t xml:space="preserve">on the usage </w:t>
      </w:r>
      <w:r w:rsidR="00430085">
        <w:t xml:space="preserve">was </w:t>
      </w:r>
      <w:r w:rsidR="00806F0D" w:rsidRPr="00806F0D">
        <w:t>consistent</w:t>
      </w:r>
      <w:r w:rsidR="00430085">
        <w:t xml:space="preserve">: the </w:t>
      </w:r>
      <w:r w:rsidR="00E60268">
        <w:t xml:space="preserve">quiet path route planner facilitates </w:t>
      </w:r>
      <w:r w:rsidR="00430085">
        <w:t>comparing different paths</w:t>
      </w:r>
      <w:r w:rsidR="00E60268">
        <w:t xml:space="preserve"> with respect to noise exposure</w:t>
      </w:r>
      <w:r w:rsidR="00D31227">
        <w:t xml:space="preserve"> and thus choosing a quieter path</w:t>
      </w:r>
      <w:r w:rsidR="00430085">
        <w:t>.</w:t>
      </w:r>
      <w:r w:rsidR="00C50276">
        <w:t xml:space="preserve"> </w:t>
      </w:r>
      <w:r w:rsidR="00852CF4">
        <w:t xml:space="preserve">It was said that </w:t>
      </w:r>
      <w:r w:rsidR="005027C7">
        <w:t xml:space="preserve">displaying the geometries of the paths with </w:t>
      </w:r>
      <w:r w:rsidR="00302C58">
        <w:t xml:space="preserve">different </w:t>
      </w:r>
      <w:r w:rsidR="005027C7">
        <w:t xml:space="preserve">colors based on the noise levels </w:t>
      </w:r>
      <w:r w:rsidR="00302C58">
        <w:t xml:space="preserve">makes </w:t>
      </w:r>
      <w:r w:rsidR="00C30C1B">
        <w:t>the</w:t>
      </w:r>
      <w:r w:rsidR="00696A3D">
        <w:t xml:space="preserve"> route planner </w:t>
      </w:r>
      <w:r w:rsidR="00302C58">
        <w:t xml:space="preserve">intuitive to use. </w:t>
      </w:r>
    </w:p>
    <w:p w14:paraId="2C087A98" w14:textId="77777777" w:rsidR="00C0549A" w:rsidRDefault="00092C70" w:rsidP="00C42923">
      <w:r>
        <w:t xml:space="preserve">The application was </w:t>
      </w:r>
      <w:r w:rsidR="004D1326">
        <w:t xml:space="preserve">developed </w:t>
      </w:r>
      <w:r>
        <w:t xml:space="preserve">as mobile friendly as possible, to facilitate real-time route planning especially on the move. Also, it was designed </w:t>
      </w:r>
      <w:r w:rsidR="00AB4E03">
        <w:t xml:space="preserve">to be easy </w:t>
      </w:r>
      <w:r w:rsidR="00D00C7C">
        <w:t xml:space="preserve">enough </w:t>
      </w:r>
      <w:r w:rsidR="00AB4E03">
        <w:t xml:space="preserve">to use that no additional instructions </w:t>
      </w:r>
      <w:r w:rsidR="00D00C7C">
        <w:t xml:space="preserve">are </w:t>
      </w:r>
      <w:r w:rsidR="00AB4E03">
        <w:t xml:space="preserve">needed. </w:t>
      </w:r>
      <w:r w:rsidR="00AE6808">
        <w:t xml:space="preserve">Thus, no noise exposure indexes </w:t>
      </w:r>
      <w:r w:rsidR="00405454">
        <w:t xml:space="preserve">other than </w:t>
      </w:r>
      <w:r w:rsidR="004C1F1E">
        <w:t xml:space="preserve">the </w:t>
      </w:r>
      <w:r w:rsidR="00AE6808">
        <w:t>self-explanatory</w:t>
      </w:r>
      <w:r w:rsidR="00405454">
        <w:t xml:space="preserve"> ones</w:t>
      </w:r>
      <w:r w:rsidR="00AE6808">
        <w:t xml:space="preserve"> are shown in the user interface. </w:t>
      </w:r>
      <w:r w:rsidR="00EB6B47">
        <w:t xml:space="preserve">The difference in noise exposure index </w:t>
      </w:r>
      <w:r w:rsidR="00A54515">
        <w:t xml:space="preserve">(between the shortest and a quiet path) is </w:t>
      </w:r>
      <w:r w:rsidR="00EB6B47">
        <w:t xml:space="preserve">shown simply as </w:t>
      </w:r>
      <w:r w:rsidR="00403265">
        <w:t xml:space="preserve">a </w:t>
      </w:r>
      <w:r w:rsidR="00EB6B47">
        <w:t xml:space="preserve">reduction in </w:t>
      </w:r>
      <w:r w:rsidR="00EB6B47" w:rsidRPr="00EB6B47">
        <w:rPr>
          <w:i/>
          <w:iCs/>
        </w:rPr>
        <w:t>noise</w:t>
      </w:r>
      <w:r w:rsidR="00EB6B47">
        <w:t xml:space="preserve"> (%)</w:t>
      </w:r>
      <w:r w:rsidR="00A54515">
        <w:t xml:space="preserve">, making it </w:t>
      </w:r>
      <w:r w:rsidR="007E2F0F">
        <w:t>easier for the user to comprehend</w:t>
      </w:r>
      <w:r w:rsidR="00DF47D7">
        <w:t xml:space="preserve"> regardless of the underlying EIF for noise</w:t>
      </w:r>
      <w:r w:rsidR="00A54515">
        <w:t>.</w:t>
      </w:r>
      <w:r w:rsidR="00A57B38">
        <w:t xml:space="preserve"> </w:t>
      </w:r>
    </w:p>
    <w:p w14:paraId="22058879" w14:textId="194A7306" w:rsidR="00D33877" w:rsidRDefault="00C0549A" w:rsidP="00C42923">
      <w:r>
        <w:t xml:space="preserve">It is important to allow users to interactively select a path that suits their personal needs and circumstances at the time. </w:t>
      </w:r>
      <w:r w:rsidR="00E81F03">
        <w:t>An important feature</w:t>
      </w:r>
      <w:r w:rsidR="00DC486A">
        <w:t xml:space="preserve">, </w:t>
      </w:r>
      <w:r w:rsidR="00C41F2E">
        <w:t xml:space="preserve">and possibly </w:t>
      </w:r>
      <w:r w:rsidR="00E81F03">
        <w:t>limitation</w:t>
      </w:r>
      <w:r w:rsidR="00DC486A">
        <w:t xml:space="preserve">, </w:t>
      </w:r>
      <w:r w:rsidR="00E81F03">
        <w:t xml:space="preserve">of the quiet path route planner </w:t>
      </w:r>
      <w:r w:rsidR="00B22D44">
        <w:t>are</w:t>
      </w:r>
      <w:r w:rsidR="00E81F03">
        <w:t xml:space="preserve"> the fixed settings for routing: user does not get to decide the </w:t>
      </w:r>
      <w:r w:rsidR="0038501C">
        <w:t xml:space="preserve">relative </w:t>
      </w:r>
      <w:r w:rsidR="00E81F03">
        <w:t>importance</w:t>
      </w:r>
      <w:r w:rsidR="0038501C">
        <w:t xml:space="preserve"> </w:t>
      </w:r>
      <w:r w:rsidR="00E81F03">
        <w:t>of noise</w:t>
      </w:r>
      <w:r w:rsidR="00593994">
        <w:t xml:space="preserve"> </w:t>
      </w:r>
      <w:r w:rsidR="00E81F03">
        <w:t xml:space="preserve">exposure and </w:t>
      </w:r>
      <w:r w:rsidR="009F2AC3">
        <w:t>walking distance</w:t>
      </w:r>
      <w:r w:rsidR="0038501C">
        <w:t xml:space="preserve"> </w:t>
      </w:r>
      <w:r w:rsidR="00E81F03">
        <w:t xml:space="preserve">before routing. </w:t>
      </w:r>
      <w:r w:rsidR="0038501C">
        <w:t xml:space="preserve">Instead, the </w:t>
      </w:r>
      <w:r w:rsidR="00B227EA">
        <w:t xml:space="preserve">route planner calculates several alternative quiet paths </w:t>
      </w:r>
      <w:r w:rsidR="00775335">
        <w:t>(</w:t>
      </w:r>
      <w:r w:rsidR="006F11B8">
        <w:t>with different weightings</w:t>
      </w:r>
      <w:r w:rsidR="00775335">
        <w:t>)</w:t>
      </w:r>
      <w:r w:rsidR="006F11B8">
        <w:t xml:space="preserve"> </w:t>
      </w:r>
      <w:r w:rsidR="00B227EA">
        <w:t>along with the shortest path</w:t>
      </w:r>
      <w:r w:rsidR="00593994">
        <w:t xml:space="preserve"> for the user to </w:t>
      </w:r>
      <w:r w:rsidR="008C0950">
        <w:t>choose from</w:t>
      </w:r>
      <w:r w:rsidR="00B227EA">
        <w:t xml:space="preserve">. This </w:t>
      </w:r>
      <w:r w:rsidR="00A35DA1">
        <w:t xml:space="preserve">approach </w:t>
      </w:r>
      <w:r w:rsidR="00B227EA">
        <w:t xml:space="preserve">works well in an application that only minimizes one type of exposure, since it </w:t>
      </w:r>
      <w:r w:rsidR="00FE13D6">
        <w:t xml:space="preserve">allows </w:t>
      </w:r>
      <w:r w:rsidR="004366AF">
        <w:t xml:space="preserve">the </w:t>
      </w:r>
      <w:r w:rsidR="00B227EA">
        <w:t xml:space="preserve">user </w:t>
      </w:r>
      <w:r w:rsidR="00FE13D6">
        <w:t xml:space="preserve">to decide the qualities of the </w:t>
      </w:r>
      <w:r w:rsidR="00B227EA">
        <w:t xml:space="preserve">best path only after </w:t>
      </w:r>
      <w:r w:rsidR="00CD36D2">
        <w:t>comparing</w:t>
      </w:r>
      <w:r w:rsidR="007B6006">
        <w:t xml:space="preserve"> the alternative paths</w:t>
      </w:r>
      <w:r w:rsidR="00B90CD7">
        <w:t xml:space="preserve">. </w:t>
      </w:r>
      <w:r w:rsidR="00F04420">
        <w:t>However,</w:t>
      </w:r>
      <w:r w:rsidR="00F23F00">
        <w:t xml:space="preserve"> a different approach is probably more suitable for </w:t>
      </w:r>
      <w:r w:rsidR="00F04420">
        <w:t xml:space="preserve">route planners that </w:t>
      </w:r>
      <w:r w:rsidR="00F53144">
        <w:t xml:space="preserve">take into account </w:t>
      </w:r>
      <w:r w:rsidR="00555BB0">
        <w:t xml:space="preserve">multiple </w:t>
      </w:r>
      <w:r w:rsidR="00F04420">
        <w:t xml:space="preserve">exposures </w:t>
      </w:r>
      <w:r w:rsidR="00571E8B">
        <w:t>(</w:t>
      </w:r>
      <w:r w:rsidR="00F04420">
        <w:t>or other factors</w:t>
      </w:r>
      <w:r w:rsidR="00571E8B">
        <w:t>)</w:t>
      </w:r>
      <w:r w:rsidR="00F04420">
        <w:t xml:space="preserve"> in routing</w:t>
      </w:r>
      <w:r w:rsidR="00555BB0">
        <w:t xml:space="preserve">. </w:t>
      </w:r>
      <w:r w:rsidR="00034C29">
        <w:t xml:space="preserve">In the route planner </w:t>
      </w:r>
      <w:r w:rsidR="00111B08">
        <w:t xml:space="preserve">developed </w:t>
      </w:r>
      <w:r w:rsidR="00034C29">
        <w:t xml:space="preserve">by </w:t>
      </w:r>
      <w:r w:rsidR="00034C29">
        <w:fldChar w:fldCharType="begin"/>
      </w:r>
      <w:r w:rsidR="00034C29">
        <w:instrText xml:space="preserve"> ADDIN ZOTERO_ITEM CSL_CITATION {"citationID":"GEYUtE6g","properties":{"formattedCitation":"(Novack et al., 2018)","plainCitation":"(Novack et al., 2018)","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034C29">
        <w:fldChar w:fldCharType="separate"/>
      </w:r>
      <w:r w:rsidR="00034C29">
        <w:rPr>
          <w:noProof/>
        </w:rPr>
        <w:t>(Novack et al., 2018)</w:t>
      </w:r>
      <w:r w:rsidR="00034C29">
        <w:fldChar w:fldCharType="end"/>
      </w:r>
      <w:r w:rsidR="00BD2927">
        <w:t xml:space="preserve">, user </w:t>
      </w:r>
      <w:r w:rsidR="00EA2939">
        <w:t>can</w:t>
      </w:r>
      <w:r w:rsidR="00AA4033">
        <w:t xml:space="preserve"> set</w:t>
      </w:r>
      <w:r w:rsidR="00BD2927">
        <w:t xml:space="preserve"> </w:t>
      </w:r>
      <w:r w:rsidR="00101D64">
        <w:t xml:space="preserve">the relative </w:t>
      </w:r>
      <w:r w:rsidR="00BD2927">
        <w:t xml:space="preserve">importance of several factors </w:t>
      </w:r>
      <w:r w:rsidR="0021300C">
        <w:t xml:space="preserve">(e.g. green areas, quietness and distance) </w:t>
      </w:r>
      <w:r w:rsidR="00101D64">
        <w:t xml:space="preserve">using </w:t>
      </w:r>
      <w:r w:rsidR="0021300C">
        <w:t xml:space="preserve">a set of </w:t>
      </w:r>
      <w:r w:rsidR="00400484">
        <w:t>slide-bar</w:t>
      </w:r>
      <w:r w:rsidR="00101D64">
        <w:t>s</w:t>
      </w:r>
      <w:r w:rsidR="00400484">
        <w:t xml:space="preserve"> </w:t>
      </w:r>
      <w:r w:rsidR="002303A0">
        <w:t xml:space="preserve">in </w:t>
      </w:r>
      <w:r w:rsidR="00400484">
        <w:t>the user interface</w:t>
      </w:r>
      <w:r w:rsidR="00BD2927">
        <w:t>.</w:t>
      </w:r>
      <w:r w:rsidR="00F1796E">
        <w:t xml:space="preserve"> </w:t>
      </w:r>
      <w:r w:rsidR="00391529">
        <w:t xml:space="preserve">A </w:t>
      </w:r>
      <w:r w:rsidR="00DD7C38">
        <w:t xml:space="preserve">weakness </w:t>
      </w:r>
      <w:r w:rsidR="00C60D11">
        <w:t>to</w:t>
      </w:r>
      <w:r w:rsidR="00391529">
        <w:t xml:space="preserve"> functionality is posed by the uncertainties in </w:t>
      </w:r>
      <w:r w:rsidR="002A4E29">
        <w:t xml:space="preserve">the </w:t>
      </w:r>
      <w:r w:rsidR="00391529">
        <w:t xml:space="preserve">initial calibration of the </w:t>
      </w:r>
      <w:r w:rsidR="003A33B9">
        <w:t>weightings</w:t>
      </w:r>
      <w:r w:rsidR="006119EF">
        <w:t>;</w:t>
      </w:r>
      <w:r w:rsidR="007A26A6">
        <w:t xml:space="preserve"> </w:t>
      </w:r>
      <w:r w:rsidR="00391529">
        <w:t>when user set</w:t>
      </w:r>
      <w:r w:rsidR="00E55A0F">
        <w:t>s</w:t>
      </w:r>
      <w:r w:rsidR="00391529">
        <w:t xml:space="preserve"> </w:t>
      </w:r>
      <w:r w:rsidR="008A36A9">
        <w:t xml:space="preserve">multiple </w:t>
      </w:r>
      <w:r w:rsidR="00391529">
        <w:t>factors equally important</w:t>
      </w:r>
      <w:r w:rsidR="0021300C">
        <w:t xml:space="preserve">, </w:t>
      </w:r>
      <w:r w:rsidR="00E55A0F">
        <w:t>it is practically a decision of the software designer</w:t>
      </w:r>
      <w:r w:rsidR="00692785">
        <w:t xml:space="preserve"> </w:t>
      </w:r>
      <w:r w:rsidR="000209FB">
        <w:t xml:space="preserve">of </w:t>
      </w:r>
      <w:r w:rsidR="003D34B0">
        <w:t xml:space="preserve">what are </w:t>
      </w:r>
      <w:r w:rsidR="00692785">
        <w:t xml:space="preserve">the relative weights </w:t>
      </w:r>
      <w:r w:rsidR="003D34B0">
        <w:t xml:space="preserve">of </w:t>
      </w:r>
      <w:r w:rsidR="000B7CBE">
        <w:t xml:space="preserve">the </w:t>
      </w:r>
      <w:r w:rsidR="00692785">
        <w:t>different factors</w:t>
      </w:r>
      <w:r w:rsidR="008C4F20">
        <w:t xml:space="preserve">. </w:t>
      </w:r>
      <w:r w:rsidR="008F5010">
        <w:t xml:space="preserve">Therefore, </w:t>
      </w:r>
      <w:r w:rsidR="00055733">
        <w:t>deciding</w:t>
      </w:r>
      <w:r w:rsidR="008F5010">
        <w:t xml:space="preserve"> a set of weightings for different factors </w:t>
      </w:r>
      <w:r w:rsidR="002B04CF">
        <w:t xml:space="preserve">in advance </w:t>
      </w:r>
      <w:r w:rsidR="008F5010">
        <w:t xml:space="preserve">may well be </w:t>
      </w:r>
      <w:r w:rsidR="00D547EF">
        <w:t xml:space="preserve">fuzzier </w:t>
      </w:r>
      <w:r w:rsidR="008F5010">
        <w:t>for the user than selecting a desired path from a number of alternatives</w:t>
      </w:r>
      <w:r w:rsidR="006367B7">
        <w:t xml:space="preserve"> -</w:t>
      </w:r>
      <w:r w:rsidR="008F5010">
        <w:t xml:space="preserve"> </w:t>
      </w:r>
      <w:r w:rsidR="00B1082B">
        <w:t xml:space="preserve">provided that there </w:t>
      </w:r>
      <w:r w:rsidR="008F5010">
        <w:t>is enough information on the alternative paths to base the decision on.</w:t>
      </w:r>
      <w:r w:rsidR="00CD0F64">
        <w:t xml:space="preserve"> </w:t>
      </w:r>
    </w:p>
    <w:p w14:paraId="4090B165" w14:textId="02923879" w:rsidR="00762194" w:rsidRPr="00CC2F87" w:rsidRDefault="00AE17F4" w:rsidP="00C42923">
      <w:r>
        <w:t xml:space="preserve">When </w:t>
      </w:r>
      <w:r w:rsidR="0017458A">
        <w:t xml:space="preserve">the quiet path route planner is developed </w:t>
      </w:r>
      <w:r w:rsidR="00A677EB">
        <w:t>towards a general green path route planner</w:t>
      </w:r>
      <w:r w:rsidR="00050B41">
        <w:t xml:space="preserve">, </w:t>
      </w:r>
      <w:r>
        <w:t xml:space="preserve">other </w:t>
      </w:r>
      <w:r w:rsidR="00F71F2D">
        <w:t xml:space="preserve">(optional) </w:t>
      </w:r>
      <w:r>
        <w:t xml:space="preserve">environmental exposures </w:t>
      </w:r>
      <w:r w:rsidR="00F71F2D">
        <w:t>need to be</w:t>
      </w:r>
      <w:r w:rsidR="0003584D">
        <w:t xml:space="preserve"> integrated</w:t>
      </w:r>
      <w:r>
        <w:t xml:space="preserve"> in the routing analysis.</w:t>
      </w:r>
      <w:r w:rsidR="00F71F2D">
        <w:t xml:space="preserve"> If the route planner is developed </w:t>
      </w:r>
      <w:r w:rsidR="003173A1">
        <w:t xml:space="preserve">even further, towards a route planner for </w:t>
      </w:r>
      <w:r w:rsidR="003A26CE">
        <w:t xml:space="preserve">overall </w:t>
      </w:r>
      <w:r w:rsidR="003173A1">
        <w:t xml:space="preserve">healthier paths, </w:t>
      </w:r>
      <w:r w:rsidR="00C44293">
        <w:t xml:space="preserve">a </w:t>
      </w:r>
      <w:r w:rsidR="00CF64F7">
        <w:t xml:space="preserve">composite </w:t>
      </w:r>
      <w:r w:rsidR="003A26CE">
        <w:lastRenderedPageBreak/>
        <w:t xml:space="preserve">environmental impedance function </w:t>
      </w:r>
      <w:r w:rsidR="005A1B70">
        <w:t>needs</w:t>
      </w:r>
      <w:r w:rsidR="002B49C0">
        <w:t xml:space="preserve"> to</w:t>
      </w:r>
      <w:r w:rsidR="00C44293">
        <w:t xml:space="preserve"> be defined</w:t>
      </w:r>
      <w:r w:rsidR="003A26CE">
        <w:t xml:space="preserve"> for calculating </w:t>
      </w:r>
      <w:r w:rsidR="00CF64F7">
        <w:t xml:space="preserve">combined </w:t>
      </w:r>
      <w:r w:rsidR="003A26CE">
        <w:t>exposure-based impedances from different exposures</w:t>
      </w:r>
      <w:r w:rsidR="00450EA2">
        <w:t xml:space="preserve">. </w:t>
      </w:r>
      <w:r w:rsidR="000B4C43">
        <w:t xml:space="preserve">Finally, </w:t>
      </w:r>
      <w:r w:rsidR="0010306A">
        <w:t>uncertainties in</w:t>
      </w:r>
      <w:r w:rsidR="008704F5">
        <w:t xml:space="preserve"> </w:t>
      </w:r>
      <w:r w:rsidR="0010306A">
        <w:t xml:space="preserve">exposure-response relationships </w:t>
      </w:r>
      <w:r w:rsidR="0079285C">
        <w:t xml:space="preserve">of different environmental </w:t>
      </w:r>
      <w:r w:rsidR="00AF1FAD">
        <w:t>exposures</w:t>
      </w:r>
      <w:r w:rsidR="0079285C">
        <w:t xml:space="preserve"> </w:t>
      </w:r>
      <w:r w:rsidR="0010306A">
        <w:t xml:space="preserve">and </w:t>
      </w:r>
      <w:r w:rsidR="00280360">
        <w:t xml:space="preserve">the subjective nature of </w:t>
      </w:r>
      <w:r w:rsidR="00EB3D89">
        <w:t xml:space="preserve">walkability </w:t>
      </w:r>
      <w:r w:rsidR="0010306A">
        <w:t xml:space="preserve">should </w:t>
      </w:r>
      <w:r w:rsidR="00A677EB">
        <w:t>be acknowledged</w:t>
      </w:r>
      <w:r w:rsidR="00EB3D89">
        <w:t xml:space="preserve"> </w:t>
      </w:r>
      <w:r w:rsidR="003272F8">
        <w:t xml:space="preserve">in </w:t>
      </w:r>
      <w:r w:rsidR="004A74B5">
        <w:t>design</w:t>
      </w:r>
      <w:r w:rsidR="00E125BC">
        <w:t xml:space="preserve">ing </w:t>
      </w:r>
      <w:r w:rsidR="007529BA">
        <w:t xml:space="preserve">the </w:t>
      </w:r>
      <w:r w:rsidR="003272F8">
        <w:t>user interface</w:t>
      </w:r>
      <w:r w:rsidR="00357812">
        <w:t xml:space="preserve">. </w:t>
      </w:r>
      <w:r w:rsidR="005566C1">
        <w:t>Thus</w:t>
      </w:r>
      <w:r w:rsidR="00357812">
        <w:t xml:space="preserve">, </w:t>
      </w:r>
      <w:r w:rsidR="007B675C">
        <w:t xml:space="preserve">the </w:t>
      </w:r>
      <w:r w:rsidR="007529BA">
        <w:t xml:space="preserve">user should always be given the final decision on choosing the </w:t>
      </w:r>
      <w:r w:rsidR="000E3927" w:rsidRPr="00BD6460">
        <w:rPr>
          <w:i/>
          <w:iCs/>
        </w:rPr>
        <w:t>best</w:t>
      </w:r>
      <w:r w:rsidR="000E3927">
        <w:t xml:space="preserve"> </w:t>
      </w:r>
      <w:r w:rsidR="007529BA">
        <w:t>path to take.</w:t>
      </w:r>
      <w:r w:rsidR="00493E40">
        <w:t xml:space="preserve"> </w:t>
      </w:r>
      <w:r w:rsidR="00EA3A69">
        <w:br w:type="page"/>
      </w:r>
    </w:p>
    <w:p w14:paraId="01C167D3" w14:textId="70BDDC84" w:rsidR="00FE3FBC" w:rsidRPr="00FE3FBC" w:rsidRDefault="00775C43" w:rsidP="00FE3FBC">
      <w:pPr>
        <w:pStyle w:val="Heading1"/>
      </w:pPr>
      <w:bookmarkStart w:id="171" w:name="_Toc37014159"/>
      <w:r>
        <w:lastRenderedPageBreak/>
        <w:t>REFERENCES</w:t>
      </w:r>
      <w:bookmarkEnd w:id="171"/>
    </w:p>
    <w:p w14:paraId="270B15A0" w14:textId="77777777" w:rsidR="00C23099" w:rsidRPr="00C23099" w:rsidRDefault="00410501" w:rsidP="00C23099">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C23099" w:rsidRPr="00C23099">
        <w:rPr>
          <w:lang w:val="en-GB"/>
        </w:rPr>
        <w:t xml:space="preserve">Agrawal, S., &amp; Gupta, R. D. (2017). Web GIS and its architecture: A review. </w:t>
      </w:r>
      <w:r w:rsidR="00C23099" w:rsidRPr="00C23099">
        <w:rPr>
          <w:i/>
          <w:iCs/>
          <w:lang w:val="en-GB"/>
        </w:rPr>
        <w:t>Arabian Journal of Geosciences</w:t>
      </w:r>
      <w:r w:rsidR="00C23099" w:rsidRPr="00C23099">
        <w:rPr>
          <w:lang w:val="en-GB"/>
        </w:rPr>
        <w:t xml:space="preserve">, </w:t>
      </w:r>
      <w:r w:rsidR="00C23099" w:rsidRPr="00C23099">
        <w:rPr>
          <w:i/>
          <w:iCs/>
          <w:lang w:val="en-GB"/>
        </w:rPr>
        <w:t>10</w:t>
      </w:r>
      <w:r w:rsidR="00C23099" w:rsidRPr="00C23099">
        <w:rPr>
          <w:lang w:val="en-GB"/>
        </w:rPr>
        <w:t>(23), 518.</w:t>
      </w:r>
    </w:p>
    <w:p w14:paraId="6F4957BD" w14:textId="77777777" w:rsidR="00C23099" w:rsidRPr="00C23099" w:rsidRDefault="00C23099" w:rsidP="00C23099">
      <w:pPr>
        <w:pStyle w:val="Bibliography"/>
        <w:rPr>
          <w:lang w:val="en-GB"/>
        </w:rPr>
      </w:pPr>
      <w:r w:rsidRPr="00C23099">
        <w:rPr>
          <w:lang w:val="en-GB"/>
        </w:rPr>
        <w:t xml:space="preserve">Ahuja, R. K., Mehlhorn, K., Orlin, J., &amp; Tarjan, R. E. (1990). Faster algorithms for the shortest path problem. </w:t>
      </w:r>
      <w:r w:rsidRPr="00C23099">
        <w:rPr>
          <w:i/>
          <w:iCs/>
          <w:lang w:val="en-GB"/>
        </w:rPr>
        <w:t>Journal of the ACM (JACM)</w:t>
      </w:r>
      <w:r w:rsidRPr="00C23099">
        <w:rPr>
          <w:lang w:val="en-GB"/>
        </w:rPr>
        <w:t xml:space="preserve">, </w:t>
      </w:r>
      <w:r w:rsidRPr="00C23099">
        <w:rPr>
          <w:i/>
          <w:iCs/>
          <w:lang w:val="en-GB"/>
        </w:rPr>
        <w:t>37</w:t>
      </w:r>
      <w:r w:rsidRPr="00C23099">
        <w:rPr>
          <w:lang w:val="en-GB"/>
        </w:rPr>
        <w:t>(2), 213–223. https://doi.org/10.1145/77600.77615</w:t>
      </w:r>
    </w:p>
    <w:p w14:paraId="6BB7EBD6" w14:textId="77777777" w:rsidR="00C23099" w:rsidRPr="00C23099" w:rsidRDefault="00C23099" w:rsidP="00C23099">
      <w:pPr>
        <w:pStyle w:val="Bibliography"/>
        <w:rPr>
          <w:lang w:val="en-GB"/>
        </w:rPr>
      </w:pPr>
      <w:r w:rsidRPr="00C23099">
        <w:rPr>
          <w:lang w:val="en-GB"/>
        </w:rPr>
        <w:t xml:space="preserve">Alam, M. S., Perugu, H., &amp; McNabola, A. (2018). A comparison of route-choice navigation across air pollution exposure, CO2 emission and traditional travel cost factors. </w:t>
      </w:r>
      <w:r w:rsidRPr="00C23099">
        <w:rPr>
          <w:i/>
          <w:iCs/>
          <w:lang w:val="en-GB"/>
        </w:rPr>
        <w:t>Transportation Research Part D: Transport and Environment</w:t>
      </w:r>
      <w:r w:rsidRPr="00C23099">
        <w:rPr>
          <w:lang w:val="en-GB"/>
        </w:rPr>
        <w:t xml:space="preserve">, </w:t>
      </w:r>
      <w:r w:rsidRPr="00C23099">
        <w:rPr>
          <w:i/>
          <w:iCs/>
          <w:lang w:val="en-GB"/>
        </w:rPr>
        <w:t>65</w:t>
      </w:r>
      <w:r w:rsidRPr="00C23099">
        <w:rPr>
          <w:lang w:val="en-GB"/>
        </w:rPr>
        <w:t>, 82–100. https://doi.org/10.1016/j.trd.2018.08.007</w:t>
      </w:r>
    </w:p>
    <w:p w14:paraId="09DF6C74" w14:textId="77777777" w:rsidR="00C23099" w:rsidRPr="00C23099" w:rsidRDefault="00C23099" w:rsidP="00C23099">
      <w:pPr>
        <w:pStyle w:val="Bibliography"/>
        <w:rPr>
          <w:lang w:val="en-GB"/>
        </w:rPr>
      </w:pPr>
      <w:r w:rsidRPr="00C23099">
        <w:rPr>
          <w:lang w:val="en-GB"/>
        </w:rPr>
        <w:t xml:space="preserve">Apparicio, P., Carrier, M., Gelb, J., Séguin, A.-M., &amp; Kingham, S. (2016). Cyclists’ exposure to air pollution and road traffic noise in central city neighbourhoods of Montreal. </w:t>
      </w:r>
      <w:r w:rsidRPr="00C23099">
        <w:rPr>
          <w:i/>
          <w:iCs/>
          <w:lang w:val="en-GB"/>
        </w:rPr>
        <w:t>Journal of Transport Geography</w:t>
      </w:r>
      <w:r w:rsidRPr="00C23099">
        <w:rPr>
          <w:lang w:val="en-GB"/>
        </w:rPr>
        <w:t xml:space="preserve">, </w:t>
      </w:r>
      <w:r w:rsidRPr="00C23099">
        <w:rPr>
          <w:i/>
          <w:iCs/>
          <w:lang w:val="en-GB"/>
        </w:rPr>
        <w:t>57</w:t>
      </w:r>
      <w:r w:rsidRPr="00C23099">
        <w:rPr>
          <w:lang w:val="en-GB"/>
        </w:rPr>
        <w:t>, 63–69.</w:t>
      </w:r>
    </w:p>
    <w:p w14:paraId="5B504D6B" w14:textId="77777777" w:rsidR="00C23099" w:rsidRPr="00C23099" w:rsidRDefault="00C23099" w:rsidP="00C23099">
      <w:pPr>
        <w:pStyle w:val="Bibliography"/>
        <w:rPr>
          <w:lang w:val="en-GB"/>
        </w:rPr>
      </w:pPr>
      <w:r w:rsidRPr="00C23099">
        <w:rPr>
          <w:lang w:val="en-GB"/>
        </w:rPr>
        <w:t xml:space="preserve">Babisch, W., Beule, B., Schust, M., Kersten, N., &amp; Ising, H. (2005). Traffic noise and risk of myocardial infarction. </w:t>
      </w:r>
      <w:r w:rsidRPr="00C23099">
        <w:rPr>
          <w:i/>
          <w:iCs/>
          <w:lang w:val="en-GB"/>
        </w:rPr>
        <w:t>Epidemiology</w:t>
      </w:r>
      <w:r w:rsidRPr="00C23099">
        <w:rPr>
          <w:lang w:val="en-GB"/>
        </w:rPr>
        <w:t>, 33–40.</w:t>
      </w:r>
    </w:p>
    <w:p w14:paraId="32B6F350" w14:textId="77777777" w:rsidR="00C23099" w:rsidRPr="00C23099" w:rsidRDefault="00C23099" w:rsidP="00C23099">
      <w:pPr>
        <w:pStyle w:val="Bibliography"/>
        <w:rPr>
          <w:lang w:val="en-GB"/>
        </w:rPr>
      </w:pPr>
      <w:r w:rsidRPr="00C23099">
        <w:rPr>
          <w:lang w:val="en-GB"/>
        </w:rPr>
        <w:t xml:space="preserve">Boeing, G. (2017). OSMnx: New methods for acquiring, constructing, analyzing, and visualizing complex street networks. </w:t>
      </w:r>
      <w:r w:rsidRPr="00C23099">
        <w:rPr>
          <w:i/>
          <w:iCs/>
          <w:lang w:val="en-GB"/>
        </w:rPr>
        <w:t>Computers, Environment and Urban Systems</w:t>
      </w:r>
      <w:r w:rsidRPr="00C23099">
        <w:rPr>
          <w:lang w:val="en-GB"/>
        </w:rPr>
        <w:t xml:space="preserve">, </w:t>
      </w:r>
      <w:r w:rsidRPr="00C23099">
        <w:rPr>
          <w:i/>
          <w:iCs/>
          <w:lang w:val="en-GB"/>
        </w:rPr>
        <w:t>65</w:t>
      </w:r>
      <w:r w:rsidRPr="00C23099">
        <w:rPr>
          <w:lang w:val="en-GB"/>
        </w:rPr>
        <w:t>, 126–139.</w:t>
      </w:r>
    </w:p>
    <w:p w14:paraId="2FA11E0D" w14:textId="77777777" w:rsidR="00C23099" w:rsidRPr="00C23099" w:rsidRDefault="00C23099" w:rsidP="00C23099">
      <w:pPr>
        <w:pStyle w:val="Bibliography"/>
        <w:rPr>
          <w:lang w:val="en-GB"/>
        </w:rPr>
      </w:pPr>
      <w:r w:rsidRPr="00C23099">
        <w:rPr>
          <w:lang w:val="en-GB"/>
        </w:rPr>
        <w:t xml:space="preserve">Boulos, M. N. K., Warren, J., Gong, J., &amp; Yue, P. (2010). </w:t>
      </w:r>
      <w:r w:rsidRPr="00C23099">
        <w:rPr>
          <w:i/>
          <w:iCs/>
          <w:lang w:val="en-GB"/>
        </w:rPr>
        <w:t>Web GIS in practice VIII: HTML5 and the canvas element for interactive online mapping</w:t>
      </w:r>
      <w:r w:rsidRPr="00C23099">
        <w:rPr>
          <w:lang w:val="en-GB"/>
        </w:rPr>
        <w:t>. Springer.</w:t>
      </w:r>
    </w:p>
    <w:p w14:paraId="530AB855" w14:textId="77777777" w:rsidR="00C23099" w:rsidRPr="00C23099" w:rsidRDefault="00C23099" w:rsidP="00C23099">
      <w:pPr>
        <w:pStyle w:val="Bibliography"/>
        <w:rPr>
          <w:lang w:val="en-GB"/>
        </w:rPr>
      </w:pPr>
      <w:r w:rsidRPr="00C23099">
        <w:rPr>
          <w:lang w:val="en-GB"/>
        </w:rPr>
        <w:t xml:space="preserve">Brown, A. L., &amp; Van Kamp, I. (2017). WHO environmental noise guidelines for the European region: A systematic review of transport noise interventions and their impacts on health. </w:t>
      </w:r>
      <w:r w:rsidRPr="00C23099">
        <w:rPr>
          <w:i/>
          <w:iCs/>
          <w:lang w:val="en-GB"/>
        </w:rPr>
        <w:t>International Journal of Environmental Research and Public Health</w:t>
      </w:r>
      <w:r w:rsidRPr="00C23099">
        <w:rPr>
          <w:lang w:val="en-GB"/>
        </w:rPr>
        <w:t xml:space="preserve">, </w:t>
      </w:r>
      <w:r w:rsidRPr="00C23099">
        <w:rPr>
          <w:i/>
          <w:iCs/>
          <w:lang w:val="en-GB"/>
        </w:rPr>
        <w:t>14</w:t>
      </w:r>
      <w:r w:rsidRPr="00C23099">
        <w:rPr>
          <w:lang w:val="en-GB"/>
        </w:rPr>
        <w:t>(8), 873.</w:t>
      </w:r>
    </w:p>
    <w:p w14:paraId="5D4E6606" w14:textId="77777777" w:rsidR="00C23099" w:rsidRPr="00C23099" w:rsidRDefault="00C23099" w:rsidP="00C23099">
      <w:pPr>
        <w:pStyle w:val="Bibliography"/>
        <w:rPr>
          <w:lang w:val="en-GB"/>
        </w:rPr>
      </w:pPr>
      <w:r w:rsidRPr="00C23099">
        <w:rPr>
          <w:lang w:val="en-GB"/>
        </w:rPr>
        <w:t xml:space="preserve">Buliung, R. N., Larsen, K., Faulkner, G. E., &amp; Stone, M. R. (2013). The “path” not taken: Exploring structural differences in mapped-versus shortest-network-path school travel routes. </w:t>
      </w:r>
      <w:r w:rsidRPr="00C23099">
        <w:rPr>
          <w:i/>
          <w:iCs/>
          <w:lang w:val="en-GB"/>
        </w:rPr>
        <w:t>American Journal of Public Health</w:t>
      </w:r>
      <w:r w:rsidRPr="00C23099">
        <w:rPr>
          <w:lang w:val="en-GB"/>
        </w:rPr>
        <w:t xml:space="preserve">, </w:t>
      </w:r>
      <w:r w:rsidRPr="00C23099">
        <w:rPr>
          <w:i/>
          <w:iCs/>
          <w:lang w:val="en-GB"/>
        </w:rPr>
        <w:t>103</w:t>
      </w:r>
      <w:r w:rsidRPr="00C23099">
        <w:rPr>
          <w:lang w:val="en-GB"/>
        </w:rPr>
        <w:t>(9), 1589–1596.</w:t>
      </w:r>
    </w:p>
    <w:p w14:paraId="23ACE985" w14:textId="77777777" w:rsidR="00C23099" w:rsidRPr="00C23099" w:rsidRDefault="00C23099" w:rsidP="00C23099">
      <w:pPr>
        <w:pStyle w:val="Bibliography"/>
        <w:rPr>
          <w:lang w:val="en-GB"/>
        </w:rPr>
      </w:pPr>
      <w:r w:rsidRPr="00C23099">
        <w:rPr>
          <w:i/>
          <w:iCs/>
          <w:lang w:val="en-GB"/>
        </w:rPr>
        <w:t>City of Helsinki</w:t>
      </w:r>
      <w:r w:rsidRPr="00C23099">
        <w:rPr>
          <w:lang w:val="en-GB"/>
        </w:rPr>
        <w:t>. (2020). Liikennetutkimus Ja -Tilastot. https://www.hel.fi/helsinki/fi/kartat-ja-liikenne/kadut-ja-liikennesuunnittelu/tutkimus-ja-tilastot (accessed on 4 April 2020)</w:t>
      </w:r>
    </w:p>
    <w:p w14:paraId="3B875807" w14:textId="77777777" w:rsidR="00C23099" w:rsidRPr="00C23099" w:rsidRDefault="00C23099" w:rsidP="00C23099">
      <w:pPr>
        <w:pStyle w:val="Bibliography"/>
        <w:rPr>
          <w:lang w:val="en-GB"/>
        </w:rPr>
      </w:pPr>
      <w:r w:rsidRPr="00C23099">
        <w:rPr>
          <w:lang w:val="en-GB"/>
        </w:rPr>
        <w:t xml:space="preserve">Cole-Hunter, T., Morawska, L., Stewart, I., Jayaratne, R., &amp; Solomon, C. (2012). Inhaled particle counts on bicycle commute routes of low and high proximity to motorised traffic. </w:t>
      </w:r>
      <w:r w:rsidRPr="00C23099">
        <w:rPr>
          <w:i/>
          <w:iCs/>
          <w:lang w:val="en-GB"/>
        </w:rPr>
        <w:t>Atmospheric Environment</w:t>
      </w:r>
      <w:r w:rsidRPr="00C23099">
        <w:rPr>
          <w:lang w:val="en-GB"/>
        </w:rPr>
        <w:t xml:space="preserve">, </w:t>
      </w:r>
      <w:r w:rsidRPr="00C23099">
        <w:rPr>
          <w:i/>
          <w:iCs/>
          <w:lang w:val="en-GB"/>
        </w:rPr>
        <w:t>61</w:t>
      </w:r>
      <w:r w:rsidRPr="00C23099">
        <w:rPr>
          <w:lang w:val="en-GB"/>
        </w:rPr>
        <w:t>, 197–203. https://doi.org/10.1016/j.atmosenv.2012.06.041</w:t>
      </w:r>
    </w:p>
    <w:p w14:paraId="5248CDAC" w14:textId="77777777" w:rsidR="00C23099" w:rsidRPr="00C23099" w:rsidRDefault="00C23099" w:rsidP="00C23099">
      <w:pPr>
        <w:pStyle w:val="Bibliography"/>
        <w:rPr>
          <w:lang w:val="en-GB"/>
        </w:rPr>
      </w:pPr>
      <w:r w:rsidRPr="00C23099">
        <w:rPr>
          <w:lang w:val="en-GB"/>
        </w:rPr>
        <w:t xml:space="preserve">Csardi, G., &amp; Nepusz, T. (2006). The igraph software package for complex network research. </w:t>
      </w:r>
      <w:r w:rsidRPr="00C23099">
        <w:rPr>
          <w:i/>
          <w:iCs/>
          <w:lang w:val="en-GB"/>
        </w:rPr>
        <w:t>InterJournal, Complex Systems</w:t>
      </w:r>
      <w:r w:rsidRPr="00C23099">
        <w:rPr>
          <w:lang w:val="en-GB"/>
        </w:rPr>
        <w:t xml:space="preserve">, </w:t>
      </w:r>
      <w:r w:rsidRPr="00C23099">
        <w:rPr>
          <w:i/>
          <w:iCs/>
          <w:lang w:val="en-GB"/>
        </w:rPr>
        <w:t>1695</w:t>
      </w:r>
      <w:r w:rsidRPr="00C23099">
        <w:rPr>
          <w:lang w:val="en-GB"/>
        </w:rPr>
        <w:t>(5), 1–9.</w:t>
      </w:r>
    </w:p>
    <w:p w14:paraId="4E07241D" w14:textId="77777777" w:rsidR="00C23099" w:rsidRPr="00C23099" w:rsidRDefault="00C23099" w:rsidP="00C23099">
      <w:pPr>
        <w:pStyle w:val="Bibliography"/>
        <w:rPr>
          <w:lang w:val="en-GB"/>
        </w:rPr>
      </w:pPr>
      <w:r w:rsidRPr="00C23099">
        <w:rPr>
          <w:i/>
          <w:iCs/>
          <w:lang w:val="en-GB"/>
        </w:rPr>
        <w:t>Datakustik CadnaA 2017</w:t>
      </w:r>
      <w:r w:rsidRPr="00C23099">
        <w:rPr>
          <w:lang w:val="en-GB"/>
        </w:rPr>
        <w:t>. (n.d.). https://www.datakustik.com/products/cadnaa/cadnaa/ (accessed on 4 April 2020)</w:t>
      </w:r>
    </w:p>
    <w:p w14:paraId="03014435" w14:textId="77777777" w:rsidR="00C23099" w:rsidRPr="00C23099" w:rsidRDefault="00C23099" w:rsidP="00C23099">
      <w:pPr>
        <w:pStyle w:val="Bibliography"/>
        <w:rPr>
          <w:lang w:val="en-GB"/>
        </w:rPr>
      </w:pPr>
      <w:r w:rsidRPr="00C23099">
        <w:rPr>
          <w:lang w:val="en-GB"/>
        </w:rPr>
        <w:lastRenderedPageBreak/>
        <w:t xml:space="preserve">Davies, G., &amp; Whyatt, D. (2009). A least-cost approach to personal exposure reduction. </w:t>
      </w:r>
      <w:r w:rsidRPr="00C23099">
        <w:rPr>
          <w:i/>
          <w:iCs/>
          <w:lang w:val="en-GB"/>
        </w:rPr>
        <w:t>Transactions in GIS</w:t>
      </w:r>
      <w:r w:rsidRPr="00C23099">
        <w:rPr>
          <w:lang w:val="en-GB"/>
        </w:rPr>
        <w:t xml:space="preserve">, </w:t>
      </w:r>
      <w:r w:rsidRPr="00C23099">
        <w:rPr>
          <w:i/>
          <w:iCs/>
          <w:lang w:val="en-GB"/>
        </w:rPr>
        <w:t>13</w:t>
      </w:r>
      <w:r w:rsidRPr="00C23099">
        <w:rPr>
          <w:lang w:val="en-GB"/>
        </w:rPr>
        <w:t>(2), 229–246.</w:t>
      </w:r>
    </w:p>
    <w:p w14:paraId="62A2464C" w14:textId="77777777" w:rsidR="00C23099" w:rsidRPr="00C23099" w:rsidRDefault="00C23099" w:rsidP="00C23099">
      <w:pPr>
        <w:pStyle w:val="Bibliography"/>
        <w:rPr>
          <w:lang w:val="en-GB"/>
        </w:rPr>
      </w:pPr>
      <w:r w:rsidRPr="00C23099">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C23099">
        <w:rPr>
          <w:lang w:val="en-GB"/>
        </w:rPr>
        <w:t>. (2002, July 18). http://data.europa.eu/eli/dir/2002/49/oj/eng</w:t>
      </w:r>
    </w:p>
    <w:p w14:paraId="066FAF6D" w14:textId="77777777" w:rsidR="00C23099" w:rsidRPr="00C23099" w:rsidRDefault="00C23099" w:rsidP="00C23099">
      <w:pPr>
        <w:pStyle w:val="Bibliography"/>
        <w:rPr>
          <w:lang w:val="en-GB"/>
        </w:rPr>
      </w:pPr>
      <w:r w:rsidRPr="00C23099">
        <w:rPr>
          <w:lang w:val="en-GB"/>
        </w:rPr>
        <w:t xml:space="preserve">Farkas, G. (2019). Hardware-Accelerating 2D Web Maps: A Case Study. </w:t>
      </w:r>
      <w:r w:rsidRPr="00C23099">
        <w:rPr>
          <w:i/>
          <w:iCs/>
          <w:lang w:val="en-GB"/>
        </w:rPr>
        <w:t>Cartographica: The International Journal for Geographic Information and Geovisualization</w:t>
      </w:r>
      <w:r w:rsidRPr="00C23099">
        <w:rPr>
          <w:lang w:val="en-GB"/>
        </w:rPr>
        <w:t xml:space="preserve">, </w:t>
      </w:r>
      <w:r w:rsidRPr="00C23099">
        <w:rPr>
          <w:i/>
          <w:iCs/>
          <w:lang w:val="en-GB"/>
        </w:rPr>
        <w:t>54</w:t>
      </w:r>
      <w:r w:rsidRPr="00C23099">
        <w:rPr>
          <w:lang w:val="en-GB"/>
        </w:rPr>
        <w:t>(4), 245–260.</w:t>
      </w:r>
    </w:p>
    <w:p w14:paraId="05A99C9A" w14:textId="77777777" w:rsidR="00C23099" w:rsidRPr="00C23099" w:rsidRDefault="00C23099" w:rsidP="00C23099">
      <w:pPr>
        <w:pStyle w:val="Bibliography"/>
        <w:rPr>
          <w:lang w:val="en-GB"/>
        </w:rPr>
      </w:pPr>
      <w:r w:rsidRPr="00C23099">
        <w:rPr>
          <w:lang w:val="en-GB"/>
        </w:rPr>
        <w:t xml:space="preserve">Gaffuri, J. (2012). Toward web mapping with vector data. </w:t>
      </w:r>
      <w:r w:rsidRPr="00C23099">
        <w:rPr>
          <w:i/>
          <w:iCs/>
          <w:lang w:val="en-GB"/>
        </w:rPr>
        <w:t>International Conference on Geographic Information Science</w:t>
      </w:r>
      <w:r w:rsidRPr="00C23099">
        <w:rPr>
          <w:lang w:val="en-GB"/>
        </w:rPr>
        <w:t>, 87–101.</w:t>
      </w:r>
    </w:p>
    <w:p w14:paraId="56E975AB" w14:textId="77777777" w:rsidR="00C23099" w:rsidRPr="00C23099" w:rsidRDefault="00C23099" w:rsidP="00C23099">
      <w:pPr>
        <w:pStyle w:val="Bibliography"/>
        <w:rPr>
          <w:lang w:val="en-GB"/>
        </w:rPr>
      </w:pPr>
      <w:r w:rsidRPr="00C23099">
        <w:rPr>
          <w:lang w:val="en-GB"/>
        </w:rPr>
        <w:t xml:space="preserve">Genuit, K. (1999). The use of psychoacoustic parameters combined with A-weighted SPL in noise description. </w:t>
      </w:r>
      <w:r w:rsidRPr="00C23099">
        <w:rPr>
          <w:i/>
          <w:iCs/>
          <w:lang w:val="en-GB"/>
        </w:rPr>
        <w:t>INTER-NOISE and NOISE-CON Congress and Conference Proceedings</w:t>
      </w:r>
      <w:r w:rsidRPr="00C23099">
        <w:rPr>
          <w:lang w:val="en-GB"/>
        </w:rPr>
        <w:t xml:space="preserve">, </w:t>
      </w:r>
      <w:r w:rsidRPr="00C23099">
        <w:rPr>
          <w:i/>
          <w:iCs/>
          <w:lang w:val="en-GB"/>
        </w:rPr>
        <w:t>1999</w:t>
      </w:r>
      <w:r w:rsidRPr="00C23099">
        <w:rPr>
          <w:lang w:val="en-GB"/>
        </w:rPr>
        <w:t>, 1887–1892.</w:t>
      </w:r>
    </w:p>
    <w:p w14:paraId="55540407" w14:textId="77777777" w:rsidR="00C23099" w:rsidRPr="00C23099" w:rsidRDefault="00C23099" w:rsidP="00C23099">
      <w:pPr>
        <w:pStyle w:val="Bibliography"/>
        <w:rPr>
          <w:lang w:val="en-GB"/>
        </w:rPr>
      </w:pPr>
      <w:r w:rsidRPr="00C23099">
        <w:rPr>
          <w:lang w:val="en-GB"/>
        </w:rPr>
        <w:t xml:space="preserve">Goldberg, A. V., &amp; Harrelson, C. (2005). Computing the shortest path: A search meets graph theory. </w:t>
      </w:r>
      <w:r w:rsidRPr="00C23099">
        <w:rPr>
          <w:i/>
          <w:iCs/>
          <w:lang w:val="en-GB"/>
        </w:rPr>
        <w:t>Proceedings of the Sixteenth Annual ACM-SIAM Symposium on Discrete Algorithms</w:t>
      </w:r>
      <w:r w:rsidRPr="00C23099">
        <w:rPr>
          <w:lang w:val="en-GB"/>
        </w:rPr>
        <w:t>, 156–165.</w:t>
      </w:r>
    </w:p>
    <w:p w14:paraId="132B5165" w14:textId="77777777" w:rsidR="00C23099" w:rsidRPr="00C23099" w:rsidRDefault="00C23099" w:rsidP="00C23099">
      <w:pPr>
        <w:pStyle w:val="Bibliography"/>
        <w:rPr>
          <w:lang w:val="en-GB"/>
        </w:rPr>
      </w:pPr>
      <w:r w:rsidRPr="00C23099">
        <w:rPr>
          <w:lang w:val="en-GB"/>
        </w:rPr>
        <w:t xml:space="preserve">Gulliver, J., &amp; Briggs, D. J. (2005). Time–space modeling of journey-time exposure to traffic-related air pollution using GIS. </w:t>
      </w:r>
      <w:r w:rsidRPr="00C23099">
        <w:rPr>
          <w:i/>
          <w:iCs/>
          <w:lang w:val="en-GB"/>
        </w:rPr>
        <w:t>Environmental Research</w:t>
      </w:r>
      <w:r w:rsidRPr="00C23099">
        <w:rPr>
          <w:lang w:val="en-GB"/>
        </w:rPr>
        <w:t xml:space="preserve">, </w:t>
      </w:r>
      <w:r w:rsidRPr="00C23099">
        <w:rPr>
          <w:i/>
          <w:iCs/>
          <w:lang w:val="en-GB"/>
        </w:rPr>
        <w:t>97</w:t>
      </w:r>
      <w:r w:rsidRPr="00C23099">
        <w:rPr>
          <w:lang w:val="en-GB"/>
        </w:rPr>
        <w:t>(1), 10–25. https://doi.org/10.1016/j.envres.2004.05.002</w:t>
      </w:r>
    </w:p>
    <w:p w14:paraId="7FDE42CA" w14:textId="77777777" w:rsidR="00C23099" w:rsidRPr="00C23099" w:rsidRDefault="00C23099" w:rsidP="00C23099">
      <w:pPr>
        <w:pStyle w:val="Bibliography"/>
        <w:rPr>
          <w:lang w:val="en-GB"/>
        </w:rPr>
      </w:pPr>
      <w:r w:rsidRPr="00C23099">
        <w:rPr>
          <w:lang w:val="en-GB"/>
        </w:rPr>
        <w:t xml:space="preserve">Guski, R., Schreckenberg, D., &amp; Schuemer, R. (2017). WHO environmental noise guidelines for the European region: A systematic review on environmental noise and annoyance. </w:t>
      </w:r>
      <w:r w:rsidRPr="00C23099">
        <w:rPr>
          <w:i/>
          <w:iCs/>
          <w:lang w:val="en-GB"/>
        </w:rPr>
        <w:t>International Journal of Environmental Research and Public Health</w:t>
      </w:r>
      <w:r w:rsidRPr="00C23099">
        <w:rPr>
          <w:lang w:val="en-GB"/>
        </w:rPr>
        <w:t xml:space="preserve">, </w:t>
      </w:r>
      <w:r w:rsidRPr="00C23099">
        <w:rPr>
          <w:i/>
          <w:iCs/>
          <w:lang w:val="en-GB"/>
        </w:rPr>
        <w:t>14</w:t>
      </w:r>
      <w:r w:rsidRPr="00C23099">
        <w:rPr>
          <w:lang w:val="en-GB"/>
        </w:rPr>
        <w:t>(12), 1539.</w:t>
      </w:r>
    </w:p>
    <w:p w14:paraId="0CB53AF1" w14:textId="77777777" w:rsidR="00C23099" w:rsidRPr="00C23099" w:rsidRDefault="00C23099" w:rsidP="00C23099">
      <w:pPr>
        <w:pStyle w:val="Bibliography"/>
        <w:rPr>
          <w:lang w:val="en-GB"/>
        </w:rPr>
      </w:pPr>
      <w:r w:rsidRPr="00C23099">
        <w:rPr>
          <w:lang w:val="en-GB"/>
        </w:rPr>
        <w:t xml:space="preserve">Hasenfratz, D., Arn, T., de Concini, I., Saukh, O., &amp; Thiele, L. (2015). Health-optimal routing in urban areas. </w:t>
      </w:r>
      <w:r w:rsidRPr="00C23099">
        <w:rPr>
          <w:i/>
          <w:iCs/>
          <w:lang w:val="en-GB"/>
        </w:rPr>
        <w:t>Proceedings of the 14th International Conference on Information Processing in Sensor Networks</w:t>
      </w:r>
      <w:r w:rsidRPr="00C23099">
        <w:rPr>
          <w:lang w:val="en-GB"/>
        </w:rPr>
        <w:t>, 398–399.</w:t>
      </w:r>
    </w:p>
    <w:p w14:paraId="1FA2F742" w14:textId="77777777" w:rsidR="00C23099" w:rsidRPr="00C23099" w:rsidRDefault="00C23099" w:rsidP="00C23099">
      <w:pPr>
        <w:pStyle w:val="Bibliography"/>
        <w:rPr>
          <w:lang w:val="en-GB"/>
        </w:rPr>
      </w:pPr>
      <w:r w:rsidRPr="00C23099">
        <w:rPr>
          <w:lang w:val="en-GB"/>
        </w:rPr>
        <w:t xml:space="preserve">Hatzopoulou, M., Weichenthal, S., Barreau, G., Goldberg, M., Farrell, W., Crouse, D., &amp; Ross, N. (2013). A web-based route planning tool to reduce cyclists’ exposures to traffic pollution: A case study in Montreal, Canada. </w:t>
      </w:r>
      <w:r w:rsidRPr="00C23099">
        <w:rPr>
          <w:i/>
          <w:iCs/>
          <w:lang w:val="en-GB"/>
        </w:rPr>
        <w:t>Environmental Research</w:t>
      </w:r>
      <w:r w:rsidRPr="00C23099">
        <w:rPr>
          <w:lang w:val="en-GB"/>
        </w:rPr>
        <w:t xml:space="preserve">, </w:t>
      </w:r>
      <w:r w:rsidRPr="00C23099">
        <w:rPr>
          <w:i/>
          <w:iCs/>
          <w:lang w:val="en-GB"/>
        </w:rPr>
        <w:t>123</w:t>
      </w:r>
      <w:r w:rsidRPr="00C23099">
        <w:rPr>
          <w:lang w:val="en-GB"/>
        </w:rPr>
        <w:t>, 58–61.</w:t>
      </w:r>
    </w:p>
    <w:p w14:paraId="49F4724C" w14:textId="77777777" w:rsidR="00C23099" w:rsidRPr="00C23099" w:rsidRDefault="00C23099" w:rsidP="00C23099">
      <w:pPr>
        <w:pStyle w:val="Bibliography"/>
        <w:rPr>
          <w:lang w:val="en-GB"/>
        </w:rPr>
      </w:pPr>
      <w:r w:rsidRPr="00C23099">
        <w:rPr>
          <w:i/>
          <w:iCs/>
          <w:lang w:val="en-GB"/>
        </w:rPr>
        <w:t>Helsingin kaupungin meluselvitys 2017</w:t>
      </w:r>
      <w:r w:rsidRPr="00C23099">
        <w:rPr>
          <w:lang w:val="en-GB"/>
        </w:rPr>
        <w:t>. (2017). https://www.hel.fi/helsinki/fi/asuminen-ja-ymparisto/ymparistonsuojelu/ilmanlaatu-ja-melu/selvitys/</w:t>
      </w:r>
    </w:p>
    <w:p w14:paraId="41D1A6D9" w14:textId="77777777" w:rsidR="00C23099" w:rsidRPr="00C23099" w:rsidRDefault="00C23099" w:rsidP="00C23099">
      <w:pPr>
        <w:pStyle w:val="Bibliography"/>
        <w:rPr>
          <w:lang w:val="en-GB"/>
        </w:rPr>
      </w:pPr>
      <w:r w:rsidRPr="00C23099">
        <w:rPr>
          <w:lang w:val="en-GB"/>
        </w:rPr>
        <w:t xml:space="preserve">Hertel, O., Hvidberg, M., Ketzel, M., Storm, L., &amp; Stausgaard, L. (2008). A proper choice of route significantly reduces air pollution exposure—A study on bicycle and bus trips in urban streets. </w:t>
      </w:r>
      <w:r w:rsidRPr="00C23099">
        <w:rPr>
          <w:i/>
          <w:iCs/>
          <w:lang w:val="en-GB"/>
        </w:rPr>
        <w:t>Science of The Total Environment</w:t>
      </w:r>
      <w:r w:rsidRPr="00C23099">
        <w:rPr>
          <w:lang w:val="en-GB"/>
        </w:rPr>
        <w:t xml:space="preserve">, </w:t>
      </w:r>
      <w:r w:rsidRPr="00C23099">
        <w:rPr>
          <w:i/>
          <w:iCs/>
          <w:lang w:val="en-GB"/>
        </w:rPr>
        <w:t>389</w:t>
      </w:r>
      <w:r w:rsidRPr="00C23099">
        <w:rPr>
          <w:lang w:val="en-GB"/>
        </w:rPr>
        <w:t>(1), 58–70. https://doi.org/10.1016/j.scitotenv.2007.08.058</w:t>
      </w:r>
    </w:p>
    <w:p w14:paraId="22FAB97C" w14:textId="77777777" w:rsidR="00C23099" w:rsidRPr="00C23099" w:rsidRDefault="00C23099" w:rsidP="00C23099">
      <w:pPr>
        <w:pStyle w:val="Bibliography"/>
        <w:rPr>
          <w:lang w:val="en-GB"/>
        </w:rPr>
      </w:pPr>
      <w:r w:rsidRPr="00C23099">
        <w:rPr>
          <w:i/>
          <w:iCs/>
          <w:lang w:val="en-GB"/>
        </w:rPr>
        <w:lastRenderedPageBreak/>
        <w:t>International Standard ISO 226: 1987</w:t>
      </w:r>
      <w:r w:rsidRPr="00C23099">
        <w:rPr>
          <w:lang w:val="en-GB"/>
        </w:rPr>
        <w:t>. (n.d.). International Organization for Standardization, Geneva, Switzerland.</w:t>
      </w:r>
    </w:p>
    <w:p w14:paraId="07AA9E0C" w14:textId="77777777" w:rsidR="00C23099" w:rsidRPr="00C23099" w:rsidRDefault="00C23099" w:rsidP="00C23099">
      <w:pPr>
        <w:pStyle w:val="Bibliography"/>
        <w:rPr>
          <w:lang w:val="en-GB"/>
        </w:rPr>
      </w:pPr>
      <w:r w:rsidRPr="00C23099">
        <w:rPr>
          <w:lang w:val="en-GB"/>
        </w:rPr>
        <w:t xml:space="preserve">Ising, H., Dienel, D., Günther, T., &amp; Markert, B. (1980). Health effects of traffic noise. </w:t>
      </w:r>
      <w:r w:rsidRPr="00C23099">
        <w:rPr>
          <w:i/>
          <w:iCs/>
          <w:lang w:val="en-GB"/>
        </w:rPr>
        <w:t>International Archives of Occupational and Environmental Health</w:t>
      </w:r>
      <w:r w:rsidRPr="00C23099">
        <w:rPr>
          <w:lang w:val="en-GB"/>
        </w:rPr>
        <w:t xml:space="preserve">, </w:t>
      </w:r>
      <w:r w:rsidRPr="00C23099">
        <w:rPr>
          <w:i/>
          <w:iCs/>
          <w:lang w:val="en-GB"/>
        </w:rPr>
        <w:t>47</w:t>
      </w:r>
      <w:r w:rsidRPr="00C23099">
        <w:rPr>
          <w:lang w:val="en-GB"/>
        </w:rPr>
        <w:t>(2), 179–190.</w:t>
      </w:r>
    </w:p>
    <w:p w14:paraId="377DD73A" w14:textId="77777777" w:rsidR="00C23099" w:rsidRPr="00C23099" w:rsidRDefault="00C23099" w:rsidP="00C23099">
      <w:pPr>
        <w:pStyle w:val="Bibliography"/>
        <w:rPr>
          <w:lang w:val="en-GB"/>
        </w:rPr>
      </w:pPr>
      <w:r w:rsidRPr="00C23099">
        <w:rPr>
          <w:lang w:val="en-GB"/>
        </w:rPr>
        <w:t xml:space="preserve">Jäppinen, S., Toivonen, T., &amp; Salonen, M. (2013). Modelling the potential effect of shared bicycles on public transport travel times in Greater Helsinki: An open data approach. </w:t>
      </w:r>
      <w:r w:rsidRPr="00C23099">
        <w:rPr>
          <w:i/>
          <w:iCs/>
          <w:lang w:val="en-GB"/>
        </w:rPr>
        <w:t>Applied Geography</w:t>
      </w:r>
      <w:r w:rsidRPr="00C23099">
        <w:rPr>
          <w:lang w:val="en-GB"/>
        </w:rPr>
        <w:t xml:space="preserve">, </w:t>
      </w:r>
      <w:r w:rsidRPr="00C23099">
        <w:rPr>
          <w:i/>
          <w:iCs/>
          <w:lang w:val="en-GB"/>
        </w:rPr>
        <w:t>43</w:t>
      </w:r>
      <w:r w:rsidRPr="00C23099">
        <w:rPr>
          <w:lang w:val="en-GB"/>
        </w:rPr>
        <w:t>, 13–24. https://doi.org/10.1016/j.apgeog.2013.05.010</w:t>
      </w:r>
    </w:p>
    <w:p w14:paraId="71B68DA1" w14:textId="77777777" w:rsidR="00C23099" w:rsidRPr="00C23099" w:rsidRDefault="00C23099" w:rsidP="00C23099">
      <w:pPr>
        <w:pStyle w:val="Bibliography"/>
        <w:rPr>
          <w:lang w:val="en-GB"/>
        </w:rPr>
      </w:pPr>
      <w:r w:rsidRPr="00C23099">
        <w:rPr>
          <w:lang w:val="en-GB"/>
        </w:rPr>
        <w:t xml:space="preserve">Jarno Kokkonen, Kontkanen, O., &amp; Maijala, P. (2016). CNOSSOS-EU Noise Model Implementation in Finland. </w:t>
      </w:r>
      <w:r w:rsidRPr="00C23099">
        <w:rPr>
          <w:i/>
          <w:iCs/>
          <w:lang w:val="en-GB"/>
        </w:rPr>
        <w:t>ResearchGate</w:t>
      </w:r>
      <w:r w:rsidRPr="00C23099">
        <w:rPr>
          <w:lang w:val="en-GB"/>
        </w:rPr>
        <w:t xml:space="preserve">, </w:t>
      </w:r>
      <w:r w:rsidRPr="00C23099">
        <w:rPr>
          <w:i/>
          <w:iCs/>
          <w:lang w:val="en-GB"/>
        </w:rPr>
        <w:t>38</w:t>
      </w:r>
      <w:r w:rsidRPr="00C23099">
        <w:rPr>
          <w:lang w:val="en-GB"/>
        </w:rPr>
        <w:t>. https://www.researchgate.net/publication/307907554_CNOSSOS-EU_Noise_Model_Implementation_in_Finland</w:t>
      </w:r>
    </w:p>
    <w:p w14:paraId="03645739" w14:textId="77777777" w:rsidR="00C23099" w:rsidRPr="00C23099" w:rsidRDefault="00C23099" w:rsidP="00C23099">
      <w:pPr>
        <w:pStyle w:val="Bibliography"/>
        <w:rPr>
          <w:lang w:val="en-GB"/>
        </w:rPr>
      </w:pPr>
      <w:r w:rsidRPr="00C23099">
        <w:rPr>
          <w:lang w:val="en-GB"/>
        </w:rPr>
        <w:t xml:space="preserve">Jasika, N., Alispahic, N., Elma, A., Ilvana, K., Elma, L., &amp; Nosovic, N. (2012). Dijkstra’s shortest path algorithm serial and parallel execution performance analysis. </w:t>
      </w:r>
      <w:r w:rsidRPr="00C23099">
        <w:rPr>
          <w:i/>
          <w:iCs/>
          <w:lang w:val="en-GB"/>
        </w:rPr>
        <w:t>2012 Proceedings of the 35th International Convention MIPRO</w:t>
      </w:r>
      <w:r w:rsidRPr="00C23099">
        <w:rPr>
          <w:lang w:val="en-GB"/>
        </w:rPr>
        <w:t>, 1811–1815.</w:t>
      </w:r>
    </w:p>
    <w:p w14:paraId="3B72D164" w14:textId="77777777" w:rsidR="00C23099" w:rsidRPr="00C23099" w:rsidRDefault="00C23099" w:rsidP="00C23099">
      <w:pPr>
        <w:pStyle w:val="Bibliography"/>
        <w:rPr>
          <w:lang w:val="en-GB"/>
        </w:rPr>
      </w:pPr>
      <w:r w:rsidRPr="00C23099">
        <w:rPr>
          <w:lang w:val="en-GB"/>
        </w:rPr>
        <w:t xml:space="preserve">Jonasson, H. G., &amp; Storeheier, S. (2001). </w:t>
      </w:r>
      <w:r w:rsidRPr="00C23099">
        <w:rPr>
          <w:i/>
          <w:iCs/>
          <w:lang w:val="en-GB"/>
        </w:rPr>
        <w:t>Nord 2000. New Nordic prediction method for road traffic noise</w:t>
      </w:r>
      <w:r w:rsidRPr="00C23099">
        <w:rPr>
          <w:lang w:val="en-GB"/>
        </w:rPr>
        <w:t>.</w:t>
      </w:r>
    </w:p>
    <w:p w14:paraId="3ED7BF32" w14:textId="77777777" w:rsidR="00C23099" w:rsidRPr="00C23099" w:rsidRDefault="00C23099" w:rsidP="00C23099">
      <w:pPr>
        <w:pStyle w:val="Bibliography"/>
        <w:rPr>
          <w:lang w:val="en-GB"/>
        </w:rPr>
      </w:pPr>
      <w:r w:rsidRPr="00C23099">
        <w:rPr>
          <w:lang w:val="en-GB"/>
        </w:rPr>
        <w:t xml:space="preserve">Kephalopoulos, S., Paviotti, M., &amp; Anfosso-Lédée, F. (2012). </w:t>
      </w:r>
      <w:r w:rsidRPr="00C23099">
        <w:rPr>
          <w:i/>
          <w:iCs/>
          <w:lang w:val="en-GB"/>
        </w:rPr>
        <w:t>Common noise assessment methods in Europe (CNOSSOS-EU)</w:t>
      </w:r>
      <w:r w:rsidRPr="00C23099">
        <w:rPr>
          <w:lang w:val="en-GB"/>
        </w:rPr>
        <w:t>.</w:t>
      </w:r>
    </w:p>
    <w:p w14:paraId="75CEC125" w14:textId="77777777" w:rsidR="00C23099" w:rsidRPr="00C23099" w:rsidRDefault="00C23099" w:rsidP="00C23099">
      <w:pPr>
        <w:pStyle w:val="Bibliography"/>
        <w:rPr>
          <w:lang w:val="en-GB"/>
        </w:rPr>
      </w:pPr>
      <w:r w:rsidRPr="00C23099">
        <w:rPr>
          <w:i/>
          <w:iCs/>
          <w:lang w:val="en-GB"/>
        </w:rPr>
        <w:t>Leaflet</w:t>
      </w:r>
      <w:r w:rsidRPr="00C23099">
        <w:rPr>
          <w:lang w:val="en-GB"/>
        </w:rPr>
        <w:t>. (n.d.). https://leafletjs.com/ (accessed on 23 February 2020)</w:t>
      </w:r>
    </w:p>
    <w:p w14:paraId="17D49C6F" w14:textId="77777777" w:rsidR="00C23099" w:rsidRPr="00C23099" w:rsidRDefault="00C23099" w:rsidP="00C23099">
      <w:pPr>
        <w:pStyle w:val="Bibliography"/>
        <w:rPr>
          <w:lang w:val="en-GB"/>
        </w:rPr>
      </w:pPr>
      <w:r w:rsidRPr="00C23099">
        <w:rPr>
          <w:lang w:val="en-GB"/>
        </w:rPr>
        <w:t xml:space="preserve">Lienert, C., Jenny, B., Schnabel, O., &amp; Hurni, L. (2012). Current trends in vector-based Internet mapping: A technical review. In </w:t>
      </w:r>
      <w:r w:rsidRPr="00C23099">
        <w:rPr>
          <w:i/>
          <w:iCs/>
          <w:lang w:val="en-GB"/>
        </w:rPr>
        <w:t>Online maps with APIs and WebServices</w:t>
      </w:r>
      <w:r w:rsidRPr="00C23099">
        <w:rPr>
          <w:lang w:val="en-GB"/>
        </w:rPr>
        <w:t xml:space="preserve"> (pp. 23–36). Springer.</w:t>
      </w:r>
    </w:p>
    <w:p w14:paraId="528208B1" w14:textId="77777777" w:rsidR="00C23099" w:rsidRPr="00C23099" w:rsidRDefault="00C23099" w:rsidP="00C23099">
      <w:pPr>
        <w:pStyle w:val="Bibliography"/>
        <w:rPr>
          <w:lang w:val="en-GB"/>
        </w:rPr>
      </w:pPr>
      <w:r w:rsidRPr="00C23099">
        <w:rPr>
          <w:lang w:val="en-GB"/>
        </w:rPr>
        <w:t xml:space="preserve">Lu, X. (2005). An investigation on service-oriented architecture for constructing distributed web gis application. </w:t>
      </w:r>
      <w:r w:rsidRPr="00C23099">
        <w:rPr>
          <w:i/>
          <w:iCs/>
          <w:lang w:val="en-GB"/>
        </w:rPr>
        <w:t>2005 IEEE International Conference on Services Computing (SCC’05) Vol-1</w:t>
      </w:r>
      <w:r w:rsidRPr="00C23099">
        <w:rPr>
          <w:lang w:val="en-GB"/>
        </w:rPr>
        <w:t xml:space="preserve">, </w:t>
      </w:r>
      <w:r w:rsidRPr="00C23099">
        <w:rPr>
          <w:i/>
          <w:iCs/>
          <w:lang w:val="en-GB"/>
        </w:rPr>
        <w:t>1</w:t>
      </w:r>
      <w:r w:rsidRPr="00C23099">
        <w:rPr>
          <w:lang w:val="en-GB"/>
        </w:rPr>
        <w:t>, 191–197.</w:t>
      </w:r>
    </w:p>
    <w:p w14:paraId="61945B3F" w14:textId="77777777" w:rsidR="00C23099" w:rsidRPr="00C23099" w:rsidRDefault="00C23099" w:rsidP="00C23099">
      <w:pPr>
        <w:pStyle w:val="Bibliography"/>
        <w:rPr>
          <w:lang w:val="en-GB"/>
        </w:rPr>
      </w:pPr>
      <w:r w:rsidRPr="00C23099">
        <w:rPr>
          <w:lang w:val="en-GB"/>
        </w:rPr>
        <w:t xml:space="preserve">Lwin, K. K., &amp; Murayama, Y. (2011). Modelling of urban green space walkability: Eco-friendly walk score calculator. </w:t>
      </w:r>
      <w:r w:rsidRPr="00C23099">
        <w:rPr>
          <w:i/>
          <w:iCs/>
          <w:lang w:val="en-GB"/>
        </w:rPr>
        <w:t>Computers, Environment and Urban Systems</w:t>
      </w:r>
      <w:r w:rsidRPr="00C23099">
        <w:rPr>
          <w:lang w:val="en-GB"/>
        </w:rPr>
        <w:t xml:space="preserve">, </w:t>
      </w:r>
      <w:r w:rsidRPr="00C23099">
        <w:rPr>
          <w:i/>
          <w:iCs/>
          <w:lang w:val="en-GB"/>
        </w:rPr>
        <w:t>35</w:t>
      </w:r>
      <w:r w:rsidRPr="00C23099">
        <w:rPr>
          <w:lang w:val="en-GB"/>
        </w:rPr>
        <w:t>(5), 408–420. https://doi.org/10.1016/j.compenvurbsys.2011.05.002</w:t>
      </w:r>
    </w:p>
    <w:p w14:paraId="137D5DC6" w14:textId="77777777" w:rsidR="00C23099" w:rsidRPr="00C23099" w:rsidRDefault="00C23099" w:rsidP="00C23099">
      <w:pPr>
        <w:pStyle w:val="Bibliography"/>
        <w:rPr>
          <w:lang w:val="en-GB"/>
        </w:rPr>
      </w:pPr>
      <w:r w:rsidRPr="00C23099">
        <w:rPr>
          <w:lang w:val="en-GB"/>
        </w:rPr>
        <w:t xml:space="preserve">Lwin, K. K., &amp; Murayama, Y. (2013). Smart eco-path finder for mobile GIS users. </w:t>
      </w:r>
      <w:r w:rsidRPr="00C23099">
        <w:rPr>
          <w:i/>
          <w:iCs/>
          <w:lang w:val="en-GB"/>
        </w:rPr>
        <w:t>URISA Journal</w:t>
      </w:r>
      <w:r w:rsidRPr="00C23099">
        <w:rPr>
          <w:lang w:val="en-GB"/>
        </w:rPr>
        <w:t xml:space="preserve">, </w:t>
      </w:r>
      <w:r w:rsidRPr="00C23099">
        <w:rPr>
          <w:i/>
          <w:iCs/>
          <w:lang w:val="en-GB"/>
        </w:rPr>
        <w:t>25</w:t>
      </w:r>
      <w:r w:rsidRPr="00C23099">
        <w:rPr>
          <w:lang w:val="en-GB"/>
        </w:rPr>
        <w:t>(2), 5–14.</w:t>
      </w:r>
    </w:p>
    <w:p w14:paraId="4B833F42" w14:textId="77777777" w:rsidR="00C23099" w:rsidRPr="00C23099" w:rsidRDefault="00C23099" w:rsidP="00C23099">
      <w:pPr>
        <w:pStyle w:val="Bibliography"/>
        <w:rPr>
          <w:lang w:val="en-GB"/>
        </w:rPr>
      </w:pPr>
      <w:r w:rsidRPr="00C23099">
        <w:rPr>
          <w:lang w:val="en-GB"/>
        </w:rPr>
        <w:t xml:space="preserve">Maghelal, P. K., &amp; Capp, C. J. (2011). Walkability: A Review of Existing Pedestrian Indices. </w:t>
      </w:r>
      <w:r w:rsidRPr="00C23099">
        <w:rPr>
          <w:i/>
          <w:iCs/>
          <w:lang w:val="en-GB"/>
        </w:rPr>
        <w:t>Journal of the Urban &amp; Regional Information Systems Association</w:t>
      </w:r>
      <w:r w:rsidRPr="00C23099">
        <w:rPr>
          <w:lang w:val="en-GB"/>
        </w:rPr>
        <w:t xml:space="preserve">, </w:t>
      </w:r>
      <w:r w:rsidRPr="00C23099">
        <w:rPr>
          <w:i/>
          <w:iCs/>
          <w:lang w:val="en-GB"/>
        </w:rPr>
        <w:t>23</w:t>
      </w:r>
      <w:r w:rsidRPr="00C23099">
        <w:rPr>
          <w:lang w:val="en-GB"/>
        </w:rPr>
        <w:t>(2).</w:t>
      </w:r>
    </w:p>
    <w:p w14:paraId="051EA803" w14:textId="77777777" w:rsidR="00C23099" w:rsidRPr="00C23099" w:rsidRDefault="00C23099" w:rsidP="00C23099">
      <w:pPr>
        <w:pStyle w:val="Bibliography"/>
        <w:rPr>
          <w:lang w:val="en-GB"/>
        </w:rPr>
      </w:pPr>
      <w:r w:rsidRPr="00C23099">
        <w:rPr>
          <w:i/>
          <w:iCs/>
          <w:lang w:val="en-GB"/>
        </w:rPr>
        <w:t>Mapbox GL JS</w:t>
      </w:r>
      <w:r w:rsidRPr="00C23099">
        <w:rPr>
          <w:lang w:val="en-GB"/>
        </w:rPr>
        <w:t>. (n.d.). https://docs.mapbox.com/mapbox-gl-js/ (accessed on 4 April 2020)</w:t>
      </w:r>
    </w:p>
    <w:p w14:paraId="04203730" w14:textId="77777777" w:rsidR="00C23099" w:rsidRPr="00C23099" w:rsidRDefault="00C23099" w:rsidP="00C23099">
      <w:pPr>
        <w:pStyle w:val="Bibliography"/>
        <w:rPr>
          <w:lang w:val="en-GB"/>
        </w:rPr>
      </w:pPr>
      <w:r w:rsidRPr="00C23099">
        <w:rPr>
          <w:lang w:val="en-GB"/>
        </w:rPr>
        <w:t xml:space="preserve">Meeker, M., &amp; Wu, L. (2013). Internet trends. </w:t>
      </w:r>
      <w:r w:rsidRPr="00C23099">
        <w:rPr>
          <w:i/>
          <w:iCs/>
          <w:lang w:val="en-GB"/>
        </w:rPr>
        <w:t>Proc D11 Conference. Rancho Palos Verdes</w:t>
      </w:r>
      <w:r w:rsidRPr="00C23099">
        <w:rPr>
          <w:lang w:val="en-GB"/>
        </w:rPr>
        <w:t>.</w:t>
      </w:r>
    </w:p>
    <w:p w14:paraId="62F1D379" w14:textId="77777777" w:rsidR="00C23099" w:rsidRPr="00C23099" w:rsidRDefault="00C23099" w:rsidP="00C23099">
      <w:pPr>
        <w:pStyle w:val="Bibliography"/>
        <w:rPr>
          <w:lang w:val="en-GB"/>
        </w:rPr>
      </w:pPr>
      <w:r w:rsidRPr="00C23099">
        <w:rPr>
          <w:lang w:val="en-GB"/>
        </w:rPr>
        <w:lastRenderedPageBreak/>
        <w:t xml:space="preserve">Meeker, M., &amp; Wu, L. (2018). </w:t>
      </w:r>
      <w:r w:rsidRPr="00C23099">
        <w:rPr>
          <w:i/>
          <w:iCs/>
          <w:lang w:val="en-GB"/>
        </w:rPr>
        <w:t>Internet trends 2018</w:t>
      </w:r>
      <w:r w:rsidRPr="00C23099">
        <w:rPr>
          <w:lang w:val="en-GB"/>
        </w:rPr>
        <w:t>. Kleiner Perkins.</w:t>
      </w:r>
    </w:p>
    <w:p w14:paraId="724ABB25" w14:textId="77777777" w:rsidR="00C23099" w:rsidRPr="00C23099" w:rsidRDefault="00C23099" w:rsidP="00C23099">
      <w:pPr>
        <w:pStyle w:val="Bibliography"/>
        <w:rPr>
          <w:lang w:val="en-GB"/>
        </w:rPr>
      </w:pPr>
      <w:r w:rsidRPr="00C23099">
        <w:rPr>
          <w:lang w:val="en-GB"/>
        </w:rPr>
        <w:t xml:space="preserve">Miedema, H. M., &amp; Oudshoorn, C. G. (2001). Annoyance from transportation noise: Relationships with exposure metrics DNL and DENL and their confidence intervals. </w:t>
      </w:r>
      <w:r w:rsidRPr="00C23099">
        <w:rPr>
          <w:i/>
          <w:iCs/>
          <w:lang w:val="en-GB"/>
        </w:rPr>
        <w:t>Environmental Health Perspectives</w:t>
      </w:r>
      <w:r w:rsidRPr="00C23099">
        <w:rPr>
          <w:lang w:val="en-GB"/>
        </w:rPr>
        <w:t xml:space="preserve">, </w:t>
      </w:r>
      <w:r w:rsidRPr="00C23099">
        <w:rPr>
          <w:i/>
          <w:iCs/>
          <w:lang w:val="en-GB"/>
        </w:rPr>
        <w:t>109</w:t>
      </w:r>
      <w:r w:rsidRPr="00C23099">
        <w:rPr>
          <w:lang w:val="en-GB"/>
        </w:rPr>
        <w:t>(4), 409–416.</w:t>
      </w:r>
    </w:p>
    <w:p w14:paraId="37FA73C0" w14:textId="77777777" w:rsidR="00C23099" w:rsidRPr="00C23099" w:rsidRDefault="00C23099" w:rsidP="00C23099">
      <w:pPr>
        <w:pStyle w:val="Bibliography"/>
        <w:rPr>
          <w:lang w:val="en-GB"/>
        </w:rPr>
      </w:pPr>
      <w:r w:rsidRPr="00C23099">
        <w:rPr>
          <w:lang w:val="en-GB"/>
        </w:rPr>
        <w:t xml:space="preserve">Naharudin, N., Ahamad, M., Sanusi, S., &amp; Sadullah, A. F. M. (2017). OPTIMIZING PEDESTRIAN-FRIENDLY WALKING PATH FOR THE FIRST AND LAST MILE TRANSIT JOURNEY BY USING THE ANALYTICAL NETWORK PROCESS (ANP) DECISION MODEL AND GIS NETWORK ANALYSIS. </w:t>
      </w:r>
      <w:r w:rsidRPr="00C23099">
        <w:rPr>
          <w:i/>
          <w:iCs/>
          <w:lang w:val="en-GB"/>
        </w:rPr>
        <w:t>International Archives of the Photogrammetry, Remote Sensing &amp; Spatial Information Sciences</w:t>
      </w:r>
      <w:r w:rsidRPr="00C23099">
        <w:rPr>
          <w:lang w:val="en-GB"/>
        </w:rPr>
        <w:t xml:space="preserve">, </w:t>
      </w:r>
      <w:r w:rsidRPr="00C23099">
        <w:rPr>
          <w:i/>
          <w:iCs/>
          <w:lang w:val="en-GB"/>
        </w:rPr>
        <w:t>42</w:t>
      </w:r>
      <w:r w:rsidRPr="00C23099">
        <w:rPr>
          <w:lang w:val="en-GB"/>
        </w:rPr>
        <w:t>.</w:t>
      </w:r>
    </w:p>
    <w:p w14:paraId="1E376997" w14:textId="77777777" w:rsidR="00C23099" w:rsidRPr="00C23099" w:rsidRDefault="00C23099" w:rsidP="00C23099">
      <w:pPr>
        <w:pStyle w:val="Bibliography"/>
        <w:rPr>
          <w:lang w:val="en-GB"/>
        </w:rPr>
      </w:pPr>
      <w:r w:rsidRPr="00C23099">
        <w:rPr>
          <w:lang w:val="en-GB"/>
        </w:rPr>
        <w:t xml:space="preserve">Neis, P., &amp; Zipf, A. (2017). OpenRouteService. </w:t>
      </w:r>
      <w:r w:rsidRPr="00C23099">
        <w:rPr>
          <w:i/>
          <w:iCs/>
          <w:lang w:val="en-GB"/>
        </w:rPr>
        <w:t>Dostupné z: Http://Www. Openrouteservice. Org</w:t>
      </w:r>
      <w:r w:rsidRPr="00C23099">
        <w:rPr>
          <w:lang w:val="en-GB"/>
        </w:rPr>
        <w:t>.</w:t>
      </w:r>
    </w:p>
    <w:p w14:paraId="4EDA7B5B" w14:textId="77777777" w:rsidR="00C23099" w:rsidRPr="00C23099" w:rsidRDefault="00C23099" w:rsidP="00C23099">
      <w:pPr>
        <w:pStyle w:val="Bibliography"/>
        <w:rPr>
          <w:lang w:val="en-GB"/>
        </w:rPr>
      </w:pPr>
      <w:r w:rsidRPr="00C23099">
        <w:rPr>
          <w:lang w:val="en-GB"/>
        </w:rPr>
        <w:t xml:space="preserve">Nielsen, H. L. (1997). </w:t>
      </w:r>
      <w:r w:rsidRPr="00C23099">
        <w:rPr>
          <w:i/>
          <w:iCs/>
          <w:lang w:val="en-GB"/>
        </w:rPr>
        <w:t>Road traffic noise: Nordic prediction method</w:t>
      </w:r>
      <w:r w:rsidRPr="00C23099">
        <w:rPr>
          <w:lang w:val="en-GB"/>
        </w:rPr>
        <w:t>. Nordic Council of Ministers.</w:t>
      </w:r>
    </w:p>
    <w:p w14:paraId="2EBB200F" w14:textId="77777777" w:rsidR="00C23099" w:rsidRPr="00C23099" w:rsidRDefault="00C23099" w:rsidP="00C23099">
      <w:pPr>
        <w:pStyle w:val="Bibliography"/>
        <w:rPr>
          <w:lang w:val="en-GB"/>
        </w:rPr>
      </w:pPr>
      <w:r w:rsidRPr="00C23099">
        <w:rPr>
          <w:lang w:val="en-GB"/>
        </w:rPr>
        <w:t xml:space="preserve">Noto, M., &amp; Sato, H. (2000). A method for the shortest path search by extended Dijkstra algorithm. </w:t>
      </w:r>
      <w:r w:rsidRPr="00C23099">
        <w:rPr>
          <w:i/>
          <w:iCs/>
          <w:lang w:val="en-GB"/>
        </w:rPr>
        <w:t>Smc 2000 Conference Proceedings. 2000 Ieee International Conference on Systems, Man and Cybernetics. “cybernetics Evolving to Systems, Humans, Organizations, and Their Complex Interactions” (Cat. No.0</w:t>
      </w:r>
      <w:r w:rsidRPr="00C23099">
        <w:rPr>
          <w:lang w:val="en-GB"/>
        </w:rPr>
        <w:t xml:space="preserve">, </w:t>
      </w:r>
      <w:r w:rsidRPr="00C23099">
        <w:rPr>
          <w:i/>
          <w:iCs/>
          <w:lang w:val="en-GB"/>
        </w:rPr>
        <w:t>3</w:t>
      </w:r>
      <w:r w:rsidRPr="00C23099">
        <w:rPr>
          <w:lang w:val="en-GB"/>
        </w:rPr>
        <w:t>, 2316–2320 vol.3. https://doi.org/10.1109/ICSMC.2000.886462</w:t>
      </w:r>
    </w:p>
    <w:p w14:paraId="5BC9BCA9" w14:textId="77777777" w:rsidR="00C23099" w:rsidRPr="00C23099" w:rsidRDefault="00C23099" w:rsidP="00C23099">
      <w:pPr>
        <w:pStyle w:val="Bibliography"/>
        <w:rPr>
          <w:lang w:val="en-GB"/>
        </w:rPr>
      </w:pPr>
      <w:r w:rsidRPr="00C23099">
        <w:rPr>
          <w:lang w:val="en-GB"/>
        </w:rPr>
        <w:t xml:space="preserve">Novack, T., Wang, Z., &amp; Zipf, A. (2018). A system for generating customized pleasant pedestrian routes based on OpenStreetMap data. </w:t>
      </w:r>
      <w:r w:rsidRPr="00C23099">
        <w:rPr>
          <w:i/>
          <w:iCs/>
          <w:lang w:val="en-GB"/>
        </w:rPr>
        <w:t>Sensors</w:t>
      </w:r>
      <w:r w:rsidRPr="00C23099">
        <w:rPr>
          <w:lang w:val="en-GB"/>
        </w:rPr>
        <w:t xml:space="preserve">, </w:t>
      </w:r>
      <w:r w:rsidRPr="00C23099">
        <w:rPr>
          <w:i/>
          <w:iCs/>
          <w:lang w:val="en-GB"/>
        </w:rPr>
        <w:t>18</w:t>
      </w:r>
      <w:r w:rsidRPr="00C23099">
        <w:rPr>
          <w:lang w:val="en-GB"/>
        </w:rPr>
        <w:t>(11), 3794.</w:t>
      </w:r>
    </w:p>
    <w:p w14:paraId="655777BC" w14:textId="77777777" w:rsidR="00C23099" w:rsidRPr="00C23099" w:rsidRDefault="00C23099" w:rsidP="00C23099">
      <w:pPr>
        <w:pStyle w:val="Bibliography"/>
        <w:rPr>
          <w:lang w:val="en-GB"/>
        </w:rPr>
      </w:pPr>
      <w:r w:rsidRPr="00C23099">
        <w:rPr>
          <w:i/>
          <w:iCs/>
          <w:lang w:val="en-GB"/>
        </w:rPr>
        <w:t>OpenLayers</w:t>
      </w:r>
      <w:r w:rsidRPr="00C23099">
        <w:rPr>
          <w:lang w:val="en-GB"/>
        </w:rPr>
        <w:t>. (n.d.). https://openlayers.org/ (accessed on 23 February 2020)</w:t>
      </w:r>
    </w:p>
    <w:p w14:paraId="6799470E" w14:textId="77777777" w:rsidR="00C23099" w:rsidRPr="00C23099" w:rsidRDefault="00C23099" w:rsidP="00C23099">
      <w:pPr>
        <w:pStyle w:val="Bibliography"/>
        <w:rPr>
          <w:lang w:val="en-GB"/>
        </w:rPr>
      </w:pPr>
      <w:r w:rsidRPr="00C23099">
        <w:rPr>
          <w:lang w:val="en-GB"/>
        </w:rPr>
        <w:t xml:space="preserve">Ouis, D. (2001). ANNOYANCE FROM ROAD TRAFFIC NOISE: A REVIEW. </w:t>
      </w:r>
      <w:r w:rsidRPr="00C23099">
        <w:rPr>
          <w:i/>
          <w:iCs/>
          <w:lang w:val="en-GB"/>
        </w:rPr>
        <w:t>Journal of Environmental Psychology</w:t>
      </w:r>
      <w:r w:rsidRPr="00C23099">
        <w:rPr>
          <w:lang w:val="en-GB"/>
        </w:rPr>
        <w:t xml:space="preserve">, </w:t>
      </w:r>
      <w:r w:rsidRPr="00C23099">
        <w:rPr>
          <w:i/>
          <w:iCs/>
          <w:lang w:val="en-GB"/>
        </w:rPr>
        <w:t>21</w:t>
      </w:r>
      <w:r w:rsidRPr="00C23099">
        <w:rPr>
          <w:lang w:val="en-GB"/>
        </w:rPr>
        <w:t>(1), 101–120. https://doi.org/10.1006/jevp.2000.0187</w:t>
      </w:r>
    </w:p>
    <w:p w14:paraId="7E47C32B" w14:textId="77777777" w:rsidR="00C23099" w:rsidRPr="00C23099" w:rsidRDefault="00C23099" w:rsidP="00C23099">
      <w:pPr>
        <w:pStyle w:val="Bibliography"/>
        <w:rPr>
          <w:lang w:val="en-GB"/>
        </w:rPr>
      </w:pPr>
      <w:r w:rsidRPr="00C23099">
        <w:rPr>
          <w:i/>
          <w:iCs/>
          <w:lang w:val="en-GB"/>
        </w:rPr>
        <w:t>Overpass API</w:t>
      </w:r>
      <w:r w:rsidRPr="00C23099">
        <w:rPr>
          <w:lang w:val="en-GB"/>
        </w:rPr>
        <w:t>. (2020). https://wiki.openstreetmap.org/wiki/Overpass_API (accessed on 4 April 2020)</w:t>
      </w:r>
    </w:p>
    <w:p w14:paraId="221735B8" w14:textId="77777777" w:rsidR="00C23099" w:rsidRPr="00C23099" w:rsidRDefault="00C23099" w:rsidP="00C23099">
      <w:pPr>
        <w:pStyle w:val="Bibliography"/>
        <w:rPr>
          <w:lang w:val="en-GB"/>
        </w:rPr>
      </w:pPr>
      <w:r w:rsidRPr="00C23099">
        <w:rPr>
          <w:lang w:val="en-GB"/>
        </w:rPr>
        <w:t xml:space="preserve">Parmanen, J. (2007). A-weighted sound pressure level as a loudness/annoyance indicator for environmental sounds – Could it be improved? </w:t>
      </w:r>
      <w:r w:rsidRPr="00C23099">
        <w:rPr>
          <w:i/>
          <w:iCs/>
          <w:lang w:val="en-GB"/>
        </w:rPr>
        <w:t>Applied Acoustics</w:t>
      </w:r>
      <w:r w:rsidRPr="00C23099">
        <w:rPr>
          <w:lang w:val="en-GB"/>
        </w:rPr>
        <w:t xml:space="preserve">, </w:t>
      </w:r>
      <w:r w:rsidRPr="00C23099">
        <w:rPr>
          <w:i/>
          <w:iCs/>
          <w:lang w:val="en-GB"/>
        </w:rPr>
        <w:t>68</w:t>
      </w:r>
      <w:r w:rsidRPr="00C23099">
        <w:rPr>
          <w:lang w:val="en-GB"/>
        </w:rPr>
        <w:t>(1), 58–70. https://doi.org/10.1016/j.apacoust.2006.02.004</w:t>
      </w:r>
    </w:p>
    <w:p w14:paraId="6F74994D" w14:textId="77777777" w:rsidR="00C23099" w:rsidRPr="00C23099" w:rsidRDefault="00C23099" w:rsidP="00C23099">
      <w:pPr>
        <w:pStyle w:val="Bibliography"/>
        <w:rPr>
          <w:lang w:val="en-GB"/>
        </w:rPr>
      </w:pPr>
      <w:r w:rsidRPr="00C23099">
        <w:rPr>
          <w:lang w:val="en-GB"/>
        </w:rPr>
        <w:t xml:space="preserve">Passchier-Vermeer W, &amp; Passchier W F. (2000). Noise exposure and public health. </w:t>
      </w:r>
      <w:r w:rsidRPr="00C23099">
        <w:rPr>
          <w:i/>
          <w:iCs/>
          <w:lang w:val="en-GB"/>
        </w:rPr>
        <w:t>Environmental Health Perspectives</w:t>
      </w:r>
      <w:r w:rsidRPr="00C23099">
        <w:rPr>
          <w:lang w:val="en-GB"/>
        </w:rPr>
        <w:t xml:space="preserve">, </w:t>
      </w:r>
      <w:r w:rsidRPr="00C23099">
        <w:rPr>
          <w:i/>
          <w:iCs/>
          <w:lang w:val="en-GB"/>
        </w:rPr>
        <w:t>108</w:t>
      </w:r>
      <w:r w:rsidRPr="00C23099">
        <w:rPr>
          <w:lang w:val="en-GB"/>
        </w:rPr>
        <w:t>(suppl 1), 123–131. https://doi.org/10.1289/ehp.00108s1123</w:t>
      </w:r>
    </w:p>
    <w:p w14:paraId="672A076C" w14:textId="77777777" w:rsidR="00C23099" w:rsidRPr="00C23099" w:rsidRDefault="00C23099" w:rsidP="00C23099">
      <w:pPr>
        <w:pStyle w:val="Bibliography"/>
        <w:rPr>
          <w:lang w:val="en-GB"/>
        </w:rPr>
      </w:pPr>
      <w:r w:rsidRPr="00C23099">
        <w:rPr>
          <w:lang w:val="en-GB"/>
        </w:rPr>
        <w:t xml:space="preserve">Plaia, A., &amp; Ruggieri, M. (2011). Air quality indices: A review. </w:t>
      </w:r>
      <w:r w:rsidRPr="00C23099">
        <w:rPr>
          <w:i/>
          <w:iCs/>
          <w:lang w:val="en-GB"/>
        </w:rPr>
        <w:t>Reviews in Environmental Science and Bio/Technology</w:t>
      </w:r>
      <w:r w:rsidRPr="00C23099">
        <w:rPr>
          <w:lang w:val="en-GB"/>
        </w:rPr>
        <w:t xml:space="preserve">, </w:t>
      </w:r>
      <w:r w:rsidRPr="00C23099">
        <w:rPr>
          <w:i/>
          <w:iCs/>
          <w:lang w:val="en-GB"/>
        </w:rPr>
        <w:t>10</w:t>
      </w:r>
      <w:r w:rsidRPr="00C23099">
        <w:rPr>
          <w:lang w:val="en-GB"/>
        </w:rPr>
        <w:t>(2), 165–179. https://doi.org/10.1007/s11157-010-9227-2</w:t>
      </w:r>
    </w:p>
    <w:p w14:paraId="526B9C2A" w14:textId="77777777" w:rsidR="00C23099" w:rsidRPr="00C23099" w:rsidRDefault="00C23099" w:rsidP="00C23099">
      <w:pPr>
        <w:pStyle w:val="Bibliography"/>
        <w:rPr>
          <w:lang w:val="en-GB"/>
        </w:rPr>
      </w:pPr>
      <w:r w:rsidRPr="00C23099">
        <w:rPr>
          <w:i/>
          <w:iCs/>
          <w:lang w:val="en-GB"/>
        </w:rPr>
        <w:t>PostGIS</w:t>
      </w:r>
      <w:r w:rsidRPr="00C23099">
        <w:rPr>
          <w:lang w:val="en-GB"/>
        </w:rPr>
        <w:t>. (n.d.). https://postgis.net/ (accessed on 23 February 2020)</w:t>
      </w:r>
    </w:p>
    <w:p w14:paraId="0552E09C" w14:textId="77777777" w:rsidR="00C23099" w:rsidRPr="00C23099" w:rsidRDefault="00C23099" w:rsidP="00C23099">
      <w:pPr>
        <w:pStyle w:val="Bibliography"/>
        <w:rPr>
          <w:lang w:val="en-GB"/>
        </w:rPr>
      </w:pPr>
      <w:r w:rsidRPr="00C23099">
        <w:rPr>
          <w:lang w:val="en-GB"/>
        </w:rPr>
        <w:t xml:space="preserve">Pucher, J., &amp; Buehler, R. (2010). Walking and cycling for healthy cities. </w:t>
      </w:r>
      <w:r w:rsidRPr="00C23099">
        <w:rPr>
          <w:i/>
          <w:iCs/>
          <w:lang w:val="en-GB"/>
        </w:rPr>
        <w:t>Built Environment</w:t>
      </w:r>
      <w:r w:rsidRPr="00C23099">
        <w:rPr>
          <w:lang w:val="en-GB"/>
        </w:rPr>
        <w:t xml:space="preserve">, </w:t>
      </w:r>
      <w:r w:rsidRPr="00C23099">
        <w:rPr>
          <w:i/>
          <w:iCs/>
          <w:lang w:val="en-GB"/>
        </w:rPr>
        <w:t>36</w:t>
      </w:r>
      <w:r w:rsidRPr="00C23099">
        <w:rPr>
          <w:lang w:val="en-GB"/>
        </w:rPr>
        <w:t>(4), 391–414.</w:t>
      </w:r>
    </w:p>
    <w:p w14:paraId="577F82FB" w14:textId="77777777" w:rsidR="00C23099" w:rsidRPr="00C23099" w:rsidRDefault="00C23099" w:rsidP="00C23099">
      <w:pPr>
        <w:pStyle w:val="Bibliography"/>
        <w:rPr>
          <w:lang w:val="en-GB"/>
        </w:rPr>
      </w:pPr>
      <w:r w:rsidRPr="00C23099">
        <w:rPr>
          <w:lang w:val="en-GB"/>
        </w:rPr>
        <w:t xml:space="preserve">Qiu, G., &amp; Chen, J. (2018). Web-based 3D map visualization using WebGL. </w:t>
      </w:r>
      <w:r w:rsidRPr="00C23099">
        <w:rPr>
          <w:i/>
          <w:iCs/>
          <w:lang w:val="en-GB"/>
        </w:rPr>
        <w:t>2018 13th IEEE Conference on Industrial Electronics and Applications (ICIEA)</w:t>
      </w:r>
      <w:r w:rsidRPr="00C23099">
        <w:rPr>
          <w:lang w:val="en-GB"/>
        </w:rPr>
        <w:t>, 759–763.</w:t>
      </w:r>
    </w:p>
    <w:p w14:paraId="51D0CDDF" w14:textId="77777777" w:rsidR="00C23099" w:rsidRPr="00C23099" w:rsidRDefault="00C23099" w:rsidP="00C23099">
      <w:pPr>
        <w:pStyle w:val="Bibliography"/>
        <w:rPr>
          <w:lang w:val="en-GB"/>
        </w:rPr>
      </w:pPr>
      <w:r w:rsidRPr="00C23099">
        <w:rPr>
          <w:lang w:val="en-GB"/>
        </w:rPr>
        <w:lastRenderedPageBreak/>
        <w:t xml:space="preserve">Quercia, D. (2015). Chatty, Happy, and Smelly Maps. </w:t>
      </w:r>
      <w:r w:rsidRPr="00C23099">
        <w:rPr>
          <w:i/>
          <w:iCs/>
          <w:lang w:val="en-GB"/>
        </w:rPr>
        <w:t>Proceedings of the 24th International Conference on World Wide Web</w:t>
      </w:r>
      <w:r w:rsidRPr="00C23099">
        <w:rPr>
          <w:lang w:val="en-GB"/>
        </w:rPr>
        <w:t>, 741–741.</w:t>
      </w:r>
    </w:p>
    <w:p w14:paraId="5276B30F" w14:textId="77777777" w:rsidR="00C23099" w:rsidRPr="00C23099" w:rsidRDefault="00C23099" w:rsidP="00C23099">
      <w:pPr>
        <w:pStyle w:val="Bibliography"/>
        <w:rPr>
          <w:lang w:val="en-GB"/>
        </w:rPr>
      </w:pPr>
      <w:r w:rsidRPr="00C23099">
        <w:rPr>
          <w:lang w:val="en-GB"/>
        </w:rPr>
        <w:t xml:space="preserve">Quercia, D., Schifanella, R., &amp; Aiello, L. M. (2014). The shortest path to happiness: Recommending beautiful, quiet, and happy routes in the city. </w:t>
      </w:r>
      <w:r w:rsidRPr="00C23099">
        <w:rPr>
          <w:i/>
          <w:iCs/>
          <w:lang w:val="en-GB"/>
        </w:rPr>
        <w:t>Proceedings of the 25th ACM Conference on Hypertext and Social Media</w:t>
      </w:r>
      <w:r w:rsidRPr="00C23099">
        <w:rPr>
          <w:lang w:val="en-GB"/>
        </w:rPr>
        <w:t>, 116–125.</w:t>
      </w:r>
    </w:p>
    <w:p w14:paraId="2EC0387E" w14:textId="77777777" w:rsidR="00C23099" w:rsidRPr="00C23099" w:rsidRDefault="00C23099" w:rsidP="00C23099">
      <w:pPr>
        <w:pStyle w:val="Bibliography"/>
        <w:rPr>
          <w:lang w:val="en-GB"/>
        </w:rPr>
      </w:pPr>
      <w:r w:rsidRPr="00C23099">
        <w:rPr>
          <w:lang w:val="en-GB"/>
        </w:rPr>
        <w:t xml:space="preserve">Rabl, A., &amp; de Nazelle, A. (2012). Benefits of shift from car to active transport. </w:t>
      </w:r>
      <w:r w:rsidRPr="00C23099">
        <w:rPr>
          <w:i/>
          <w:iCs/>
          <w:lang w:val="en-GB"/>
        </w:rPr>
        <w:t>Transport Policy</w:t>
      </w:r>
      <w:r w:rsidRPr="00C23099">
        <w:rPr>
          <w:lang w:val="en-GB"/>
        </w:rPr>
        <w:t xml:space="preserve">, </w:t>
      </w:r>
      <w:r w:rsidRPr="00C23099">
        <w:rPr>
          <w:i/>
          <w:iCs/>
          <w:lang w:val="en-GB"/>
        </w:rPr>
        <w:t>19</w:t>
      </w:r>
      <w:r w:rsidRPr="00C23099">
        <w:rPr>
          <w:lang w:val="en-GB"/>
        </w:rPr>
        <w:t>(1), 121–131. https://doi.org/10.1016/j.tranpol.2011.09.008</w:t>
      </w:r>
    </w:p>
    <w:p w14:paraId="1F43FEC9" w14:textId="77777777" w:rsidR="00C23099" w:rsidRPr="00C23099" w:rsidRDefault="00C23099" w:rsidP="00C23099">
      <w:pPr>
        <w:pStyle w:val="Bibliography"/>
        <w:rPr>
          <w:lang w:val="en-GB"/>
        </w:rPr>
      </w:pPr>
      <w:r w:rsidRPr="00C23099">
        <w:rPr>
          <w:lang w:val="en-GB"/>
        </w:rPr>
        <w:t xml:space="preserve">Recio, A., Linares, C., Banegas, J. R., &amp; Díaz, J. (2016). Road traffic noise effects on cardiovascular, respiratory, and metabolic health: An integrative model of biological mechanisms. </w:t>
      </w:r>
      <w:r w:rsidRPr="00C23099">
        <w:rPr>
          <w:i/>
          <w:iCs/>
          <w:lang w:val="en-GB"/>
        </w:rPr>
        <w:t>Environmental Research</w:t>
      </w:r>
      <w:r w:rsidRPr="00C23099">
        <w:rPr>
          <w:lang w:val="en-GB"/>
        </w:rPr>
        <w:t xml:space="preserve">, </w:t>
      </w:r>
      <w:r w:rsidRPr="00C23099">
        <w:rPr>
          <w:i/>
          <w:iCs/>
          <w:lang w:val="en-GB"/>
        </w:rPr>
        <w:t>146</w:t>
      </w:r>
      <w:r w:rsidRPr="00C23099">
        <w:rPr>
          <w:lang w:val="en-GB"/>
        </w:rPr>
        <w:t>, 359–370. https://doi.org/10.1016/j.envres.2015.12.036</w:t>
      </w:r>
    </w:p>
    <w:p w14:paraId="0E9223AA" w14:textId="77777777" w:rsidR="00C23099" w:rsidRPr="00C23099" w:rsidRDefault="00C23099" w:rsidP="00C23099">
      <w:pPr>
        <w:pStyle w:val="Bibliography"/>
        <w:rPr>
          <w:lang w:val="en-GB"/>
        </w:rPr>
      </w:pPr>
      <w:r w:rsidRPr="00C23099">
        <w:rPr>
          <w:lang w:val="en-GB"/>
        </w:rPr>
        <w:t xml:space="preserve">Reynolds, C., Winters, M., Ries, F., &amp; Gouge, B. (2010). Active transportation in urban areas: Exploring health benefits and risks. </w:t>
      </w:r>
      <w:r w:rsidRPr="00C23099">
        <w:rPr>
          <w:i/>
          <w:iCs/>
          <w:lang w:val="en-GB"/>
        </w:rPr>
        <w:t>National Collaboration Centre for Environmental Health</w:t>
      </w:r>
      <w:r w:rsidRPr="00C23099">
        <w:rPr>
          <w:lang w:val="en-GB"/>
        </w:rPr>
        <w:t xml:space="preserve">, </w:t>
      </w:r>
      <w:r w:rsidRPr="00C23099">
        <w:rPr>
          <w:i/>
          <w:iCs/>
          <w:lang w:val="en-GB"/>
        </w:rPr>
        <w:t>2</w:t>
      </w:r>
      <w:r w:rsidRPr="00C23099">
        <w:rPr>
          <w:lang w:val="en-GB"/>
        </w:rPr>
        <w:t>.</w:t>
      </w:r>
    </w:p>
    <w:p w14:paraId="176EDE8B" w14:textId="77777777" w:rsidR="00C23099" w:rsidRPr="00C23099" w:rsidRDefault="00C23099" w:rsidP="00C23099">
      <w:pPr>
        <w:pStyle w:val="Bibliography"/>
        <w:rPr>
          <w:lang w:val="en-GB"/>
        </w:rPr>
      </w:pPr>
      <w:r w:rsidRPr="00C23099">
        <w:rPr>
          <w:lang w:val="en-GB"/>
        </w:rPr>
        <w:t xml:space="preserve">Ribeiro, P., &amp; Mendes, J. F. (2011). Route planning for soft modes of transport: Healthy routes. </w:t>
      </w:r>
      <w:r w:rsidRPr="00C23099">
        <w:rPr>
          <w:i/>
          <w:iCs/>
          <w:lang w:val="en-GB"/>
        </w:rPr>
        <w:t>WIT Transactions on The Built Environment</w:t>
      </w:r>
      <w:r w:rsidRPr="00C23099">
        <w:rPr>
          <w:lang w:val="en-GB"/>
        </w:rPr>
        <w:t xml:space="preserve">, </w:t>
      </w:r>
      <w:r w:rsidRPr="00C23099">
        <w:rPr>
          <w:i/>
          <w:iCs/>
          <w:lang w:val="en-GB"/>
        </w:rPr>
        <w:t>116</w:t>
      </w:r>
      <w:r w:rsidRPr="00C23099">
        <w:rPr>
          <w:lang w:val="en-GB"/>
        </w:rPr>
        <w:t>, 677–688.</w:t>
      </w:r>
    </w:p>
    <w:p w14:paraId="135C2D4D" w14:textId="77777777" w:rsidR="00C23099" w:rsidRPr="00C23099" w:rsidRDefault="00C23099" w:rsidP="00C23099">
      <w:pPr>
        <w:pStyle w:val="Bibliography"/>
        <w:rPr>
          <w:lang w:val="en-GB"/>
        </w:rPr>
      </w:pPr>
      <w:r w:rsidRPr="00C23099">
        <w:rPr>
          <w:lang w:val="en-GB"/>
        </w:rPr>
        <w:t xml:space="preserve">Ribeiro, P., &amp; Mendes, J. F. (2013). Healthy routes for active modes in school journeys. </w:t>
      </w:r>
      <w:r w:rsidRPr="00C23099">
        <w:rPr>
          <w:i/>
          <w:iCs/>
          <w:lang w:val="en-GB"/>
        </w:rPr>
        <w:t>International Journal of Sustainable Development and Planning</w:t>
      </w:r>
      <w:r w:rsidRPr="00C23099">
        <w:rPr>
          <w:lang w:val="en-GB"/>
        </w:rPr>
        <w:t xml:space="preserve">, </w:t>
      </w:r>
      <w:r w:rsidRPr="00C23099">
        <w:rPr>
          <w:i/>
          <w:iCs/>
          <w:lang w:val="en-GB"/>
        </w:rPr>
        <w:t>8</w:t>
      </w:r>
      <w:r w:rsidRPr="00C23099">
        <w:rPr>
          <w:lang w:val="en-GB"/>
        </w:rPr>
        <w:t>(4), 591–602.</w:t>
      </w:r>
    </w:p>
    <w:p w14:paraId="52429C4B" w14:textId="77777777" w:rsidR="00C23099" w:rsidRPr="00C23099" w:rsidRDefault="00C23099" w:rsidP="00C23099">
      <w:pPr>
        <w:pStyle w:val="Bibliography"/>
        <w:rPr>
          <w:lang w:val="en-GB"/>
        </w:rPr>
      </w:pPr>
      <w:r w:rsidRPr="00C23099">
        <w:rPr>
          <w:lang w:val="en-GB"/>
        </w:rPr>
        <w:t xml:space="preserve">Sharker, M. H., Karimi, H. A., &amp; Zgibor, J. C. (2012). Health-optimal routing in pedestrian navigation services. </w:t>
      </w:r>
      <w:r w:rsidRPr="00C23099">
        <w:rPr>
          <w:i/>
          <w:iCs/>
          <w:lang w:val="en-GB"/>
        </w:rPr>
        <w:t>Proceedings of the First ACM SIGSPATIAL International Workshop on Use of GIS in Public Health</w:t>
      </w:r>
      <w:r w:rsidRPr="00C23099">
        <w:rPr>
          <w:lang w:val="en-GB"/>
        </w:rPr>
        <w:t>, 1–10.</w:t>
      </w:r>
    </w:p>
    <w:p w14:paraId="6072C15C" w14:textId="77777777" w:rsidR="00C23099" w:rsidRPr="00C23099" w:rsidRDefault="00C23099" w:rsidP="00C23099">
      <w:pPr>
        <w:pStyle w:val="Bibliography"/>
        <w:rPr>
          <w:lang w:val="en-GB"/>
        </w:rPr>
      </w:pPr>
      <w:r w:rsidRPr="00C23099">
        <w:rPr>
          <w:lang w:val="en-GB"/>
        </w:rPr>
        <w:t xml:space="preserve">Sheng, N., &amp; Tang, U. W. (2011). Spatial Analysis of Urban Form and Pedestrian Exposure to Traffic Noise. </w:t>
      </w:r>
      <w:r w:rsidRPr="00C23099">
        <w:rPr>
          <w:i/>
          <w:iCs/>
          <w:lang w:val="en-GB"/>
        </w:rPr>
        <w:t>International Journal of Environmental Research and Public Health</w:t>
      </w:r>
      <w:r w:rsidRPr="00C23099">
        <w:rPr>
          <w:lang w:val="en-GB"/>
        </w:rPr>
        <w:t xml:space="preserve">, </w:t>
      </w:r>
      <w:r w:rsidRPr="00C23099">
        <w:rPr>
          <w:i/>
          <w:iCs/>
          <w:lang w:val="en-GB"/>
        </w:rPr>
        <w:t>8</w:t>
      </w:r>
      <w:r w:rsidRPr="00C23099">
        <w:rPr>
          <w:lang w:val="en-GB"/>
        </w:rPr>
        <w:t>(6), 1977–1990. https://doi.org/10.3390/ijerph8061977</w:t>
      </w:r>
    </w:p>
    <w:p w14:paraId="2D70D7A4" w14:textId="77777777" w:rsidR="00C23099" w:rsidRPr="00C23099" w:rsidRDefault="00C23099" w:rsidP="00C23099">
      <w:pPr>
        <w:pStyle w:val="Bibliography"/>
        <w:rPr>
          <w:lang w:val="en-GB"/>
        </w:rPr>
      </w:pPr>
      <w:r w:rsidRPr="00C23099">
        <w:rPr>
          <w:i/>
          <w:iCs/>
          <w:lang w:val="en-GB"/>
        </w:rPr>
        <w:t>Statistics Finland</w:t>
      </w:r>
      <w:r w:rsidRPr="00C23099">
        <w:rPr>
          <w:lang w:val="en-GB"/>
        </w:rPr>
        <w:t>. (2020). Kuntien Avainluvut. https://www.stat.fi/tup/alue/kuntienavainluvut.html (accessed on 4 April 2020)</w:t>
      </w:r>
    </w:p>
    <w:p w14:paraId="5D0D73A9" w14:textId="77777777" w:rsidR="00C23099" w:rsidRPr="00C23099" w:rsidRDefault="00C23099" w:rsidP="00C23099">
      <w:pPr>
        <w:pStyle w:val="Bibliography"/>
        <w:rPr>
          <w:lang w:val="en-GB"/>
        </w:rPr>
      </w:pPr>
      <w:r w:rsidRPr="00C23099">
        <w:rPr>
          <w:lang w:val="en-GB"/>
        </w:rPr>
        <w:t xml:space="preserve">Stevens, S. S. (1960). The psychophysics of sensory function. </w:t>
      </w:r>
      <w:r w:rsidRPr="00C23099">
        <w:rPr>
          <w:i/>
          <w:iCs/>
          <w:lang w:val="en-GB"/>
        </w:rPr>
        <w:t>American Scientist</w:t>
      </w:r>
      <w:r w:rsidRPr="00C23099">
        <w:rPr>
          <w:lang w:val="en-GB"/>
        </w:rPr>
        <w:t xml:space="preserve">, </w:t>
      </w:r>
      <w:r w:rsidRPr="00C23099">
        <w:rPr>
          <w:i/>
          <w:iCs/>
          <w:lang w:val="en-GB"/>
        </w:rPr>
        <w:t>48</w:t>
      </w:r>
      <w:r w:rsidRPr="00C23099">
        <w:rPr>
          <w:lang w:val="en-GB"/>
        </w:rPr>
        <w:t>(2), 226–253.</w:t>
      </w:r>
    </w:p>
    <w:p w14:paraId="681B065D" w14:textId="77777777" w:rsidR="00C23099" w:rsidRPr="00C23099" w:rsidRDefault="00C23099" w:rsidP="00C23099">
      <w:pPr>
        <w:pStyle w:val="Bibliography"/>
        <w:rPr>
          <w:lang w:val="en-GB"/>
        </w:rPr>
      </w:pPr>
      <w:r w:rsidRPr="00C23099">
        <w:rPr>
          <w:lang w:val="en-GB"/>
        </w:rPr>
        <w:t xml:space="preserve">Su, J. G., Winters, M., Nunes, M., &amp; Brauer, M. (2010). Designing a route planner to facilitate and promote cycling in Metro Vancouver, Canada. </w:t>
      </w:r>
      <w:r w:rsidRPr="00C23099">
        <w:rPr>
          <w:i/>
          <w:iCs/>
          <w:lang w:val="en-GB"/>
        </w:rPr>
        <w:t>Transportation Research Part A: Policy and Practice</w:t>
      </w:r>
      <w:r w:rsidRPr="00C23099">
        <w:rPr>
          <w:lang w:val="en-GB"/>
        </w:rPr>
        <w:t xml:space="preserve">, </w:t>
      </w:r>
      <w:r w:rsidRPr="00C23099">
        <w:rPr>
          <w:i/>
          <w:iCs/>
          <w:lang w:val="en-GB"/>
        </w:rPr>
        <w:t>44</w:t>
      </w:r>
      <w:r w:rsidRPr="00C23099">
        <w:rPr>
          <w:lang w:val="en-GB"/>
        </w:rPr>
        <w:t>(7), 495–505. https://doi.org/10.1016/j.tra.2010.03.015</w:t>
      </w:r>
    </w:p>
    <w:p w14:paraId="6FD0142B" w14:textId="77777777" w:rsidR="00C23099" w:rsidRPr="00C23099" w:rsidRDefault="00C23099" w:rsidP="00C23099">
      <w:pPr>
        <w:pStyle w:val="Bibliography"/>
        <w:rPr>
          <w:lang w:val="en-GB"/>
        </w:rPr>
      </w:pPr>
      <w:r w:rsidRPr="00C23099">
        <w:rPr>
          <w:lang w:val="en-GB"/>
        </w:rPr>
        <w:t xml:space="preserve">Tainio, M., de Nazelle, A. J., Götschi, T., Kahlmeier, S., Rojas-Rueda, D., Nieuwenhuijsen, M. J., de Sá, T. H., Kelly, P., &amp; Woodcock, J. (2016). Can air pollution negate the health benefits of cycling and walking? </w:t>
      </w:r>
      <w:r w:rsidRPr="00C23099">
        <w:rPr>
          <w:i/>
          <w:iCs/>
          <w:lang w:val="en-GB"/>
        </w:rPr>
        <w:t>Preventive Medicine</w:t>
      </w:r>
      <w:r w:rsidRPr="00C23099">
        <w:rPr>
          <w:lang w:val="en-GB"/>
        </w:rPr>
        <w:t xml:space="preserve">, </w:t>
      </w:r>
      <w:r w:rsidRPr="00C23099">
        <w:rPr>
          <w:i/>
          <w:iCs/>
          <w:lang w:val="en-GB"/>
        </w:rPr>
        <w:t>87</w:t>
      </w:r>
      <w:r w:rsidRPr="00C23099">
        <w:rPr>
          <w:lang w:val="en-GB"/>
        </w:rPr>
        <w:t>, 233–236. https://doi.org/10.1016/j.ypmed.2016.02.002</w:t>
      </w:r>
    </w:p>
    <w:p w14:paraId="1CA2B587" w14:textId="77777777" w:rsidR="00C23099" w:rsidRPr="00C23099" w:rsidRDefault="00C23099" w:rsidP="00C23099">
      <w:pPr>
        <w:pStyle w:val="Bibliography"/>
        <w:rPr>
          <w:lang w:val="en-GB"/>
        </w:rPr>
      </w:pPr>
      <w:r w:rsidRPr="00C23099">
        <w:rPr>
          <w:lang w:val="en-GB"/>
        </w:rPr>
        <w:lastRenderedPageBreak/>
        <w:t xml:space="preserve">Taleai, M., &amp; Yameqani, A. S. (2018). Integration of GIS, remote sensing and Multi-Criteria Evaluation tools in the search for healthy walking paths. </w:t>
      </w:r>
      <w:r w:rsidRPr="00C23099">
        <w:rPr>
          <w:i/>
          <w:iCs/>
          <w:lang w:val="en-GB"/>
        </w:rPr>
        <w:t>KSCE Journal of Civil Engineering</w:t>
      </w:r>
      <w:r w:rsidRPr="00C23099">
        <w:rPr>
          <w:lang w:val="en-GB"/>
        </w:rPr>
        <w:t xml:space="preserve">, </w:t>
      </w:r>
      <w:r w:rsidRPr="00C23099">
        <w:rPr>
          <w:i/>
          <w:iCs/>
          <w:lang w:val="en-GB"/>
        </w:rPr>
        <w:t>22</w:t>
      </w:r>
      <w:r w:rsidRPr="00C23099">
        <w:rPr>
          <w:lang w:val="en-GB"/>
        </w:rPr>
        <w:t>(1), 279–291.</w:t>
      </w:r>
    </w:p>
    <w:p w14:paraId="291AB1EB" w14:textId="77777777" w:rsidR="00C23099" w:rsidRPr="00C23099" w:rsidRDefault="00C23099" w:rsidP="00C23099">
      <w:pPr>
        <w:pStyle w:val="Bibliography"/>
        <w:rPr>
          <w:lang w:val="en-GB"/>
        </w:rPr>
      </w:pPr>
      <w:r w:rsidRPr="00C23099">
        <w:rPr>
          <w:lang w:val="en-GB"/>
        </w:rPr>
        <w:t xml:space="preserve">Toivonen, T., Salonen, M., Tenkanen, H., Saarsalmi, P., Jaakkola, T., &amp; Järvi, J. (2014). Joukkoliikenteellä, autolla ja kävellen: Avoin saavutettavuusaineisto pääkaupunkiseudulta. </w:t>
      </w:r>
      <w:r w:rsidRPr="00C23099">
        <w:rPr>
          <w:i/>
          <w:iCs/>
          <w:lang w:val="en-GB"/>
        </w:rPr>
        <w:t>Terra 126 (2014): 3</w:t>
      </w:r>
      <w:r w:rsidRPr="00C23099">
        <w:rPr>
          <w:lang w:val="en-GB"/>
        </w:rPr>
        <w:t>.</w:t>
      </w:r>
    </w:p>
    <w:p w14:paraId="00284EDB" w14:textId="77777777" w:rsidR="00C23099" w:rsidRPr="00C23099" w:rsidRDefault="00C23099" w:rsidP="00C23099">
      <w:pPr>
        <w:pStyle w:val="Bibliography"/>
        <w:rPr>
          <w:lang w:val="en-GB"/>
        </w:rPr>
      </w:pPr>
      <w:r w:rsidRPr="00C23099">
        <w:rPr>
          <w:lang w:val="en-GB"/>
        </w:rPr>
        <w:t xml:space="preserve">Torija, A. J., &amp; Flindell, I. H. (2015). The subjective effect of low frequency content in road traffic noise. </w:t>
      </w:r>
      <w:r w:rsidRPr="00C23099">
        <w:rPr>
          <w:i/>
          <w:iCs/>
          <w:lang w:val="en-GB"/>
        </w:rPr>
        <w:t>The Journal of the Acoustical Society of America</w:t>
      </w:r>
      <w:r w:rsidRPr="00C23099">
        <w:rPr>
          <w:lang w:val="en-GB"/>
        </w:rPr>
        <w:t xml:space="preserve">, </w:t>
      </w:r>
      <w:r w:rsidRPr="00C23099">
        <w:rPr>
          <w:i/>
          <w:iCs/>
          <w:lang w:val="en-GB"/>
        </w:rPr>
        <w:t>137</w:t>
      </w:r>
      <w:r w:rsidRPr="00C23099">
        <w:rPr>
          <w:lang w:val="en-GB"/>
        </w:rPr>
        <w:t>(1), 189–198. https://doi.org/10.1121/1.4904542</w:t>
      </w:r>
    </w:p>
    <w:p w14:paraId="2565C9CE" w14:textId="77777777" w:rsidR="00C23099" w:rsidRPr="00C23099" w:rsidRDefault="00C23099" w:rsidP="00C23099">
      <w:pPr>
        <w:pStyle w:val="Bibliography"/>
        <w:rPr>
          <w:lang w:val="en-GB"/>
        </w:rPr>
      </w:pPr>
      <w:r w:rsidRPr="00C23099">
        <w:rPr>
          <w:lang w:val="en-GB"/>
        </w:rPr>
        <w:t xml:space="preserve">Ueberham, M., Schlink, U., Dijst, M., &amp; Weiland, U. (2019). Cyclists’ Multiple Environmental Urban Exposures—Comparing Subjective and Objective Measurements. </w:t>
      </w:r>
      <w:r w:rsidRPr="00C23099">
        <w:rPr>
          <w:i/>
          <w:iCs/>
          <w:lang w:val="en-GB"/>
        </w:rPr>
        <w:t>Sustainability</w:t>
      </w:r>
      <w:r w:rsidRPr="00C23099">
        <w:rPr>
          <w:lang w:val="en-GB"/>
        </w:rPr>
        <w:t xml:space="preserve">, </w:t>
      </w:r>
      <w:r w:rsidRPr="00C23099">
        <w:rPr>
          <w:i/>
          <w:iCs/>
          <w:lang w:val="en-GB"/>
        </w:rPr>
        <w:t>11</w:t>
      </w:r>
      <w:r w:rsidRPr="00C23099">
        <w:rPr>
          <w:lang w:val="en-GB"/>
        </w:rPr>
        <w:t>(5), 1412. https://doi.org/10.3390/su11051412</w:t>
      </w:r>
    </w:p>
    <w:p w14:paraId="4CFB97B0" w14:textId="77777777" w:rsidR="00C23099" w:rsidRPr="00C23099" w:rsidRDefault="00C23099" w:rsidP="00C23099">
      <w:pPr>
        <w:pStyle w:val="Bibliography"/>
        <w:rPr>
          <w:lang w:val="en-GB"/>
        </w:rPr>
      </w:pPr>
      <w:r w:rsidRPr="00C23099">
        <w:rPr>
          <w:lang w:val="en-GB"/>
        </w:rPr>
        <w:t xml:space="preserve">Van Kempen, E., Casas, M., Pershagen, G., &amp; Foraster, M. (2018). WHO environmental noise guidelines for the European region: A systematic review on environmental noise and cardiovascular and metabolic effects: a summary. </w:t>
      </w:r>
      <w:r w:rsidRPr="00C23099">
        <w:rPr>
          <w:i/>
          <w:iCs/>
          <w:lang w:val="en-GB"/>
        </w:rPr>
        <w:t>International Journal of Environmental Research and Public Health</w:t>
      </w:r>
      <w:r w:rsidRPr="00C23099">
        <w:rPr>
          <w:lang w:val="en-GB"/>
        </w:rPr>
        <w:t xml:space="preserve">, </w:t>
      </w:r>
      <w:r w:rsidRPr="00C23099">
        <w:rPr>
          <w:i/>
          <w:iCs/>
          <w:lang w:val="en-GB"/>
        </w:rPr>
        <w:t>15</w:t>
      </w:r>
      <w:r w:rsidRPr="00C23099">
        <w:rPr>
          <w:lang w:val="en-GB"/>
        </w:rPr>
        <w:t>(2), 379.</w:t>
      </w:r>
    </w:p>
    <w:p w14:paraId="6AF71779" w14:textId="77777777" w:rsidR="00C23099" w:rsidRPr="00C23099" w:rsidRDefault="00C23099" w:rsidP="00C23099">
      <w:pPr>
        <w:pStyle w:val="Bibliography"/>
        <w:rPr>
          <w:lang w:val="en-GB"/>
        </w:rPr>
      </w:pPr>
      <w:r w:rsidRPr="00C23099">
        <w:rPr>
          <w:lang w:val="en-GB"/>
        </w:rPr>
        <w:t xml:space="preserve">Veenendaal, B., Brovelli, M. A., &amp; Li, S. (2017). Review of web mapping: Eras, trends and directions. </w:t>
      </w:r>
      <w:r w:rsidRPr="00C23099">
        <w:rPr>
          <w:i/>
          <w:iCs/>
          <w:lang w:val="en-GB"/>
        </w:rPr>
        <w:t>ISPRS International Journal of Geo-Information</w:t>
      </w:r>
      <w:r w:rsidRPr="00C23099">
        <w:rPr>
          <w:lang w:val="en-GB"/>
        </w:rPr>
        <w:t xml:space="preserve">, </w:t>
      </w:r>
      <w:r w:rsidRPr="00C23099">
        <w:rPr>
          <w:i/>
          <w:iCs/>
          <w:lang w:val="en-GB"/>
        </w:rPr>
        <w:t>6</w:t>
      </w:r>
      <w:r w:rsidRPr="00C23099">
        <w:rPr>
          <w:lang w:val="en-GB"/>
        </w:rPr>
        <w:t>(10), 317.</w:t>
      </w:r>
    </w:p>
    <w:p w14:paraId="244C6350" w14:textId="77777777" w:rsidR="00C23099" w:rsidRPr="00C23099" w:rsidRDefault="00C23099" w:rsidP="00C23099">
      <w:pPr>
        <w:pStyle w:val="Bibliography"/>
        <w:rPr>
          <w:lang w:val="en-GB"/>
        </w:rPr>
      </w:pPr>
      <w:r w:rsidRPr="00C23099">
        <w:rPr>
          <w:lang w:val="en-GB"/>
        </w:rPr>
        <w:t xml:space="preserve">WHO Europe. (2018). </w:t>
      </w:r>
      <w:r w:rsidRPr="00C23099">
        <w:rPr>
          <w:i/>
          <w:iCs/>
          <w:lang w:val="en-GB"/>
        </w:rPr>
        <w:t>Environmental noise guidelines for the European Region</w:t>
      </w:r>
      <w:r w:rsidRPr="00C23099">
        <w:rPr>
          <w:lang w:val="en-GB"/>
        </w:rPr>
        <w:t>. http://www.euro.who.int/__data/assets/pdf_file/0008/383921/noise-guidelines-eng.pdf?ua=1</w:t>
      </w:r>
    </w:p>
    <w:p w14:paraId="218AAC56" w14:textId="77777777" w:rsidR="00C23099" w:rsidRPr="00C23099" w:rsidRDefault="00C23099" w:rsidP="00C23099">
      <w:pPr>
        <w:pStyle w:val="Bibliography"/>
        <w:rPr>
          <w:lang w:val="en-GB"/>
        </w:rPr>
      </w:pPr>
      <w:r w:rsidRPr="00C23099">
        <w:rPr>
          <w:lang w:val="en-GB"/>
        </w:rPr>
        <w:t xml:space="preserve">Whyatt, J. D., Pooley, C., Coulton, P., Moser, M., Bamford, W., &amp; Davies, G. (2007). Estimating personal exposure to air pollution on the journey to and from school using GPS, GIS and mobile phone technology. </w:t>
      </w:r>
      <w:r w:rsidRPr="00C23099">
        <w:rPr>
          <w:i/>
          <w:iCs/>
          <w:lang w:val="en-GB"/>
        </w:rPr>
        <w:t>11th International Conference on Harmonisation within Atmospheric Dispersion Modelling for Regulatory Purposes</w:t>
      </w:r>
      <w:r w:rsidRPr="00C23099">
        <w:rPr>
          <w:lang w:val="en-GB"/>
        </w:rPr>
        <w:t xml:space="preserve">, </w:t>
      </w:r>
      <w:r w:rsidRPr="00C23099">
        <w:rPr>
          <w:i/>
          <w:iCs/>
          <w:lang w:val="en-GB"/>
        </w:rPr>
        <w:t>1</w:t>
      </w:r>
      <w:r w:rsidRPr="00C23099">
        <w:rPr>
          <w:lang w:val="en-GB"/>
        </w:rPr>
        <w:t>, 2–5.</w:t>
      </w:r>
    </w:p>
    <w:p w14:paraId="60022287" w14:textId="77777777" w:rsidR="00C23099" w:rsidRPr="00C23099" w:rsidRDefault="00C23099" w:rsidP="00C23099">
      <w:pPr>
        <w:pStyle w:val="Bibliography"/>
        <w:rPr>
          <w:lang w:val="en-GB"/>
        </w:rPr>
      </w:pPr>
      <w:r w:rsidRPr="00C23099">
        <w:rPr>
          <w:lang w:val="en-GB"/>
        </w:rPr>
        <w:t xml:space="preserve">Zielstra, D., &amp; Hochmair, H. H. (2011). Comparative study of pedestrian accessibility to transit stations using free and proprietary network data. </w:t>
      </w:r>
      <w:r w:rsidRPr="00C23099">
        <w:rPr>
          <w:i/>
          <w:iCs/>
          <w:lang w:val="en-GB"/>
        </w:rPr>
        <w:t>Transportation Research Record</w:t>
      </w:r>
      <w:r w:rsidRPr="00C23099">
        <w:rPr>
          <w:lang w:val="en-GB"/>
        </w:rPr>
        <w:t xml:space="preserve">, </w:t>
      </w:r>
      <w:r w:rsidRPr="00C23099">
        <w:rPr>
          <w:i/>
          <w:iCs/>
          <w:lang w:val="en-GB"/>
        </w:rPr>
        <w:t>2217</w:t>
      </w:r>
      <w:r w:rsidRPr="00C23099">
        <w:rPr>
          <w:lang w:val="en-GB"/>
        </w:rPr>
        <w:t>(1), 145–152.</w:t>
      </w:r>
    </w:p>
    <w:p w14:paraId="4CF3733A" w14:textId="77777777" w:rsidR="00C23099" w:rsidRPr="00C23099" w:rsidRDefault="00C23099" w:rsidP="00C23099">
      <w:pPr>
        <w:pStyle w:val="Bibliography"/>
        <w:rPr>
          <w:lang w:val="en-GB"/>
        </w:rPr>
      </w:pPr>
      <w:r w:rsidRPr="00C23099">
        <w:rPr>
          <w:lang w:val="en-GB"/>
        </w:rPr>
        <w:t xml:space="preserve">Zielstra, D., &amp; Hochmair, H. H. (2012). Using free and proprietary data to compare shortest-path lengths for effective pedestrian routing in street networks. </w:t>
      </w:r>
      <w:r w:rsidRPr="00C23099">
        <w:rPr>
          <w:i/>
          <w:iCs/>
          <w:lang w:val="en-GB"/>
        </w:rPr>
        <w:t>Transportation Research Record</w:t>
      </w:r>
      <w:r w:rsidRPr="00C23099">
        <w:rPr>
          <w:lang w:val="en-GB"/>
        </w:rPr>
        <w:t xml:space="preserve">, </w:t>
      </w:r>
      <w:r w:rsidRPr="00C23099">
        <w:rPr>
          <w:i/>
          <w:iCs/>
          <w:lang w:val="en-GB"/>
        </w:rPr>
        <w:t>2299</w:t>
      </w:r>
      <w:r w:rsidRPr="00C23099">
        <w:rPr>
          <w:lang w:val="en-GB"/>
        </w:rPr>
        <w:t>(1), 41–47.</w:t>
      </w:r>
    </w:p>
    <w:p w14:paraId="04D2FC66" w14:textId="0FCE0547"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72" w:name="_Toc37014160"/>
      <w:r>
        <w:lastRenderedPageBreak/>
        <w:t>ACKNOWLEDGEMENTS</w:t>
      </w:r>
      <w:bookmarkEnd w:id="172"/>
    </w:p>
    <w:p w14:paraId="19857559" w14:textId="1741DAA2" w:rsidR="002C657F" w:rsidRPr="002C657F" w:rsidRDefault="00923788" w:rsidP="002C657F">
      <w:r>
        <w:t xml:space="preserve">I would like to </w:t>
      </w:r>
      <w:r w:rsidR="00A96D6F">
        <w:t>thank my supervisor Tuuli Toivonen for the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 xml:space="preserve">applications.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61772E">
        <w:t xml:space="preserve">the </w:t>
      </w:r>
      <w:r w:rsidR="00382DC3">
        <w:t>HOPE project</w:t>
      </w:r>
      <w:r w:rsidR="009A1B59">
        <w:t>, also during the times of the corona crisis (COVID-19)</w:t>
      </w:r>
      <w:r w:rsidR="00382DC3">
        <w:t xml:space="preserve">.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0BECE121" w:rsidR="00BA3492" w:rsidRPr="00CC2F87" w:rsidRDefault="00BA3492" w:rsidP="00BD3F3C">
      <w:pPr>
        <w:pStyle w:val="Heading1"/>
        <w:numPr>
          <w:ilvl w:val="0"/>
          <w:numId w:val="0"/>
        </w:numPr>
        <w:ind w:left="432" w:hanging="432"/>
      </w:pPr>
      <w:bookmarkStart w:id="173" w:name="_Toc37014161"/>
      <w:r w:rsidRPr="00CC2F87">
        <w:lastRenderedPageBreak/>
        <w:t>APPENDICES</w:t>
      </w:r>
      <w:bookmarkEnd w:id="173"/>
    </w:p>
    <w:p w14:paraId="36A20AD7" w14:textId="75829DFC" w:rsidR="00BA3492" w:rsidRDefault="00FE49CF" w:rsidP="00FE49CF">
      <w:pPr>
        <w:pStyle w:val="Caption"/>
        <w:rPr>
          <w:b/>
          <w:bCs/>
        </w:rPr>
      </w:pPr>
      <w:bookmarkStart w:id="174"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1E4245">
        <w:rPr>
          <w:b/>
          <w:bCs/>
          <w:noProof/>
        </w:rPr>
        <w:t>1</w:t>
      </w:r>
      <w:r w:rsidRPr="00FE49CF">
        <w:rPr>
          <w:b/>
          <w:bCs/>
        </w:rPr>
        <w:fldChar w:fldCharType="end"/>
      </w:r>
      <w:bookmarkEnd w:id="174"/>
    </w:p>
    <w:p w14:paraId="6277EEB8" w14:textId="77777777" w:rsidR="00571148" w:rsidRDefault="00944FA8" w:rsidP="00944FA8">
      <w:r>
        <w:t>The description of the Python environment as in</w:t>
      </w:r>
      <w:r w:rsidR="00571148">
        <w:t>:</w:t>
      </w:r>
      <w:r>
        <w:t xml:space="preserve"> </w:t>
      </w:r>
    </w:p>
    <w:p w14:paraId="7034E3B5" w14:textId="433B019A" w:rsidR="00944FA8" w:rsidRPr="00944FA8" w:rsidRDefault="00944FA8" w:rsidP="00944FA8">
      <w:r w:rsidRPr="00944FA8">
        <w:rPr>
          <w:i/>
          <w:iCs/>
        </w:rPr>
        <w:t>https://github.com/hellej/quiet-paths-msc/blob/master/src/env-gis-flask.yml</w:t>
      </w:r>
      <w:r w:rsidR="0079285C">
        <w:rPr>
          <w:i/>
          <w:iCs/>
        </w:rPr>
        <w:br/>
      </w:r>
    </w:p>
    <w:p w14:paraId="38C07880" w14:textId="008452D5" w:rsidR="00944FA8" w:rsidRDefault="00944FA8" w:rsidP="00944FA8">
      <w:pPr>
        <w:pStyle w:val="Code"/>
      </w:pPr>
      <w:r>
        <w:t>name: gis-flask</w:t>
      </w:r>
    </w:p>
    <w:p w14:paraId="4ADB9373" w14:textId="77777777" w:rsidR="00944FA8" w:rsidRDefault="00944FA8" w:rsidP="00944FA8">
      <w:pPr>
        <w:pStyle w:val="Code"/>
      </w:pPr>
      <w:r>
        <w:t>channels:</w:t>
      </w:r>
    </w:p>
    <w:p w14:paraId="64B49185" w14:textId="77777777" w:rsidR="00944FA8" w:rsidRDefault="00944FA8" w:rsidP="00944FA8">
      <w:pPr>
        <w:pStyle w:val="Code"/>
      </w:pPr>
      <w:r>
        <w:t xml:space="preserve">  - conda-forge</w:t>
      </w:r>
    </w:p>
    <w:p w14:paraId="7E3F86FC" w14:textId="77777777" w:rsidR="00944FA8" w:rsidRDefault="00944FA8" w:rsidP="00944FA8">
      <w:pPr>
        <w:pStyle w:val="Code"/>
      </w:pPr>
      <w:r>
        <w:t xml:space="preserve">  - defaults</w:t>
      </w:r>
    </w:p>
    <w:p w14:paraId="662A726C" w14:textId="77777777" w:rsidR="00944FA8" w:rsidRDefault="00944FA8" w:rsidP="00944FA8">
      <w:pPr>
        <w:pStyle w:val="Code"/>
      </w:pPr>
      <w:r>
        <w:t>dependencies:</w:t>
      </w:r>
    </w:p>
    <w:p w14:paraId="05748343" w14:textId="77777777" w:rsidR="00944FA8" w:rsidRDefault="00944FA8" w:rsidP="00944FA8">
      <w:pPr>
        <w:pStyle w:val="Code"/>
      </w:pPr>
      <w:r>
        <w:t xml:space="preserve">  - python=3.6</w:t>
      </w:r>
    </w:p>
    <w:p w14:paraId="61DC55A3" w14:textId="77777777" w:rsidR="00944FA8" w:rsidRDefault="00944FA8" w:rsidP="00944FA8">
      <w:pPr>
        <w:pStyle w:val="Code"/>
      </w:pPr>
      <w:r>
        <w:t xml:space="preserve">  - jupyterlab</w:t>
      </w:r>
    </w:p>
    <w:p w14:paraId="5CCE462C" w14:textId="77777777" w:rsidR="00944FA8" w:rsidRDefault="00944FA8" w:rsidP="00944FA8">
      <w:pPr>
        <w:pStyle w:val="Code"/>
      </w:pPr>
      <w:r>
        <w:t xml:space="preserve">  - pylint</w:t>
      </w:r>
    </w:p>
    <w:p w14:paraId="7066FEC4" w14:textId="77777777" w:rsidR="00944FA8" w:rsidRDefault="00944FA8" w:rsidP="00944FA8">
      <w:pPr>
        <w:pStyle w:val="Code"/>
      </w:pPr>
      <w:r>
        <w:t xml:space="preserve">  - pytest</w:t>
      </w:r>
    </w:p>
    <w:p w14:paraId="3A489DEA" w14:textId="77777777" w:rsidR="00944FA8" w:rsidRDefault="00944FA8" w:rsidP="00944FA8">
      <w:pPr>
        <w:pStyle w:val="Code"/>
      </w:pPr>
      <w:r>
        <w:t xml:space="preserve">  - geopandas</w:t>
      </w:r>
    </w:p>
    <w:p w14:paraId="0EDEE577" w14:textId="77777777" w:rsidR="00944FA8" w:rsidRDefault="00944FA8" w:rsidP="00944FA8">
      <w:pPr>
        <w:pStyle w:val="Code"/>
      </w:pPr>
      <w:r>
        <w:t xml:space="preserve">  - osmnx</w:t>
      </w:r>
    </w:p>
    <w:p w14:paraId="1815B656" w14:textId="77777777" w:rsidR="00944FA8" w:rsidRDefault="00944FA8" w:rsidP="00944FA8">
      <w:pPr>
        <w:pStyle w:val="Code"/>
      </w:pPr>
      <w:r>
        <w:t xml:space="preserve">  - gdal</w:t>
      </w:r>
    </w:p>
    <w:p w14:paraId="1400CC40" w14:textId="77777777" w:rsidR="00944FA8" w:rsidRDefault="00944FA8" w:rsidP="00944FA8">
      <w:pPr>
        <w:pStyle w:val="Code"/>
      </w:pPr>
      <w:r>
        <w:t xml:space="preserve">  - geoplot</w:t>
      </w:r>
    </w:p>
    <w:p w14:paraId="7DA85FE7" w14:textId="77777777" w:rsidR="00944FA8" w:rsidRDefault="00944FA8" w:rsidP="00944FA8">
      <w:pPr>
        <w:pStyle w:val="Code"/>
      </w:pPr>
      <w:r>
        <w:t xml:space="preserve">  - pysal</w:t>
      </w:r>
    </w:p>
    <w:p w14:paraId="3F742B03" w14:textId="77777777" w:rsidR="00944FA8" w:rsidRDefault="00944FA8" w:rsidP="00944FA8">
      <w:pPr>
        <w:pStyle w:val="Code"/>
      </w:pPr>
      <w:r>
        <w:t xml:space="preserve">  - flask</w:t>
      </w:r>
    </w:p>
    <w:p w14:paraId="66A2E2EF" w14:textId="77777777" w:rsidR="00944FA8" w:rsidRDefault="00944FA8" w:rsidP="00944FA8">
      <w:pPr>
        <w:pStyle w:val="Code"/>
      </w:pPr>
      <w:r>
        <w:t xml:space="preserve">  - flask-cors</w:t>
      </w:r>
    </w:p>
    <w:p w14:paraId="11E8EAA8" w14:textId="77777777" w:rsidR="00944FA8" w:rsidRDefault="00944FA8" w:rsidP="00944FA8">
      <w:pPr>
        <w:pStyle w:val="Code"/>
      </w:pPr>
      <w:r>
        <w:t xml:space="preserve">  - flask-testing</w:t>
      </w:r>
    </w:p>
    <w:p w14:paraId="2F7EDDDD" w14:textId="77777777" w:rsidR="00944FA8" w:rsidRDefault="00944FA8" w:rsidP="00944FA8">
      <w:pPr>
        <w:pStyle w:val="Code"/>
      </w:pPr>
      <w:r>
        <w:t xml:space="preserve">  - gunicorn</w:t>
      </w:r>
    </w:p>
    <w:p w14:paraId="31122EEB" w14:textId="77777777" w:rsidR="00944FA8" w:rsidRDefault="00944FA8" w:rsidP="00944FA8">
      <w:pPr>
        <w:pStyle w:val="Code"/>
      </w:pPr>
      <w:r>
        <w:t xml:space="preserve">  - requests</w:t>
      </w:r>
    </w:p>
    <w:p w14:paraId="219EB9BA" w14:textId="77777777" w:rsidR="00944FA8" w:rsidRDefault="00944FA8" w:rsidP="00944FA8">
      <w:pPr>
        <w:pStyle w:val="Code"/>
      </w:pPr>
      <w:r>
        <w:t xml:space="preserve">  - pip</w:t>
      </w:r>
    </w:p>
    <w:p w14:paraId="6147CB91" w14:textId="77777777" w:rsidR="00944FA8" w:rsidRDefault="00944FA8" w:rsidP="00944FA8">
      <w:pPr>
        <w:pStyle w:val="Code"/>
      </w:pPr>
      <w:r>
        <w:t xml:space="preserve">  - pip:</w:t>
      </w:r>
    </w:p>
    <w:p w14:paraId="1A595FF5" w14:textId="77777777" w:rsidR="00944FA8" w:rsidRDefault="00944FA8" w:rsidP="00944FA8">
      <w:pPr>
        <w:pStyle w:val="Code"/>
      </w:pPr>
      <w:r>
        <w:t xml:space="preserve">    - pycrs</w:t>
      </w:r>
    </w:p>
    <w:p w14:paraId="52077E0B" w14:textId="71C2EB27" w:rsidR="00FE49CF" w:rsidRPr="00FE49CF" w:rsidRDefault="00944FA8" w:rsidP="00944FA8">
      <w:pPr>
        <w:pStyle w:val="Code"/>
      </w:pPr>
      <w:r>
        <w:t xml:space="preserve">    - polyline</w:t>
      </w:r>
    </w:p>
    <w:sectPr w:rsidR="00FE49CF" w:rsidRPr="00FE49CF" w:rsidSect="00A268E1">
      <w:footerReference w:type="default" r:id="rId62"/>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0" w:author="Helle, Joose I" w:date="2019-08-21T11:05:00Z" w:initials="HJI">
    <w:p w14:paraId="756AFC7D" w14:textId="478BC33E" w:rsidR="003E6728" w:rsidRDefault="003E6728">
      <w:pPr>
        <w:pStyle w:val="CommentText"/>
      </w:pPr>
      <w:r>
        <w:rPr>
          <w:rStyle w:val="CommentReference"/>
        </w:rPr>
        <w:annotationRef/>
      </w:r>
      <w:r>
        <w:t xml:space="preserve">Paths: </w:t>
      </w:r>
      <w:r w:rsidRPr="006B1FB7">
        <w:t>run_</w:t>
      </w:r>
      <w:r>
        <w:t>6</w:t>
      </w:r>
      <w:r w:rsidRPr="006B1FB7">
        <w:t>_set_1</w:t>
      </w:r>
      <w:r>
        <w:t xml:space="preserve"> (13.3.2020)</w:t>
      </w:r>
    </w:p>
  </w:comment>
  <w:comment w:id="109" w:author="Helle, Joose I" w:date="2019-09-08T17:32:00Z" w:initials="HJI">
    <w:p w14:paraId="47C94C5B" w14:textId="77777777" w:rsidR="003E6728" w:rsidRDefault="003E6728"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3E6728" w:rsidRDefault="003E6728" w:rsidP="00B17DC1">
      <w:pPr>
        <w:pStyle w:val="CommentText"/>
      </w:pPr>
    </w:p>
  </w:comment>
  <w:comment w:id="112" w:author="Helle, Joose I" w:date="2019-09-08T17:32:00Z" w:initials="HJI">
    <w:p w14:paraId="0AB1266F" w14:textId="77777777" w:rsidR="003E6728" w:rsidRDefault="003E6728"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3E6728" w:rsidRDefault="003E6728" w:rsidP="00B17DC1">
      <w:pPr>
        <w:pStyle w:val="CommentText"/>
      </w:pPr>
    </w:p>
  </w:comment>
  <w:comment w:id="116" w:author="Helle, Joose I" w:date="2019-10-06T18:01:00Z" w:initials="HJI">
    <w:p w14:paraId="153591B8" w14:textId="656551FC" w:rsidR="003E6728" w:rsidRDefault="003E6728">
      <w:pPr>
        <w:pStyle w:val="CommentText"/>
      </w:pPr>
      <w:r>
        <w:rPr>
          <w:rStyle w:val="CommentReference"/>
        </w:rPr>
        <w:annotationRef/>
      </w:r>
      <w:r>
        <w:rPr>
          <w:rStyle w:val="CommentReference"/>
        </w:rPr>
        <w:annotationRef/>
      </w:r>
      <w:r w:rsidRPr="000E01A0">
        <w:t>axyind_stats_v4</w:t>
      </w:r>
    </w:p>
  </w:comment>
  <w:comment w:id="150" w:author="Helle, Joose I" w:date="2020-03-14T10:05:00Z" w:initials="HJI">
    <w:p w14:paraId="2C6CBE7D" w14:textId="3E15BCFB" w:rsidR="003E6728" w:rsidRDefault="003E6728">
      <w:pPr>
        <w:pStyle w:val="CommentText"/>
      </w:pPr>
      <w:r>
        <w:rPr>
          <w:rStyle w:val="CommentReference"/>
        </w:rPr>
        <w:annotationRef/>
      </w:r>
      <w:r>
        <w:t>Run 6</w:t>
      </w:r>
      <w:r>
        <w:br/>
        <w:t>14.3.2020</w:t>
      </w:r>
    </w:p>
  </w:comment>
  <w:comment w:id="153" w:author="Helle, Joose I" w:date="2020-03-14T10:22:00Z" w:initials="HJI">
    <w:p w14:paraId="09F46F7D" w14:textId="1E58EC9C" w:rsidR="003E6728" w:rsidRDefault="003E6728">
      <w:pPr>
        <w:pStyle w:val="CommentText"/>
      </w:pPr>
      <w:r>
        <w:rPr>
          <w:rStyle w:val="CommentReference"/>
        </w:rPr>
        <w:annotationRef/>
      </w:r>
      <w:r>
        <w:t>Run 6</w:t>
      </w:r>
      <w:r>
        <w:br/>
        <w:t>14.3.2020</w:t>
      </w:r>
    </w:p>
  </w:comment>
  <w:comment w:id="159" w:author="Helle, Joose I" w:date="2019-08-21T13:06:00Z" w:initials="HJI">
    <w:p w14:paraId="422E118C" w14:textId="1BB9E183" w:rsidR="003E6728" w:rsidRDefault="003E672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62" w:author="Helle, Joose I" w:date="2020-03-07T16:45:00Z" w:initials="HJI">
    <w:p w14:paraId="097B81A2" w14:textId="064A2EA7" w:rsidR="003E6728" w:rsidRDefault="003E6728"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3E6728" w:rsidRDefault="003E672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0EAB9B" w14:textId="77777777" w:rsidR="00E2197A" w:rsidRDefault="00E2197A" w:rsidP="00F939A9">
      <w:pPr>
        <w:spacing w:after="0" w:line="240" w:lineRule="auto"/>
      </w:pPr>
      <w:r>
        <w:separator/>
      </w:r>
    </w:p>
  </w:endnote>
  <w:endnote w:type="continuationSeparator" w:id="0">
    <w:p w14:paraId="729967A5" w14:textId="77777777" w:rsidR="00E2197A" w:rsidRDefault="00E2197A"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3E6728" w:rsidRDefault="003E6728"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3E6728" w:rsidRDefault="003E67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3E6728" w:rsidRDefault="003E6728"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3E6728" w:rsidRDefault="003E6728"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4931DB" w14:textId="77777777" w:rsidR="00E2197A" w:rsidRDefault="00E2197A" w:rsidP="00F939A9">
      <w:pPr>
        <w:spacing w:after="0" w:line="240" w:lineRule="auto"/>
      </w:pPr>
      <w:r>
        <w:separator/>
      </w:r>
    </w:p>
  </w:footnote>
  <w:footnote w:type="continuationSeparator" w:id="0">
    <w:p w14:paraId="77F74094" w14:textId="77777777" w:rsidR="00E2197A" w:rsidRDefault="00E2197A"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18"/>
  </w:num>
  <w:num w:numId="3">
    <w:abstractNumId w:val="24"/>
  </w:num>
  <w:num w:numId="4">
    <w:abstractNumId w:val="22"/>
  </w:num>
  <w:num w:numId="5">
    <w:abstractNumId w:val="11"/>
  </w:num>
  <w:num w:numId="6">
    <w:abstractNumId w:val="21"/>
  </w:num>
  <w:num w:numId="7">
    <w:abstractNumId w:val="23"/>
  </w:num>
  <w:num w:numId="8">
    <w:abstractNumId w:val="14"/>
  </w:num>
  <w:num w:numId="9">
    <w:abstractNumId w:val="19"/>
  </w:num>
  <w:num w:numId="10">
    <w:abstractNumId w:val="29"/>
  </w:num>
  <w:num w:numId="11">
    <w:abstractNumId w:val="20"/>
  </w:num>
  <w:num w:numId="12">
    <w:abstractNumId w:val="16"/>
  </w:num>
  <w:num w:numId="13">
    <w:abstractNumId w:val="27"/>
  </w:num>
  <w:num w:numId="14">
    <w:abstractNumId w:val="30"/>
  </w:num>
  <w:num w:numId="15">
    <w:abstractNumId w:val="10"/>
  </w:num>
  <w:num w:numId="16">
    <w:abstractNumId w:val="15"/>
  </w:num>
  <w:num w:numId="17">
    <w:abstractNumId w:val="26"/>
  </w:num>
  <w:num w:numId="18">
    <w:abstractNumId w:val="25"/>
  </w:num>
  <w:num w:numId="19">
    <w:abstractNumId w:val="17"/>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3"/>
  </w:num>
  <w:num w:numId="32">
    <w:abstractNumId w:val="31"/>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67"/>
    <w:rsid w:val="000006F3"/>
    <w:rsid w:val="00000C03"/>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FF8"/>
    <w:rsid w:val="00005067"/>
    <w:rsid w:val="000056E5"/>
    <w:rsid w:val="00005C20"/>
    <w:rsid w:val="00006324"/>
    <w:rsid w:val="00006636"/>
    <w:rsid w:val="00006771"/>
    <w:rsid w:val="00006A94"/>
    <w:rsid w:val="00006E9C"/>
    <w:rsid w:val="00007187"/>
    <w:rsid w:val="00007A07"/>
    <w:rsid w:val="00007C74"/>
    <w:rsid w:val="00010399"/>
    <w:rsid w:val="0001040B"/>
    <w:rsid w:val="00010A07"/>
    <w:rsid w:val="00010A77"/>
    <w:rsid w:val="00010ADF"/>
    <w:rsid w:val="00010BCC"/>
    <w:rsid w:val="00010F94"/>
    <w:rsid w:val="00010FC0"/>
    <w:rsid w:val="00011608"/>
    <w:rsid w:val="00011926"/>
    <w:rsid w:val="00011A6A"/>
    <w:rsid w:val="00011FD6"/>
    <w:rsid w:val="00011FEE"/>
    <w:rsid w:val="0001214D"/>
    <w:rsid w:val="00012588"/>
    <w:rsid w:val="00012597"/>
    <w:rsid w:val="0001295A"/>
    <w:rsid w:val="00012A1C"/>
    <w:rsid w:val="00012B06"/>
    <w:rsid w:val="0001340E"/>
    <w:rsid w:val="000134F6"/>
    <w:rsid w:val="00013536"/>
    <w:rsid w:val="00013743"/>
    <w:rsid w:val="000137AA"/>
    <w:rsid w:val="00013DFD"/>
    <w:rsid w:val="00013FC1"/>
    <w:rsid w:val="00014479"/>
    <w:rsid w:val="0001447F"/>
    <w:rsid w:val="000144BE"/>
    <w:rsid w:val="0001485E"/>
    <w:rsid w:val="00014FBC"/>
    <w:rsid w:val="000152E2"/>
    <w:rsid w:val="000153AB"/>
    <w:rsid w:val="000154B6"/>
    <w:rsid w:val="000159D5"/>
    <w:rsid w:val="00015ACC"/>
    <w:rsid w:val="00015D9B"/>
    <w:rsid w:val="00015E6C"/>
    <w:rsid w:val="000163AE"/>
    <w:rsid w:val="000166AC"/>
    <w:rsid w:val="00016785"/>
    <w:rsid w:val="00016B67"/>
    <w:rsid w:val="00016E58"/>
    <w:rsid w:val="00016FA1"/>
    <w:rsid w:val="000174E0"/>
    <w:rsid w:val="000176B5"/>
    <w:rsid w:val="00017735"/>
    <w:rsid w:val="000177A4"/>
    <w:rsid w:val="000179ED"/>
    <w:rsid w:val="00017A26"/>
    <w:rsid w:val="00017A37"/>
    <w:rsid w:val="00017E46"/>
    <w:rsid w:val="000209FB"/>
    <w:rsid w:val="00020B97"/>
    <w:rsid w:val="00020EA1"/>
    <w:rsid w:val="00020EC8"/>
    <w:rsid w:val="00020F3D"/>
    <w:rsid w:val="00021658"/>
    <w:rsid w:val="00021733"/>
    <w:rsid w:val="00021816"/>
    <w:rsid w:val="0002184F"/>
    <w:rsid w:val="00021954"/>
    <w:rsid w:val="00021AFB"/>
    <w:rsid w:val="00021B91"/>
    <w:rsid w:val="00022266"/>
    <w:rsid w:val="0002251C"/>
    <w:rsid w:val="000227E7"/>
    <w:rsid w:val="00022805"/>
    <w:rsid w:val="00022816"/>
    <w:rsid w:val="00022832"/>
    <w:rsid w:val="00022906"/>
    <w:rsid w:val="0002293A"/>
    <w:rsid w:val="00023005"/>
    <w:rsid w:val="00023140"/>
    <w:rsid w:val="00023243"/>
    <w:rsid w:val="000232E2"/>
    <w:rsid w:val="00023769"/>
    <w:rsid w:val="0002389B"/>
    <w:rsid w:val="00023B46"/>
    <w:rsid w:val="00023BA2"/>
    <w:rsid w:val="0002456A"/>
    <w:rsid w:val="00024BAD"/>
    <w:rsid w:val="00024F50"/>
    <w:rsid w:val="000252CF"/>
    <w:rsid w:val="00025391"/>
    <w:rsid w:val="000253AC"/>
    <w:rsid w:val="0002574A"/>
    <w:rsid w:val="000258F4"/>
    <w:rsid w:val="00025BEC"/>
    <w:rsid w:val="00025EA5"/>
    <w:rsid w:val="00026179"/>
    <w:rsid w:val="000262C8"/>
    <w:rsid w:val="0002636A"/>
    <w:rsid w:val="0002640D"/>
    <w:rsid w:val="00026559"/>
    <w:rsid w:val="00026598"/>
    <w:rsid w:val="0002667B"/>
    <w:rsid w:val="00026846"/>
    <w:rsid w:val="000269DD"/>
    <w:rsid w:val="00026FC2"/>
    <w:rsid w:val="00027055"/>
    <w:rsid w:val="000271AB"/>
    <w:rsid w:val="000272AC"/>
    <w:rsid w:val="00027300"/>
    <w:rsid w:val="00027334"/>
    <w:rsid w:val="000274CB"/>
    <w:rsid w:val="00027689"/>
    <w:rsid w:val="0002790F"/>
    <w:rsid w:val="00027B94"/>
    <w:rsid w:val="00027DC1"/>
    <w:rsid w:val="00027E97"/>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22D0"/>
    <w:rsid w:val="0003252C"/>
    <w:rsid w:val="00032C96"/>
    <w:rsid w:val="00032CB7"/>
    <w:rsid w:val="00032E93"/>
    <w:rsid w:val="00033270"/>
    <w:rsid w:val="0003337F"/>
    <w:rsid w:val="000336DE"/>
    <w:rsid w:val="00034233"/>
    <w:rsid w:val="00034266"/>
    <w:rsid w:val="000342C9"/>
    <w:rsid w:val="000347CE"/>
    <w:rsid w:val="000348A7"/>
    <w:rsid w:val="00034A72"/>
    <w:rsid w:val="00034AE9"/>
    <w:rsid w:val="00034BE5"/>
    <w:rsid w:val="00034C29"/>
    <w:rsid w:val="00034C78"/>
    <w:rsid w:val="00035386"/>
    <w:rsid w:val="000353BE"/>
    <w:rsid w:val="00035712"/>
    <w:rsid w:val="0003584D"/>
    <w:rsid w:val="00035BA3"/>
    <w:rsid w:val="00035BD7"/>
    <w:rsid w:val="00035D3B"/>
    <w:rsid w:val="00035EEB"/>
    <w:rsid w:val="000361EB"/>
    <w:rsid w:val="000363AC"/>
    <w:rsid w:val="0003643D"/>
    <w:rsid w:val="000366DB"/>
    <w:rsid w:val="00036E61"/>
    <w:rsid w:val="00036EA4"/>
    <w:rsid w:val="00036FC6"/>
    <w:rsid w:val="0003713C"/>
    <w:rsid w:val="00037883"/>
    <w:rsid w:val="00037938"/>
    <w:rsid w:val="0003797C"/>
    <w:rsid w:val="00037A23"/>
    <w:rsid w:val="00037C17"/>
    <w:rsid w:val="00037EE4"/>
    <w:rsid w:val="00040440"/>
    <w:rsid w:val="00040497"/>
    <w:rsid w:val="0004060B"/>
    <w:rsid w:val="000407B9"/>
    <w:rsid w:val="00041912"/>
    <w:rsid w:val="0004195C"/>
    <w:rsid w:val="00041B25"/>
    <w:rsid w:val="00041B7C"/>
    <w:rsid w:val="00041DD2"/>
    <w:rsid w:val="000423F8"/>
    <w:rsid w:val="000424F7"/>
    <w:rsid w:val="000425EA"/>
    <w:rsid w:val="00042694"/>
    <w:rsid w:val="00042745"/>
    <w:rsid w:val="00042933"/>
    <w:rsid w:val="00042A5F"/>
    <w:rsid w:val="00042AC4"/>
    <w:rsid w:val="00042B4D"/>
    <w:rsid w:val="00042C42"/>
    <w:rsid w:val="00042E9E"/>
    <w:rsid w:val="00043605"/>
    <w:rsid w:val="00043A70"/>
    <w:rsid w:val="00044260"/>
    <w:rsid w:val="000442BE"/>
    <w:rsid w:val="00044930"/>
    <w:rsid w:val="000450DA"/>
    <w:rsid w:val="000451BF"/>
    <w:rsid w:val="0004538D"/>
    <w:rsid w:val="00045626"/>
    <w:rsid w:val="00045679"/>
    <w:rsid w:val="00045C16"/>
    <w:rsid w:val="00045C62"/>
    <w:rsid w:val="00045C7D"/>
    <w:rsid w:val="00045F06"/>
    <w:rsid w:val="000460DF"/>
    <w:rsid w:val="000460F0"/>
    <w:rsid w:val="0004626E"/>
    <w:rsid w:val="0004634A"/>
    <w:rsid w:val="00046BFE"/>
    <w:rsid w:val="00046ED3"/>
    <w:rsid w:val="000472B8"/>
    <w:rsid w:val="00047677"/>
    <w:rsid w:val="0004787B"/>
    <w:rsid w:val="00047EFA"/>
    <w:rsid w:val="00050182"/>
    <w:rsid w:val="000503C6"/>
    <w:rsid w:val="000503EC"/>
    <w:rsid w:val="000504B4"/>
    <w:rsid w:val="00050694"/>
    <w:rsid w:val="0005070F"/>
    <w:rsid w:val="000509FC"/>
    <w:rsid w:val="00050B41"/>
    <w:rsid w:val="00050C2C"/>
    <w:rsid w:val="000511C6"/>
    <w:rsid w:val="00051455"/>
    <w:rsid w:val="000517B2"/>
    <w:rsid w:val="00051CF6"/>
    <w:rsid w:val="00051F1F"/>
    <w:rsid w:val="00052254"/>
    <w:rsid w:val="00052416"/>
    <w:rsid w:val="0005248C"/>
    <w:rsid w:val="00052691"/>
    <w:rsid w:val="000526F0"/>
    <w:rsid w:val="00052AD4"/>
    <w:rsid w:val="00052FF4"/>
    <w:rsid w:val="00053187"/>
    <w:rsid w:val="0005346E"/>
    <w:rsid w:val="000534EC"/>
    <w:rsid w:val="00053732"/>
    <w:rsid w:val="0005379D"/>
    <w:rsid w:val="0005389F"/>
    <w:rsid w:val="00053CED"/>
    <w:rsid w:val="00053EFC"/>
    <w:rsid w:val="00053FE7"/>
    <w:rsid w:val="000540A5"/>
    <w:rsid w:val="000543DA"/>
    <w:rsid w:val="00054684"/>
    <w:rsid w:val="00054775"/>
    <w:rsid w:val="000547DE"/>
    <w:rsid w:val="00054A25"/>
    <w:rsid w:val="00054DB2"/>
    <w:rsid w:val="00054E6E"/>
    <w:rsid w:val="00054E99"/>
    <w:rsid w:val="00054F81"/>
    <w:rsid w:val="0005514A"/>
    <w:rsid w:val="00055192"/>
    <w:rsid w:val="00055733"/>
    <w:rsid w:val="00055782"/>
    <w:rsid w:val="00055AE2"/>
    <w:rsid w:val="000561C1"/>
    <w:rsid w:val="000562B7"/>
    <w:rsid w:val="00056402"/>
    <w:rsid w:val="00056414"/>
    <w:rsid w:val="000564A8"/>
    <w:rsid w:val="000565CF"/>
    <w:rsid w:val="000565F9"/>
    <w:rsid w:val="000568E4"/>
    <w:rsid w:val="00056A97"/>
    <w:rsid w:val="00056E36"/>
    <w:rsid w:val="0005721B"/>
    <w:rsid w:val="00057BAB"/>
    <w:rsid w:val="00057E6C"/>
    <w:rsid w:val="00057F44"/>
    <w:rsid w:val="00057F49"/>
    <w:rsid w:val="00057FC7"/>
    <w:rsid w:val="0006003D"/>
    <w:rsid w:val="00060192"/>
    <w:rsid w:val="00060463"/>
    <w:rsid w:val="000609B4"/>
    <w:rsid w:val="00060DAF"/>
    <w:rsid w:val="00060FAA"/>
    <w:rsid w:val="00061473"/>
    <w:rsid w:val="0006152F"/>
    <w:rsid w:val="00061674"/>
    <w:rsid w:val="000616DF"/>
    <w:rsid w:val="0006170A"/>
    <w:rsid w:val="0006171B"/>
    <w:rsid w:val="00061985"/>
    <w:rsid w:val="00061A3A"/>
    <w:rsid w:val="00061E82"/>
    <w:rsid w:val="000624F1"/>
    <w:rsid w:val="00062A03"/>
    <w:rsid w:val="00062C33"/>
    <w:rsid w:val="00062F50"/>
    <w:rsid w:val="0006301E"/>
    <w:rsid w:val="000631D1"/>
    <w:rsid w:val="000631D2"/>
    <w:rsid w:val="0006322A"/>
    <w:rsid w:val="000633DE"/>
    <w:rsid w:val="000636CE"/>
    <w:rsid w:val="00063847"/>
    <w:rsid w:val="0006438F"/>
    <w:rsid w:val="00064438"/>
    <w:rsid w:val="0006449E"/>
    <w:rsid w:val="000645FB"/>
    <w:rsid w:val="00064A18"/>
    <w:rsid w:val="00064B34"/>
    <w:rsid w:val="000655B7"/>
    <w:rsid w:val="00065703"/>
    <w:rsid w:val="000657F4"/>
    <w:rsid w:val="0006583B"/>
    <w:rsid w:val="00065A74"/>
    <w:rsid w:val="00065B67"/>
    <w:rsid w:val="00065BB7"/>
    <w:rsid w:val="00066472"/>
    <w:rsid w:val="000665E3"/>
    <w:rsid w:val="000669BC"/>
    <w:rsid w:val="00066AAF"/>
    <w:rsid w:val="00066B30"/>
    <w:rsid w:val="00066C6D"/>
    <w:rsid w:val="000675A3"/>
    <w:rsid w:val="000675D9"/>
    <w:rsid w:val="0006761F"/>
    <w:rsid w:val="00067A06"/>
    <w:rsid w:val="00067ED1"/>
    <w:rsid w:val="000703AD"/>
    <w:rsid w:val="00070723"/>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33AD"/>
    <w:rsid w:val="0007382E"/>
    <w:rsid w:val="00073FD4"/>
    <w:rsid w:val="0007417D"/>
    <w:rsid w:val="000744DD"/>
    <w:rsid w:val="0007451C"/>
    <w:rsid w:val="000748A5"/>
    <w:rsid w:val="00074FAC"/>
    <w:rsid w:val="0007501B"/>
    <w:rsid w:val="0007504E"/>
    <w:rsid w:val="0007549A"/>
    <w:rsid w:val="00075577"/>
    <w:rsid w:val="000756B9"/>
    <w:rsid w:val="00075947"/>
    <w:rsid w:val="00075ADC"/>
    <w:rsid w:val="00075BFC"/>
    <w:rsid w:val="00075D02"/>
    <w:rsid w:val="00075E92"/>
    <w:rsid w:val="00076015"/>
    <w:rsid w:val="000760F8"/>
    <w:rsid w:val="000763E9"/>
    <w:rsid w:val="0007663C"/>
    <w:rsid w:val="000769F5"/>
    <w:rsid w:val="00076B9C"/>
    <w:rsid w:val="0007715A"/>
    <w:rsid w:val="00077212"/>
    <w:rsid w:val="0007736B"/>
    <w:rsid w:val="000774C6"/>
    <w:rsid w:val="0007792D"/>
    <w:rsid w:val="00077D06"/>
    <w:rsid w:val="00077D85"/>
    <w:rsid w:val="00080336"/>
    <w:rsid w:val="000804A1"/>
    <w:rsid w:val="000807D6"/>
    <w:rsid w:val="000807F4"/>
    <w:rsid w:val="0008094B"/>
    <w:rsid w:val="0008120D"/>
    <w:rsid w:val="000813C9"/>
    <w:rsid w:val="000816F4"/>
    <w:rsid w:val="00081B38"/>
    <w:rsid w:val="00081B59"/>
    <w:rsid w:val="00081B83"/>
    <w:rsid w:val="00081CDE"/>
    <w:rsid w:val="00081D07"/>
    <w:rsid w:val="00081D56"/>
    <w:rsid w:val="00081D8E"/>
    <w:rsid w:val="00081F9C"/>
    <w:rsid w:val="000823BF"/>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389"/>
    <w:rsid w:val="00085411"/>
    <w:rsid w:val="00085456"/>
    <w:rsid w:val="0008579E"/>
    <w:rsid w:val="00085B50"/>
    <w:rsid w:val="00085D7E"/>
    <w:rsid w:val="00085F7F"/>
    <w:rsid w:val="00086068"/>
    <w:rsid w:val="00086610"/>
    <w:rsid w:val="000866C0"/>
    <w:rsid w:val="000866D6"/>
    <w:rsid w:val="0008677A"/>
    <w:rsid w:val="000868C3"/>
    <w:rsid w:val="00086B58"/>
    <w:rsid w:val="00086DE8"/>
    <w:rsid w:val="00086E9E"/>
    <w:rsid w:val="00087741"/>
    <w:rsid w:val="000878AB"/>
    <w:rsid w:val="0008790D"/>
    <w:rsid w:val="00087A46"/>
    <w:rsid w:val="00087EB9"/>
    <w:rsid w:val="000901B5"/>
    <w:rsid w:val="0009033A"/>
    <w:rsid w:val="0009037E"/>
    <w:rsid w:val="00090724"/>
    <w:rsid w:val="00090BE0"/>
    <w:rsid w:val="00090C80"/>
    <w:rsid w:val="00090D32"/>
    <w:rsid w:val="00090EDD"/>
    <w:rsid w:val="00090FB8"/>
    <w:rsid w:val="00091123"/>
    <w:rsid w:val="00091635"/>
    <w:rsid w:val="000918C7"/>
    <w:rsid w:val="00091A5E"/>
    <w:rsid w:val="00091E73"/>
    <w:rsid w:val="00092128"/>
    <w:rsid w:val="000921B2"/>
    <w:rsid w:val="0009287C"/>
    <w:rsid w:val="000928DE"/>
    <w:rsid w:val="00092C70"/>
    <w:rsid w:val="0009324A"/>
    <w:rsid w:val="00093471"/>
    <w:rsid w:val="000934EA"/>
    <w:rsid w:val="00093519"/>
    <w:rsid w:val="00093D67"/>
    <w:rsid w:val="00093EC9"/>
    <w:rsid w:val="00093F61"/>
    <w:rsid w:val="0009406D"/>
    <w:rsid w:val="00094352"/>
    <w:rsid w:val="0009461B"/>
    <w:rsid w:val="00094645"/>
    <w:rsid w:val="00094683"/>
    <w:rsid w:val="00094958"/>
    <w:rsid w:val="0009495E"/>
    <w:rsid w:val="00094C66"/>
    <w:rsid w:val="00094CBB"/>
    <w:rsid w:val="00094CDC"/>
    <w:rsid w:val="00094DEF"/>
    <w:rsid w:val="00095144"/>
    <w:rsid w:val="000953D0"/>
    <w:rsid w:val="00096080"/>
    <w:rsid w:val="000961F8"/>
    <w:rsid w:val="0009624B"/>
    <w:rsid w:val="000964A9"/>
    <w:rsid w:val="000968A1"/>
    <w:rsid w:val="00096D20"/>
    <w:rsid w:val="00096EF3"/>
    <w:rsid w:val="00097337"/>
    <w:rsid w:val="000973BF"/>
    <w:rsid w:val="000974D7"/>
    <w:rsid w:val="0009760F"/>
    <w:rsid w:val="0009771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13"/>
    <w:rsid w:val="000A2581"/>
    <w:rsid w:val="000A26F2"/>
    <w:rsid w:val="000A27A6"/>
    <w:rsid w:val="000A2ABA"/>
    <w:rsid w:val="000A2BEF"/>
    <w:rsid w:val="000A2DBA"/>
    <w:rsid w:val="000A2DDC"/>
    <w:rsid w:val="000A2E88"/>
    <w:rsid w:val="000A2F53"/>
    <w:rsid w:val="000A354D"/>
    <w:rsid w:val="000A35A0"/>
    <w:rsid w:val="000A36FD"/>
    <w:rsid w:val="000A3A54"/>
    <w:rsid w:val="000A3E56"/>
    <w:rsid w:val="000A4394"/>
    <w:rsid w:val="000A43F6"/>
    <w:rsid w:val="000A452B"/>
    <w:rsid w:val="000A468B"/>
    <w:rsid w:val="000A47DA"/>
    <w:rsid w:val="000A4958"/>
    <w:rsid w:val="000A49B9"/>
    <w:rsid w:val="000A4B74"/>
    <w:rsid w:val="000A4BF0"/>
    <w:rsid w:val="000A4C94"/>
    <w:rsid w:val="000A4D01"/>
    <w:rsid w:val="000A4E0E"/>
    <w:rsid w:val="000A50C4"/>
    <w:rsid w:val="000A5164"/>
    <w:rsid w:val="000A55AD"/>
    <w:rsid w:val="000A5822"/>
    <w:rsid w:val="000A5AAC"/>
    <w:rsid w:val="000A5B6F"/>
    <w:rsid w:val="000A5C56"/>
    <w:rsid w:val="000A5E08"/>
    <w:rsid w:val="000A5E9E"/>
    <w:rsid w:val="000A5F35"/>
    <w:rsid w:val="000A5F8E"/>
    <w:rsid w:val="000A60A9"/>
    <w:rsid w:val="000A627E"/>
    <w:rsid w:val="000A638E"/>
    <w:rsid w:val="000A696C"/>
    <w:rsid w:val="000A6F60"/>
    <w:rsid w:val="000A71D3"/>
    <w:rsid w:val="000A7305"/>
    <w:rsid w:val="000A74EA"/>
    <w:rsid w:val="000A78BC"/>
    <w:rsid w:val="000A79A6"/>
    <w:rsid w:val="000A7DA4"/>
    <w:rsid w:val="000B02A7"/>
    <w:rsid w:val="000B0702"/>
    <w:rsid w:val="000B09E6"/>
    <w:rsid w:val="000B09F8"/>
    <w:rsid w:val="000B0ADD"/>
    <w:rsid w:val="000B0B44"/>
    <w:rsid w:val="000B1365"/>
    <w:rsid w:val="000B140A"/>
    <w:rsid w:val="000B1464"/>
    <w:rsid w:val="000B1C13"/>
    <w:rsid w:val="000B1E61"/>
    <w:rsid w:val="000B1EA0"/>
    <w:rsid w:val="000B2106"/>
    <w:rsid w:val="000B2692"/>
    <w:rsid w:val="000B26B7"/>
    <w:rsid w:val="000B2A28"/>
    <w:rsid w:val="000B2B80"/>
    <w:rsid w:val="000B32EC"/>
    <w:rsid w:val="000B37A8"/>
    <w:rsid w:val="000B39A0"/>
    <w:rsid w:val="000B3CD2"/>
    <w:rsid w:val="000B42D3"/>
    <w:rsid w:val="000B45BB"/>
    <w:rsid w:val="000B49CA"/>
    <w:rsid w:val="000B4C13"/>
    <w:rsid w:val="000B4C43"/>
    <w:rsid w:val="000B4CF5"/>
    <w:rsid w:val="000B4FC2"/>
    <w:rsid w:val="000B54B3"/>
    <w:rsid w:val="000B5580"/>
    <w:rsid w:val="000B5F89"/>
    <w:rsid w:val="000B660D"/>
    <w:rsid w:val="000B68F7"/>
    <w:rsid w:val="000B6A0E"/>
    <w:rsid w:val="000B6D72"/>
    <w:rsid w:val="000B75C2"/>
    <w:rsid w:val="000B76B2"/>
    <w:rsid w:val="000B7808"/>
    <w:rsid w:val="000B7A7E"/>
    <w:rsid w:val="000B7CBE"/>
    <w:rsid w:val="000B7D63"/>
    <w:rsid w:val="000B7DE6"/>
    <w:rsid w:val="000C0079"/>
    <w:rsid w:val="000C00F4"/>
    <w:rsid w:val="000C0253"/>
    <w:rsid w:val="000C0904"/>
    <w:rsid w:val="000C0AEA"/>
    <w:rsid w:val="000C0B41"/>
    <w:rsid w:val="000C0D5D"/>
    <w:rsid w:val="000C0EB4"/>
    <w:rsid w:val="000C10BD"/>
    <w:rsid w:val="000C1451"/>
    <w:rsid w:val="000C1482"/>
    <w:rsid w:val="000C15A6"/>
    <w:rsid w:val="000C1AB7"/>
    <w:rsid w:val="000C1ECE"/>
    <w:rsid w:val="000C1F61"/>
    <w:rsid w:val="000C215D"/>
    <w:rsid w:val="000C2A1B"/>
    <w:rsid w:val="000C2A90"/>
    <w:rsid w:val="000C2B78"/>
    <w:rsid w:val="000C2C27"/>
    <w:rsid w:val="000C2F90"/>
    <w:rsid w:val="000C30D5"/>
    <w:rsid w:val="000C3101"/>
    <w:rsid w:val="000C386C"/>
    <w:rsid w:val="000C3A41"/>
    <w:rsid w:val="000C3BC1"/>
    <w:rsid w:val="000C3C84"/>
    <w:rsid w:val="000C3E11"/>
    <w:rsid w:val="000C3EBB"/>
    <w:rsid w:val="000C4097"/>
    <w:rsid w:val="000C443D"/>
    <w:rsid w:val="000C4935"/>
    <w:rsid w:val="000C4942"/>
    <w:rsid w:val="000C4D69"/>
    <w:rsid w:val="000C4DB9"/>
    <w:rsid w:val="000C4FFA"/>
    <w:rsid w:val="000C52D5"/>
    <w:rsid w:val="000C5438"/>
    <w:rsid w:val="000C5499"/>
    <w:rsid w:val="000C58FB"/>
    <w:rsid w:val="000C5B6A"/>
    <w:rsid w:val="000C5D80"/>
    <w:rsid w:val="000C5FF0"/>
    <w:rsid w:val="000C6080"/>
    <w:rsid w:val="000C61ED"/>
    <w:rsid w:val="000C624D"/>
    <w:rsid w:val="000C644E"/>
    <w:rsid w:val="000C65CB"/>
    <w:rsid w:val="000C66F9"/>
    <w:rsid w:val="000C7310"/>
    <w:rsid w:val="000C7456"/>
    <w:rsid w:val="000C77C5"/>
    <w:rsid w:val="000C78C9"/>
    <w:rsid w:val="000C78DE"/>
    <w:rsid w:val="000C7A4B"/>
    <w:rsid w:val="000C7E3A"/>
    <w:rsid w:val="000C7FB3"/>
    <w:rsid w:val="000D0686"/>
    <w:rsid w:val="000D0B19"/>
    <w:rsid w:val="000D0B8F"/>
    <w:rsid w:val="000D0D86"/>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9B"/>
    <w:rsid w:val="000D5353"/>
    <w:rsid w:val="000D53A7"/>
    <w:rsid w:val="000D5570"/>
    <w:rsid w:val="000D562C"/>
    <w:rsid w:val="000D59B0"/>
    <w:rsid w:val="000D5BB8"/>
    <w:rsid w:val="000D5FC5"/>
    <w:rsid w:val="000D6235"/>
    <w:rsid w:val="000D6318"/>
    <w:rsid w:val="000D6337"/>
    <w:rsid w:val="000D697B"/>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B9"/>
    <w:rsid w:val="000E041E"/>
    <w:rsid w:val="000E0646"/>
    <w:rsid w:val="000E0877"/>
    <w:rsid w:val="000E0943"/>
    <w:rsid w:val="000E0987"/>
    <w:rsid w:val="000E0BC1"/>
    <w:rsid w:val="000E0D38"/>
    <w:rsid w:val="000E1380"/>
    <w:rsid w:val="000E14BA"/>
    <w:rsid w:val="000E186C"/>
    <w:rsid w:val="000E1B52"/>
    <w:rsid w:val="000E1BA5"/>
    <w:rsid w:val="000E1C09"/>
    <w:rsid w:val="000E1C92"/>
    <w:rsid w:val="000E1E26"/>
    <w:rsid w:val="000E1F6F"/>
    <w:rsid w:val="000E219F"/>
    <w:rsid w:val="000E2278"/>
    <w:rsid w:val="000E281B"/>
    <w:rsid w:val="000E2A8E"/>
    <w:rsid w:val="000E2B45"/>
    <w:rsid w:val="000E309F"/>
    <w:rsid w:val="000E3168"/>
    <w:rsid w:val="000E3351"/>
    <w:rsid w:val="000E35A4"/>
    <w:rsid w:val="000E36EA"/>
    <w:rsid w:val="000E38D5"/>
    <w:rsid w:val="000E3927"/>
    <w:rsid w:val="000E39D2"/>
    <w:rsid w:val="000E3BE2"/>
    <w:rsid w:val="000E3C69"/>
    <w:rsid w:val="000E43A8"/>
    <w:rsid w:val="000E480C"/>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71C6"/>
    <w:rsid w:val="000E7378"/>
    <w:rsid w:val="000E75D6"/>
    <w:rsid w:val="000E795F"/>
    <w:rsid w:val="000E7ADF"/>
    <w:rsid w:val="000E7B63"/>
    <w:rsid w:val="000E7B91"/>
    <w:rsid w:val="000E7CF3"/>
    <w:rsid w:val="000F0297"/>
    <w:rsid w:val="000F02EA"/>
    <w:rsid w:val="000F07D1"/>
    <w:rsid w:val="000F0822"/>
    <w:rsid w:val="000F148D"/>
    <w:rsid w:val="000F15CB"/>
    <w:rsid w:val="000F1C01"/>
    <w:rsid w:val="000F207A"/>
    <w:rsid w:val="000F2264"/>
    <w:rsid w:val="000F250D"/>
    <w:rsid w:val="000F2556"/>
    <w:rsid w:val="000F28D7"/>
    <w:rsid w:val="000F28F9"/>
    <w:rsid w:val="000F2979"/>
    <w:rsid w:val="000F2ACB"/>
    <w:rsid w:val="000F2B54"/>
    <w:rsid w:val="000F2D75"/>
    <w:rsid w:val="000F2E83"/>
    <w:rsid w:val="000F3176"/>
    <w:rsid w:val="000F32FB"/>
    <w:rsid w:val="000F33DA"/>
    <w:rsid w:val="000F3563"/>
    <w:rsid w:val="000F3893"/>
    <w:rsid w:val="000F39F5"/>
    <w:rsid w:val="000F3CA2"/>
    <w:rsid w:val="000F3D16"/>
    <w:rsid w:val="000F4043"/>
    <w:rsid w:val="000F42AC"/>
    <w:rsid w:val="000F44BC"/>
    <w:rsid w:val="000F490F"/>
    <w:rsid w:val="000F4C47"/>
    <w:rsid w:val="000F4DFE"/>
    <w:rsid w:val="000F4E6C"/>
    <w:rsid w:val="000F4FE7"/>
    <w:rsid w:val="000F56A6"/>
    <w:rsid w:val="000F56AB"/>
    <w:rsid w:val="000F578D"/>
    <w:rsid w:val="000F5931"/>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A3"/>
    <w:rsid w:val="001010DA"/>
    <w:rsid w:val="0010122F"/>
    <w:rsid w:val="00101793"/>
    <w:rsid w:val="00101D64"/>
    <w:rsid w:val="001021E6"/>
    <w:rsid w:val="001026D8"/>
    <w:rsid w:val="00102AA7"/>
    <w:rsid w:val="0010306A"/>
    <w:rsid w:val="00103559"/>
    <w:rsid w:val="00103628"/>
    <w:rsid w:val="00103999"/>
    <w:rsid w:val="00103AF6"/>
    <w:rsid w:val="00103E6F"/>
    <w:rsid w:val="00103ED0"/>
    <w:rsid w:val="00104006"/>
    <w:rsid w:val="00104156"/>
    <w:rsid w:val="00104183"/>
    <w:rsid w:val="001043C9"/>
    <w:rsid w:val="00104A5D"/>
    <w:rsid w:val="001050BB"/>
    <w:rsid w:val="001053CE"/>
    <w:rsid w:val="001054EA"/>
    <w:rsid w:val="001059BB"/>
    <w:rsid w:val="00105A02"/>
    <w:rsid w:val="00105ADB"/>
    <w:rsid w:val="00105D0B"/>
    <w:rsid w:val="0010638A"/>
    <w:rsid w:val="001063D0"/>
    <w:rsid w:val="00106409"/>
    <w:rsid w:val="001067B4"/>
    <w:rsid w:val="00106A48"/>
    <w:rsid w:val="00106B3F"/>
    <w:rsid w:val="00106D92"/>
    <w:rsid w:val="00106F01"/>
    <w:rsid w:val="001070C6"/>
    <w:rsid w:val="0010749E"/>
    <w:rsid w:val="001074BE"/>
    <w:rsid w:val="001075E9"/>
    <w:rsid w:val="00107848"/>
    <w:rsid w:val="00107889"/>
    <w:rsid w:val="00107A58"/>
    <w:rsid w:val="00107C41"/>
    <w:rsid w:val="0011036B"/>
    <w:rsid w:val="0011043C"/>
    <w:rsid w:val="00110800"/>
    <w:rsid w:val="00110D0F"/>
    <w:rsid w:val="00110DCA"/>
    <w:rsid w:val="00110E95"/>
    <w:rsid w:val="00110ED4"/>
    <w:rsid w:val="0011104D"/>
    <w:rsid w:val="00111190"/>
    <w:rsid w:val="001112DF"/>
    <w:rsid w:val="00111507"/>
    <w:rsid w:val="00111735"/>
    <w:rsid w:val="0011181D"/>
    <w:rsid w:val="00111953"/>
    <w:rsid w:val="00111A25"/>
    <w:rsid w:val="00111ABD"/>
    <w:rsid w:val="00111B08"/>
    <w:rsid w:val="00111F84"/>
    <w:rsid w:val="001125E1"/>
    <w:rsid w:val="0011262B"/>
    <w:rsid w:val="0011262D"/>
    <w:rsid w:val="001127B1"/>
    <w:rsid w:val="0011295F"/>
    <w:rsid w:val="0011375A"/>
    <w:rsid w:val="00114102"/>
    <w:rsid w:val="0011460B"/>
    <w:rsid w:val="00114696"/>
    <w:rsid w:val="001146F5"/>
    <w:rsid w:val="00114954"/>
    <w:rsid w:val="00114DFA"/>
    <w:rsid w:val="00114E31"/>
    <w:rsid w:val="00115289"/>
    <w:rsid w:val="0011546F"/>
    <w:rsid w:val="001154DE"/>
    <w:rsid w:val="0011579D"/>
    <w:rsid w:val="0011580E"/>
    <w:rsid w:val="00115ADF"/>
    <w:rsid w:val="00115C24"/>
    <w:rsid w:val="00115E3D"/>
    <w:rsid w:val="00115E96"/>
    <w:rsid w:val="00116077"/>
    <w:rsid w:val="00116119"/>
    <w:rsid w:val="00116CE0"/>
    <w:rsid w:val="001171D9"/>
    <w:rsid w:val="0011741B"/>
    <w:rsid w:val="001177EF"/>
    <w:rsid w:val="00117EEE"/>
    <w:rsid w:val="00120000"/>
    <w:rsid w:val="00120085"/>
    <w:rsid w:val="001202A8"/>
    <w:rsid w:val="00120C15"/>
    <w:rsid w:val="00120D3A"/>
    <w:rsid w:val="00120FB4"/>
    <w:rsid w:val="0012139B"/>
    <w:rsid w:val="001215BF"/>
    <w:rsid w:val="00121B3D"/>
    <w:rsid w:val="00121F5C"/>
    <w:rsid w:val="00122012"/>
    <w:rsid w:val="00122062"/>
    <w:rsid w:val="00122119"/>
    <w:rsid w:val="00122764"/>
    <w:rsid w:val="00123606"/>
    <w:rsid w:val="001236EF"/>
    <w:rsid w:val="001237D3"/>
    <w:rsid w:val="00123812"/>
    <w:rsid w:val="00123C90"/>
    <w:rsid w:val="00123CA2"/>
    <w:rsid w:val="00123DFA"/>
    <w:rsid w:val="00123E40"/>
    <w:rsid w:val="001243A9"/>
    <w:rsid w:val="001243E5"/>
    <w:rsid w:val="00124AEC"/>
    <w:rsid w:val="00124B01"/>
    <w:rsid w:val="00124F3B"/>
    <w:rsid w:val="00124F90"/>
    <w:rsid w:val="00124FCA"/>
    <w:rsid w:val="001252D3"/>
    <w:rsid w:val="0012555F"/>
    <w:rsid w:val="00125AED"/>
    <w:rsid w:val="00125CA4"/>
    <w:rsid w:val="00125E47"/>
    <w:rsid w:val="00126190"/>
    <w:rsid w:val="001262A9"/>
    <w:rsid w:val="00126524"/>
    <w:rsid w:val="001267CB"/>
    <w:rsid w:val="001268D0"/>
    <w:rsid w:val="00126A60"/>
    <w:rsid w:val="00126B7A"/>
    <w:rsid w:val="00126C58"/>
    <w:rsid w:val="00126F12"/>
    <w:rsid w:val="00127024"/>
    <w:rsid w:val="0012726F"/>
    <w:rsid w:val="00127EB5"/>
    <w:rsid w:val="00127F65"/>
    <w:rsid w:val="00127FA9"/>
    <w:rsid w:val="001302CB"/>
    <w:rsid w:val="001307A8"/>
    <w:rsid w:val="00130828"/>
    <w:rsid w:val="00130B35"/>
    <w:rsid w:val="00130BE5"/>
    <w:rsid w:val="00130CA5"/>
    <w:rsid w:val="00130E4D"/>
    <w:rsid w:val="001316E6"/>
    <w:rsid w:val="00131AC5"/>
    <w:rsid w:val="00131B2A"/>
    <w:rsid w:val="00131D3B"/>
    <w:rsid w:val="00131F36"/>
    <w:rsid w:val="00132115"/>
    <w:rsid w:val="001323FB"/>
    <w:rsid w:val="0013245C"/>
    <w:rsid w:val="00132961"/>
    <w:rsid w:val="00132A12"/>
    <w:rsid w:val="00132AEF"/>
    <w:rsid w:val="00132E17"/>
    <w:rsid w:val="00132F22"/>
    <w:rsid w:val="00133B44"/>
    <w:rsid w:val="00133BD7"/>
    <w:rsid w:val="00133CC1"/>
    <w:rsid w:val="00133D33"/>
    <w:rsid w:val="00133DBC"/>
    <w:rsid w:val="00133E8F"/>
    <w:rsid w:val="00133F00"/>
    <w:rsid w:val="001344DC"/>
    <w:rsid w:val="00134D51"/>
    <w:rsid w:val="00134D5E"/>
    <w:rsid w:val="0013594E"/>
    <w:rsid w:val="00135E28"/>
    <w:rsid w:val="001361AC"/>
    <w:rsid w:val="00136202"/>
    <w:rsid w:val="0013653F"/>
    <w:rsid w:val="00136852"/>
    <w:rsid w:val="00136ECA"/>
    <w:rsid w:val="00137392"/>
    <w:rsid w:val="001374F3"/>
    <w:rsid w:val="0013775D"/>
    <w:rsid w:val="00137D50"/>
    <w:rsid w:val="00137E78"/>
    <w:rsid w:val="00137F21"/>
    <w:rsid w:val="001400F4"/>
    <w:rsid w:val="00140146"/>
    <w:rsid w:val="00140225"/>
    <w:rsid w:val="00140329"/>
    <w:rsid w:val="0014055D"/>
    <w:rsid w:val="00140810"/>
    <w:rsid w:val="001408F7"/>
    <w:rsid w:val="0014092E"/>
    <w:rsid w:val="00140F34"/>
    <w:rsid w:val="00140FA2"/>
    <w:rsid w:val="00141516"/>
    <w:rsid w:val="0014154F"/>
    <w:rsid w:val="00141556"/>
    <w:rsid w:val="00141B27"/>
    <w:rsid w:val="00141C57"/>
    <w:rsid w:val="00141CF9"/>
    <w:rsid w:val="00141DA4"/>
    <w:rsid w:val="00142202"/>
    <w:rsid w:val="00142353"/>
    <w:rsid w:val="0014262A"/>
    <w:rsid w:val="00142C90"/>
    <w:rsid w:val="00142CBB"/>
    <w:rsid w:val="00142E56"/>
    <w:rsid w:val="001430CA"/>
    <w:rsid w:val="001432F4"/>
    <w:rsid w:val="00143907"/>
    <w:rsid w:val="00143B2C"/>
    <w:rsid w:val="00143CF4"/>
    <w:rsid w:val="00143EFC"/>
    <w:rsid w:val="001440B4"/>
    <w:rsid w:val="001443FB"/>
    <w:rsid w:val="00144470"/>
    <w:rsid w:val="0014473B"/>
    <w:rsid w:val="00144966"/>
    <w:rsid w:val="00144CDC"/>
    <w:rsid w:val="00144D15"/>
    <w:rsid w:val="0014526E"/>
    <w:rsid w:val="0014555D"/>
    <w:rsid w:val="00145824"/>
    <w:rsid w:val="001458D2"/>
    <w:rsid w:val="001459B0"/>
    <w:rsid w:val="00145A66"/>
    <w:rsid w:val="00145DC5"/>
    <w:rsid w:val="00145FC1"/>
    <w:rsid w:val="00146049"/>
    <w:rsid w:val="001460F3"/>
    <w:rsid w:val="001463BC"/>
    <w:rsid w:val="001467D5"/>
    <w:rsid w:val="00146880"/>
    <w:rsid w:val="001469EA"/>
    <w:rsid w:val="00146AB5"/>
    <w:rsid w:val="00146C9F"/>
    <w:rsid w:val="00146F16"/>
    <w:rsid w:val="00146FB9"/>
    <w:rsid w:val="0014722A"/>
    <w:rsid w:val="001474D0"/>
    <w:rsid w:val="0014786B"/>
    <w:rsid w:val="001501C0"/>
    <w:rsid w:val="0015076F"/>
    <w:rsid w:val="001507DE"/>
    <w:rsid w:val="0015084D"/>
    <w:rsid w:val="00150951"/>
    <w:rsid w:val="00150B8B"/>
    <w:rsid w:val="00150CA7"/>
    <w:rsid w:val="00150FDD"/>
    <w:rsid w:val="001515A1"/>
    <w:rsid w:val="001516A4"/>
    <w:rsid w:val="001516D9"/>
    <w:rsid w:val="00151D6E"/>
    <w:rsid w:val="001520C9"/>
    <w:rsid w:val="001530AF"/>
    <w:rsid w:val="0015319B"/>
    <w:rsid w:val="0015351F"/>
    <w:rsid w:val="001536CB"/>
    <w:rsid w:val="00153745"/>
    <w:rsid w:val="001538EF"/>
    <w:rsid w:val="00153E4F"/>
    <w:rsid w:val="00153F30"/>
    <w:rsid w:val="00154AC2"/>
    <w:rsid w:val="00154E3A"/>
    <w:rsid w:val="001556E5"/>
    <w:rsid w:val="001558F9"/>
    <w:rsid w:val="001559CD"/>
    <w:rsid w:val="00155E0C"/>
    <w:rsid w:val="00156842"/>
    <w:rsid w:val="00156C84"/>
    <w:rsid w:val="00156FBD"/>
    <w:rsid w:val="0015703F"/>
    <w:rsid w:val="0015749A"/>
    <w:rsid w:val="00157530"/>
    <w:rsid w:val="0015767A"/>
    <w:rsid w:val="00157811"/>
    <w:rsid w:val="001579AF"/>
    <w:rsid w:val="00157A35"/>
    <w:rsid w:val="00157D3B"/>
    <w:rsid w:val="001604C6"/>
    <w:rsid w:val="00160655"/>
    <w:rsid w:val="00160D98"/>
    <w:rsid w:val="00160F0A"/>
    <w:rsid w:val="00161259"/>
    <w:rsid w:val="0016131B"/>
    <w:rsid w:val="001613A9"/>
    <w:rsid w:val="00161B33"/>
    <w:rsid w:val="00161CF1"/>
    <w:rsid w:val="00162000"/>
    <w:rsid w:val="001622B4"/>
    <w:rsid w:val="001624BD"/>
    <w:rsid w:val="00162513"/>
    <w:rsid w:val="00162CB9"/>
    <w:rsid w:val="00162FC7"/>
    <w:rsid w:val="0016389A"/>
    <w:rsid w:val="00163915"/>
    <w:rsid w:val="00163AD8"/>
    <w:rsid w:val="00163C8F"/>
    <w:rsid w:val="00164130"/>
    <w:rsid w:val="0016416A"/>
    <w:rsid w:val="00164189"/>
    <w:rsid w:val="001642E4"/>
    <w:rsid w:val="0016453F"/>
    <w:rsid w:val="00164598"/>
    <w:rsid w:val="001648D1"/>
    <w:rsid w:val="00164D8C"/>
    <w:rsid w:val="00164DD7"/>
    <w:rsid w:val="0016514F"/>
    <w:rsid w:val="00165405"/>
    <w:rsid w:val="001654F0"/>
    <w:rsid w:val="001657AC"/>
    <w:rsid w:val="00165AE3"/>
    <w:rsid w:val="00165D98"/>
    <w:rsid w:val="0016603E"/>
    <w:rsid w:val="001661A0"/>
    <w:rsid w:val="00166329"/>
    <w:rsid w:val="0016643A"/>
    <w:rsid w:val="001665AF"/>
    <w:rsid w:val="001666E6"/>
    <w:rsid w:val="001671C3"/>
    <w:rsid w:val="001673BB"/>
    <w:rsid w:val="00167642"/>
    <w:rsid w:val="00167BBB"/>
    <w:rsid w:val="00170077"/>
    <w:rsid w:val="001701E3"/>
    <w:rsid w:val="00170223"/>
    <w:rsid w:val="001703BF"/>
    <w:rsid w:val="0017049B"/>
    <w:rsid w:val="00170989"/>
    <w:rsid w:val="00170A88"/>
    <w:rsid w:val="00170EDA"/>
    <w:rsid w:val="00170EE6"/>
    <w:rsid w:val="0017123E"/>
    <w:rsid w:val="001712C8"/>
    <w:rsid w:val="001717A6"/>
    <w:rsid w:val="001719E4"/>
    <w:rsid w:val="00171CD4"/>
    <w:rsid w:val="00172393"/>
    <w:rsid w:val="001726F3"/>
    <w:rsid w:val="00172D45"/>
    <w:rsid w:val="00172D4B"/>
    <w:rsid w:val="00173188"/>
    <w:rsid w:val="00173367"/>
    <w:rsid w:val="0017389F"/>
    <w:rsid w:val="0017390E"/>
    <w:rsid w:val="00173D65"/>
    <w:rsid w:val="00173D74"/>
    <w:rsid w:val="001740AD"/>
    <w:rsid w:val="001741BE"/>
    <w:rsid w:val="00174484"/>
    <w:rsid w:val="0017458A"/>
    <w:rsid w:val="001749A5"/>
    <w:rsid w:val="00174B38"/>
    <w:rsid w:val="00174BB1"/>
    <w:rsid w:val="00174CB2"/>
    <w:rsid w:val="00175044"/>
    <w:rsid w:val="00175105"/>
    <w:rsid w:val="00175569"/>
    <w:rsid w:val="00175B07"/>
    <w:rsid w:val="00175CD3"/>
    <w:rsid w:val="00175E40"/>
    <w:rsid w:val="00175F9D"/>
    <w:rsid w:val="0017600B"/>
    <w:rsid w:val="00176664"/>
    <w:rsid w:val="001766D9"/>
    <w:rsid w:val="00176A22"/>
    <w:rsid w:val="00176C95"/>
    <w:rsid w:val="00176D92"/>
    <w:rsid w:val="00176DA2"/>
    <w:rsid w:val="001772D1"/>
    <w:rsid w:val="0017745B"/>
    <w:rsid w:val="00177699"/>
    <w:rsid w:val="001778A0"/>
    <w:rsid w:val="00177912"/>
    <w:rsid w:val="00177AAB"/>
    <w:rsid w:val="00180296"/>
    <w:rsid w:val="00180492"/>
    <w:rsid w:val="00180BB4"/>
    <w:rsid w:val="00180D27"/>
    <w:rsid w:val="00180FB1"/>
    <w:rsid w:val="0018103A"/>
    <w:rsid w:val="00181164"/>
    <w:rsid w:val="00181178"/>
    <w:rsid w:val="0018141B"/>
    <w:rsid w:val="00181C90"/>
    <w:rsid w:val="00181C9E"/>
    <w:rsid w:val="001824BC"/>
    <w:rsid w:val="0018297B"/>
    <w:rsid w:val="00182A6F"/>
    <w:rsid w:val="001830FC"/>
    <w:rsid w:val="00183423"/>
    <w:rsid w:val="00183445"/>
    <w:rsid w:val="0018369A"/>
    <w:rsid w:val="00183769"/>
    <w:rsid w:val="001837D4"/>
    <w:rsid w:val="00183B0C"/>
    <w:rsid w:val="00183E7B"/>
    <w:rsid w:val="00183EAB"/>
    <w:rsid w:val="001840F0"/>
    <w:rsid w:val="00184419"/>
    <w:rsid w:val="001844EC"/>
    <w:rsid w:val="0018497C"/>
    <w:rsid w:val="00185072"/>
    <w:rsid w:val="00185535"/>
    <w:rsid w:val="00185539"/>
    <w:rsid w:val="001855AB"/>
    <w:rsid w:val="00185851"/>
    <w:rsid w:val="001858BC"/>
    <w:rsid w:val="00185F3B"/>
    <w:rsid w:val="001864AE"/>
    <w:rsid w:val="00186B36"/>
    <w:rsid w:val="00186BCF"/>
    <w:rsid w:val="001870A3"/>
    <w:rsid w:val="001871D3"/>
    <w:rsid w:val="0018733C"/>
    <w:rsid w:val="00187351"/>
    <w:rsid w:val="00187779"/>
    <w:rsid w:val="00187862"/>
    <w:rsid w:val="00187A02"/>
    <w:rsid w:val="00190552"/>
    <w:rsid w:val="00190F80"/>
    <w:rsid w:val="00190FB3"/>
    <w:rsid w:val="0019106E"/>
    <w:rsid w:val="00191984"/>
    <w:rsid w:val="00191AF0"/>
    <w:rsid w:val="00191DE3"/>
    <w:rsid w:val="001920AD"/>
    <w:rsid w:val="00192243"/>
    <w:rsid w:val="00192265"/>
    <w:rsid w:val="00192669"/>
    <w:rsid w:val="001927A0"/>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7DE"/>
    <w:rsid w:val="00195D46"/>
    <w:rsid w:val="00195FAA"/>
    <w:rsid w:val="001963BF"/>
    <w:rsid w:val="001964EA"/>
    <w:rsid w:val="00196676"/>
    <w:rsid w:val="001968E1"/>
    <w:rsid w:val="00196AA8"/>
    <w:rsid w:val="00196BF5"/>
    <w:rsid w:val="00196DC4"/>
    <w:rsid w:val="0019737F"/>
    <w:rsid w:val="001975AC"/>
    <w:rsid w:val="001976BF"/>
    <w:rsid w:val="00197876"/>
    <w:rsid w:val="00197E2C"/>
    <w:rsid w:val="00197E8E"/>
    <w:rsid w:val="001A000A"/>
    <w:rsid w:val="001A02B4"/>
    <w:rsid w:val="001A0B3D"/>
    <w:rsid w:val="001A11F7"/>
    <w:rsid w:val="001A12D5"/>
    <w:rsid w:val="001A1D48"/>
    <w:rsid w:val="001A2068"/>
    <w:rsid w:val="001A2122"/>
    <w:rsid w:val="001A2142"/>
    <w:rsid w:val="001A22F3"/>
    <w:rsid w:val="001A252A"/>
    <w:rsid w:val="001A2866"/>
    <w:rsid w:val="001A2C89"/>
    <w:rsid w:val="001A2CFF"/>
    <w:rsid w:val="001A307D"/>
    <w:rsid w:val="001A3212"/>
    <w:rsid w:val="001A3375"/>
    <w:rsid w:val="001A33E5"/>
    <w:rsid w:val="001A359C"/>
    <w:rsid w:val="001A39AA"/>
    <w:rsid w:val="001A3C6D"/>
    <w:rsid w:val="001A3FA3"/>
    <w:rsid w:val="001A403F"/>
    <w:rsid w:val="001A4078"/>
    <w:rsid w:val="001A4567"/>
    <w:rsid w:val="001A45C3"/>
    <w:rsid w:val="001A471C"/>
    <w:rsid w:val="001A48B0"/>
    <w:rsid w:val="001A4C52"/>
    <w:rsid w:val="001A4D0E"/>
    <w:rsid w:val="001A4E12"/>
    <w:rsid w:val="001A5555"/>
    <w:rsid w:val="001A5A39"/>
    <w:rsid w:val="001A5A83"/>
    <w:rsid w:val="001A669F"/>
    <w:rsid w:val="001A6761"/>
    <w:rsid w:val="001A69BD"/>
    <w:rsid w:val="001A6B12"/>
    <w:rsid w:val="001A6C82"/>
    <w:rsid w:val="001A6E99"/>
    <w:rsid w:val="001A6F33"/>
    <w:rsid w:val="001A7342"/>
    <w:rsid w:val="001A73C2"/>
    <w:rsid w:val="001A7844"/>
    <w:rsid w:val="001A7A4C"/>
    <w:rsid w:val="001A7EB7"/>
    <w:rsid w:val="001A7ED8"/>
    <w:rsid w:val="001A7FF1"/>
    <w:rsid w:val="001B004E"/>
    <w:rsid w:val="001B0317"/>
    <w:rsid w:val="001B0460"/>
    <w:rsid w:val="001B097F"/>
    <w:rsid w:val="001B0AC1"/>
    <w:rsid w:val="001B0BB2"/>
    <w:rsid w:val="001B12BA"/>
    <w:rsid w:val="001B1308"/>
    <w:rsid w:val="001B1410"/>
    <w:rsid w:val="001B14CE"/>
    <w:rsid w:val="001B1C5B"/>
    <w:rsid w:val="001B1EEE"/>
    <w:rsid w:val="001B222E"/>
    <w:rsid w:val="001B22AD"/>
    <w:rsid w:val="001B275C"/>
    <w:rsid w:val="001B2968"/>
    <w:rsid w:val="001B2A44"/>
    <w:rsid w:val="001B2B7C"/>
    <w:rsid w:val="001B3214"/>
    <w:rsid w:val="001B3282"/>
    <w:rsid w:val="001B3481"/>
    <w:rsid w:val="001B34F0"/>
    <w:rsid w:val="001B3B2C"/>
    <w:rsid w:val="001B3C55"/>
    <w:rsid w:val="001B3CA7"/>
    <w:rsid w:val="001B3D08"/>
    <w:rsid w:val="001B3D71"/>
    <w:rsid w:val="001B3E35"/>
    <w:rsid w:val="001B3E50"/>
    <w:rsid w:val="001B3F07"/>
    <w:rsid w:val="001B4199"/>
    <w:rsid w:val="001B4774"/>
    <w:rsid w:val="001B5148"/>
    <w:rsid w:val="001B52C9"/>
    <w:rsid w:val="001B52F7"/>
    <w:rsid w:val="001B53C5"/>
    <w:rsid w:val="001B56D5"/>
    <w:rsid w:val="001B588B"/>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F8C"/>
    <w:rsid w:val="001C1127"/>
    <w:rsid w:val="001C160A"/>
    <w:rsid w:val="001C1705"/>
    <w:rsid w:val="001C1730"/>
    <w:rsid w:val="001C1737"/>
    <w:rsid w:val="001C17F2"/>
    <w:rsid w:val="001C1C21"/>
    <w:rsid w:val="001C1DD3"/>
    <w:rsid w:val="001C236B"/>
    <w:rsid w:val="001C24FF"/>
    <w:rsid w:val="001C2705"/>
    <w:rsid w:val="001C28A9"/>
    <w:rsid w:val="001C2E74"/>
    <w:rsid w:val="001C2F39"/>
    <w:rsid w:val="001C33B7"/>
    <w:rsid w:val="001C37A3"/>
    <w:rsid w:val="001C3853"/>
    <w:rsid w:val="001C3982"/>
    <w:rsid w:val="001C3CFC"/>
    <w:rsid w:val="001C3EE8"/>
    <w:rsid w:val="001C3F93"/>
    <w:rsid w:val="001C467B"/>
    <w:rsid w:val="001C492A"/>
    <w:rsid w:val="001C4E7C"/>
    <w:rsid w:val="001C4FC0"/>
    <w:rsid w:val="001C5363"/>
    <w:rsid w:val="001C55C5"/>
    <w:rsid w:val="001C5E39"/>
    <w:rsid w:val="001C5E3A"/>
    <w:rsid w:val="001C5E4E"/>
    <w:rsid w:val="001C5EED"/>
    <w:rsid w:val="001C614E"/>
    <w:rsid w:val="001C6435"/>
    <w:rsid w:val="001C648A"/>
    <w:rsid w:val="001C6645"/>
    <w:rsid w:val="001C6BA3"/>
    <w:rsid w:val="001C6BD1"/>
    <w:rsid w:val="001C75B4"/>
    <w:rsid w:val="001C7686"/>
    <w:rsid w:val="001C7D53"/>
    <w:rsid w:val="001C7E0F"/>
    <w:rsid w:val="001C7FC5"/>
    <w:rsid w:val="001D04D4"/>
    <w:rsid w:val="001D06B1"/>
    <w:rsid w:val="001D0711"/>
    <w:rsid w:val="001D0F40"/>
    <w:rsid w:val="001D1009"/>
    <w:rsid w:val="001D10E7"/>
    <w:rsid w:val="001D1126"/>
    <w:rsid w:val="001D123A"/>
    <w:rsid w:val="001D125C"/>
    <w:rsid w:val="001D1294"/>
    <w:rsid w:val="001D18B4"/>
    <w:rsid w:val="001D1952"/>
    <w:rsid w:val="001D19CD"/>
    <w:rsid w:val="001D21E6"/>
    <w:rsid w:val="001D2FBB"/>
    <w:rsid w:val="001D3467"/>
    <w:rsid w:val="001D38EF"/>
    <w:rsid w:val="001D3D72"/>
    <w:rsid w:val="001D430E"/>
    <w:rsid w:val="001D442C"/>
    <w:rsid w:val="001D448B"/>
    <w:rsid w:val="001D492D"/>
    <w:rsid w:val="001D4938"/>
    <w:rsid w:val="001D5055"/>
    <w:rsid w:val="001D514E"/>
    <w:rsid w:val="001D515E"/>
    <w:rsid w:val="001D531A"/>
    <w:rsid w:val="001D5709"/>
    <w:rsid w:val="001D5808"/>
    <w:rsid w:val="001D5A6F"/>
    <w:rsid w:val="001D5DC6"/>
    <w:rsid w:val="001D5E10"/>
    <w:rsid w:val="001D6134"/>
    <w:rsid w:val="001D6153"/>
    <w:rsid w:val="001D626A"/>
    <w:rsid w:val="001D6A0F"/>
    <w:rsid w:val="001D6EED"/>
    <w:rsid w:val="001D7387"/>
    <w:rsid w:val="001D753B"/>
    <w:rsid w:val="001D79AE"/>
    <w:rsid w:val="001D7A80"/>
    <w:rsid w:val="001D7B9A"/>
    <w:rsid w:val="001E04A9"/>
    <w:rsid w:val="001E05C2"/>
    <w:rsid w:val="001E0740"/>
    <w:rsid w:val="001E07F1"/>
    <w:rsid w:val="001E0BD1"/>
    <w:rsid w:val="001E0BEB"/>
    <w:rsid w:val="001E0F5B"/>
    <w:rsid w:val="001E10C5"/>
    <w:rsid w:val="001E10F5"/>
    <w:rsid w:val="001E11BF"/>
    <w:rsid w:val="001E125A"/>
    <w:rsid w:val="001E1452"/>
    <w:rsid w:val="001E1498"/>
    <w:rsid w:val="001E1693"/>
    <w:rsid w:val="001E1EFC"/>
    <w:rsid w:val="001E1F51"/>
    <w:rsid w:val="001E20A5"/>
    <w:rsid w:val="001E248A"/>
    <w:rsid w:val="001E286D"/>
    <w:rsid w:val="001E28E3"/>
    <w:rsid w:val="001E2A2C"/>
    <w:rsid w:val="001E2A9A"/>
    <w:rsid w:val="001E2F7F"/>
    <w:rsid w:val="001E37E5"/>
    <w:rsid w:val="001E3902"/>
    <w:rsid w:val="001E3A07"/>
    <w:rsid w:val="001E3E63"/>
    <w:rsid w:val="001E3ED4"/>
    <w:rsid w:val="001E3FE1"/>
    <w:rsid w:val="001E41FD"/>
    <w:rsid w:val="001E4245"/>
    <w:rsid w:val="001E4700"/>
    <w:rsid w:val="001E4BAD"/>
    <w:rsid w:val="001E4C2C"/>
    <w:rsid w:val="001E4D62"/>
    <w:rsid w:val="001E5294"/>
    <w:rsid w:val="001E5685"/>
    <w:rsid w:val="001E5686"/>
    <w:rsid w:val="001E633D"/>
    <w:rsid w:val="001E6467"/>
    <w:rsid w:val="001E64FC"/>
    <w:rsid w:val="001E6571"/>
    <w:rsid w:val="001E6923"/>
    <w:rsid w:val="001E6A56"/>
    <w:rsid w:val="001E6C93"/>
    <w:rsid w:val="001E6DE1"/>
    <w:rsid w:val="001E7191"/>
    <w:rsid w:val="001E7667"/>
    <w:rsid w:val="001E7826"/>
    <w:rsid w:val="001E7A92"/>
    <w:rsid w:val="001E7BE0"/>
    <w:rsid w:val="001E7C84"/>
    <w:rsid w:val="001F07BA"/>
    <w:rsid w:val="001F0D44"/>
    <w:rsid w:val="001F1402"/>
    <w:rsid w:val="001F1597"/>
    <w:rsid w:val="001F15D9"/>
    <w:rsid w:val="001F168A"/>
    <w:rsid w:val="001F1698"/>
    <w:rsid w:val="001F16E1"/>
    <w:rsid w:val="001F17EA"/>
    <w:rsid w:val="001F19EA"/>
    <w:rsid w:val="001F1AA8"/>
    <w:rsid w:val="001F1C00"/>
    <w:rsid w:val="001F2026"/>
    <w:rsid w:val="001F20C1"/>
    <w:rsid w:val="001F25EB"/>
    <w:rsid w:val="001F266E"/>
    <w:rsid w:val="001F267E"/>
    <w:rsid w:val="001F2B2B"/>
    <w:rsid w:val="001F2C14"/>
    <w:rsid w:val="001F2C8B"/>
    <w:rsid w:val="001F2CD9"/>
    <w:rsid w:val="001F2DA0"/>
    <w:rsid w:val="001F2DE1"/>
    <w:rsid w:val="001F3525"/>
    <w:rsid w:val="001F360E"/>
    <w:rsid w:val="001F37BC"/>
    <w:rsid w:val="001F3BF5"/>
    <w:rsid w:val="001F3DD5"/>
    <w:rsid w:val="001F4085"/>
    <w:rsid w:val="001F40D4"/>
    <w:rsid w:val="001F43BA"/>
    <w:rsid w:val="001F4AEC"/>
    <w:rsid w:val="001F4C3A"/>
    <w:rsid w:val="001F4C9E"/>
    <w:rsid w:val="001F51D5"/>
    <w:rsid w:val="001F54A6"/>
    <w:rsid w:val="001F54C9"/>
    <w:rsid w:val="001F5C47"/>
    <w:rsid w:val="001F5D0E"/>
    <w:rsid w:val="001F5D38"/>
    <w:rsid w:val="001F5E5F"/>
    <w:rsid w:val="001F645E"/>
    <w:rsid w:val="001F6515"/>
    <w:rsid w:val="001F681C"/>
    <w:rsid w:val="001F6890"/>
    <w:rsid w:val="001F6B34"/>
    <w:rsid w:val="001F6D62"/>
    <w:rsid w:val="001F7498"/>
    <w:rsid w:val="001F7663"/>
    <w:rsid w:val="001F7713"/>
    <w:rsid w:val="001F7832"/>
    <w:rsid w:val="001F7D17"/>
    <w:rsid w:val="00200300"/>
    <w:rsid w:val="00200930"/>
    <w:rsid w:val="00201374"/>
    <w:rsid w:val="0020139A"/>
    <w:rsid w:val="002014DA"/>
    <w:rsid w:val="002018DE"/>
    <w:rsid w:val="00201932"/>
    <w:rsid w:val="00201A8D"/>
    <w:rsid w:val="00202043"/>
    <w:rsid w:val="002022F0"/>
    <w:rsid w:val="002025A8"/>
    <w:rsid w:val="00202602"/>
    <w:rsid w:val="00202A5E"/>
    <w:rsid w:val="00202B1E"/>
    <w:rsid w:val="00202E1F"/>
    <w:rsid w:val="00203189"/>
    <w:rsid w:val="00203266"/>
    <w:rsid w:val="0020346F"/>
    <w:rsid w:val="002034B7"/>
    <w:rsid w:val="00203646"/>
    <w:rsid w:val="0020398E"/>
    <w:rsid w:val="00203F61"/>
    <w:rsid w:val="0020459A"/>
    <w:rsid w:val="0020497F"/>
    <w:rsid w:val="00204B57"/>
    <w:rsid w:val="00204DA5"/>
    <w:rsid w:val="002053DA"/>
    <w:rsid w:val="002054B7"/>
    <w:rsid w:val="002058D7"/>
    <w:rsid w:val="00205AC8"/>
    <w:rsid w:val="00205D95"/>
    <w:rsid w:val="00205E26"/>
    <w:rsid w:val="00205FB7"/>
    <w:rsid w:val="0020601C"/>
    <w:rsid w:val="002061B6"/>
    <w:rsid w:val="002062E9"/>
    <w:rsid w:val="00206774"/>
    <w:rsid w:val="002069D9"/>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7D2"/>
    <w:rsid w:val="002117F6"/>
    <w:rsid w:val="00211921"/>
    <w:rsid w:val="002119BC"/>
    <w:rsid w:val="00211FD1"/>
    <w:rsid w:val="002120D1"/>
    <w:rsid w:val="00212219"/>
    <w:rsid w:val="00212311"/>
    <w:rsid w:val="00212A49"/>
    <w:rsid w:val="00212F8D"/>
    <w:rsid w:val="00212F99"/>
    <w:rsid w:val="0021300C"/>
    <w:rsid w:val="002130C4"/>
    <w:rsid w:val="002131D4"/>
    <w:rsid w:val="002132F7"/>
    <w:rsid w:val="00213359"/>
    <w:rsid w:val="0021378D"/>
    <w:rsid w:val="00213871"/>
    <w:rsid w:val="00213913"/>
    <w:rsid w:val="002139B3"/>
    <w:rsid w:val="00214597"/>
    <w:rsid w:val="002146C3"/>
    <w:rsid w:val="002147B8"/>
    <w:rsid w:val="00214C5D"/>
    <w:rsid w:val="00214F66"/>
    <w:rsid w:val="00215169"/>
    <w:rsid w:val="00215316"/>
    <w:rsid w:val="00215F3A"/>
    <w:rsid w:val="0021679F"/>
    <w:rsid w:val="002167DB"/>
    <w:rsid w:val="0021699C"/>
    <w:rsid w:val="00216D9C"/>
    <w:rsid w:val="00216E16"/>
    <w:rsid w:val="00216E50"/>
    <w:rsid w:val="00216EB7"/>
    <w:rsid w:val="00216FF1"/>
    <w:rsid w:val="002172A7"/>
    <w:rsid w:val="00217339"/>
    <w:rsid w:val="0021761E"/>
    <w:rsid w:val="00217683"/>
    <w:rsid w:val="002176CC"/>
    <w:rsid w:val="0021777B"/>
    <w:rsid w:val="0021781A"/>
    <w:rsid w:val="00217DC3"/>
    <w:rsid w:val="00220666"/>
    <w:rsid w:val="002207D4"/>
    <w:rsid w:val="00220CFE"/>
    <w:rsid w:val="00220E19"/>
    <w:rsid w:val="00220E5D"/>
    <w:rsid w:val="002213BB"/>
    <w:rsid w:val="002213DC"/>
    <w:rsid w:val="002217E1"/>
    <w:rsid w:val="002217FD"/>
    <w:rsid w:val="002224C8"/>
    <w:rsid w:val="00222E95"/>
    <w:rsid w:val="00223799"/>
    <w:rsid w:val="00223E45"/>
    <w:rsid w:val="00224343"/>
    <w:rsid w:val="00224384"/>
    <w:rsid w:val="00224661"/>
    <w:rsid w:val="002246DE"/>
    <w:rsid w:val="00224834"/>
    <w:rsid w:val="002249E7"/>
    <w:rsid w:val="00225309"/>
    <w:rsid w:val="002254CC"/>
    <w:rsid w:val="002261A0"/>
    <w:rsid w:val="00226275"/>
    <w:rsid w:val="0022693D"/>
    <w:rsid w:val="00226CA6"/>
    <w:rsid w:val="00226E6A"/>
    <w:rsid w:val="00227282"/>
    <w:rsid w:val="00227288"/>
    <w:rsid w:val="00227C07"/>
    <w:rsid w:val="00227E38"/>
    <w:rsid w:val="00230127"/>
    <w:rsid w:val="00230254"/>
    <w:rsid w:val="0023025E"/>
    <w:rsid w:val="002303A0"/>
    <w:rsid w:val="002306A6"/>
    <w:rsid w:val="0023095D"/>
    <w:rsid w:val="00230BB9"/>
    <w:rsid w:val="00230D47"/>
    <w:rsid w:val="00230F34"/>
    <w:rsid w:val="00231112"/>
    <w:rsid w:val="002311D9"/>
    <w:rsid w:val="0023132E"/>
    <w:rsid w:val="002315F8"/>
    <w:rsid w:val="00231748"/>
    <w:rsid w:val="002317AE"/>
    <w:rsid w:val="00231CB2"/>
    <w:rsid w:val="00231CF2"/>
    <w:rsid w:val="00232359"/>
    <w:rsid w:val="0023259A"/>
    <w:rsid w:val="00232BA2"/>
    <w:rsid w:val="00232C87"/>
    <w:rsid w:val="002333EA"/>
    <w:rsid w:val="00233483"/>
    <w:rsid w:val="00233D58"/>
    <w:rsid w:val="00233DA8"/>
    <w:rsid w:val="00233DCB"/>
    <w:rsid w:val="00233F04"/>
    <w:rsid w:val="0023437A"/>
    <w:rsid w:val="00234441"/>
    <w:rsid w:val="002346ED"/>
    <w:rsid w:val="0023495B"/>
    <w:rsid w:val="00234C3D"/>
    <w:rsid w:val="00234DF4"/>
    <w:rsid w:val="00234F07"/>
    <w:rsid w:val="00234F42"/>
    <w:rsid w:val="0023505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378"/>
    <w:rsid w:val="00241488"/>
    <w:rsid w:val="0024154A"/>
    <w:rsid w:val="002415F7"/>
    <w:rsid w:val="00241679"/>
    <w:rsid w:val="00241980"/>
    <w:rsid w:val="00241A91"/>
    <w:rsid w:val="00241DF3"/>
    <w:rsid w:val="00241E17"/>
    <w:rsid w:val="00241E9C"/>
    <w:rsid w:val="00242050"/>
    <w:rsid w:val="002421B1"/>
    <w:rsid w:val="00242421"/>
    <w:rsid w:val="00242BBC"/>
    <w:rsid w:val="00242C20"/>
    <w:rsid w:val="00242CC8"/>
    <w:rsid w:val="00242CD6"/>
    <w:rsid w:val="00242D7B"/>
    <w:rsid w:val="00242F31"/>
    <w:rsid w:val="00243345"/>
    <w:rsid w:val="00243410"/>
    <w:rsid w:val="0024346C"/>
    <w:rsid w:val="00243818"/>
    <w:rsid w:val="00243972"/>
    <w:rsid w:val="00243BAD"/>
    <w:rsid w:val="00243BB4"/>
    <w:rsid w:val="00243D31"/>
    <w:rsid w:val="00243E2C"/>
    <w:rsid w:val="00244154"/>
    <w:rsid w:val="002441EB"/>
    <w:rsid w:val="00244354"/>
    <w:rsid w:val="0024470A"/>
    <w:rsid w:val="002447F6"/>
    <w:rsid w:val="00244855"/>
    <w:rsid w:val="00244993"/>
    <w:rsid w:val="00244D0B"/>
    <w:rsid w:val="00245078"/>
    <w:rsid w:val="002450A9"/>
    <w:rsid w:val="0024543A"/>
    <w:rsid w:val="002456E0"/>
    <w:rsid w:val="00245746"/>
    <w:rsid w:val="00245AF8"/>
    <w:rsid w:val="00245EF9"/>
    <w:rsid w:val="002462DE"/>
    <w:rsid w:val="002464BA"/>
    <w:rsid w:val="0024651A"/>
    <w:rsid w:val="002465AC"/>
    <w:rsid w:val="002469E3"/>
    <w:rsid w:val="00246CE0"/>
    <w:rsid w:val="00246D79"/>
    <w:rsid w:val="00246E42"/>
    <w:rsid w:val="00247183"/>
    <w:rsid w:val="0024765B"/>
    <w:rsid w:val="002476C6"/>
    <w:rsid w:val="002479A9"/>
    <w:rsid w:val="00247A25"/>
    <w:rsid w:val="00247B2A"/>
    <w:rsid w:val="00247ED5"/>
    <w:rsid w:val="002509C8"/>
    <w:rsid w:val="002510C5"/>
    <w:rsid w:val="002513CD"/>
    <w:rsid w:val="00251954"/>
    <w:rsid w:val="002519A4"/>
    <w:rsid w:val="002519E9"/>
    <w:rsid w:val="0025202E"/>
    <w:rsid w:val="002521B6"/>
    <w:rsid w:val="00252409"/>
    <w:rsid w:val="0025272A"/>
    <w:rsid w:val="00252767"/>
    <w:rsid w:val="00252DDC"/>
    <w:rsid w:val="00252EBD"/>
    <w:rsid w:val="00253223"/>
    <w:rsid w:val="00253A80"/>
    <w:rsid w:val="00253F81"/>
    <w:rsid w:val="00253FE4"/>
    <w:rsid w:val="002542BC"/>
    <w:rsid w:val="002544BB"/>
    <w:rsid w:val="0025469D"/>
    <w:rsid w:val="00254781"/>
    <w:rsid w:val="00254901"/>
    <w:rsid w:val="0025492D"/>
    <w:rsid w:val="00254B0D"/>
    <w:rsid w:val="00254CBB"/>
    <w:rsid w:val="00254D3C"/>
    <w:rsid w:val="00254D83"/>
    <w:rsid w:val="00254FAA"/>
    <w:rsid w:val="002551A1"/>
    <w:rsid w:val="00255569"/>
    <w:rsid w:val="00255601"/>
    <w:rsid w:val="00255779"/>
    <w:rsid w:val="00255970"/>
    <w:rsid w:val="00255A73"/>
    <w:rsid w:val="00255B4C"/>
    <w:rsid w:val="00255BC2"/>
    <w:rsid w:val="00255D29"/>
    <w:rsid w:val="00255EA2"/>
    <w:rsid w:val="00255FF6"/>
    <w:rsid w:val="0025617F"/>
    <w:rsid w:val="002568D8"/>
    <w:rsid w:val="00256DDA"/>
    <w:rsid w:val="00256E52"/>
    <w:rsid w:val="00257138"/>
    <w:rsid w:val="00257418"/>
    <w:rsid w:val="0025745B"/>
    <w:rsid w:val="00257B43"/>
    <w:rsid w:val="00257E15"/>
    <w:rsid w:val="00260041"/>
    <w:rsid w:val="002600A4"/>
    <w:rsid w:val="00260155"/>
    <w:rsid w:val="002603BA"/>
    <w:rsid w:val="00260561"/>
    <w:rsid w:val="00260776"/>
    <w:rsid w:val="00260ACA"/>
    <w:rsid w:val="00260BA6"/>
    <w:rsid w:val="00260CC6"/>
    <w:rsid w:val="00260CFF"/>
    <w:rsid w:val="0026175D"/>
    <w:rsid w:val="002618A1"/>
    <w:rsid w:val="00261A44"/>
    <w:rsid w:val="00261D5F"/>
    <w:rsid w:val="00262381"/>
    <w:rsid w:val="00262820"/>
    <w:rsid w:val="00262B08"/>
    <w:rsid w:val="00262C6B"/>
    <w:rsid w:val="002633F8"/>
    <w:rsid w:val="00263494"/>
    <w:rsid w:val="002634BA"/>
    <w:rsid w:val="00263912"/>
    <w:rsid w:val="0026391E"/>
    <w:rsid w:val="00263BDC"/>
    <w:rsid w:val="00263C90"/>
    <w:rsid w:val="00263EA6"/>
    <w:rsid w:val="00263F06"/>
    <w:rsid w:val="00264080"/>
    <w:rsid w:val="002640E2"/>
    <w:rsid w:val="002641F0"/>
    <w:rsid w:val="00264A50"/>
    <w:rsid w:val="00264AC3"/>
    <w:rsid w:val="00264B75"/>
    <w:rsid w:val="00264D0F"/>
    <w:rsid w:val="00264D5B"/>
    <w:rsid w:val="00264E2E"/>
    <w:rsid w:val="00264F74"/>
    <w:rsid w:val="0026563B"/>
    <w:rsid w:val="00265808"/>
    <w:rsid w:val="00265886"/>
    <w:rsid w:val="00265BA2"/>
    <w:rsid w:val="00265C80"/>
    <w:rsid w:val="00265FAF"/>
    <w:rsid w:val="0026616A"/>
    <w:rsid w:val="002665D1"/>
    <w:rsid w:val="002666FB"/>
    <w:rsid w:val="00266905"/>
    <w:rsid w:val="00266A90"/>
    <w:rsid w:val="00266B82"/>
    <w:rsid w:val="00266B90"/>
    <w:rsid w:val="00266DC9"/>
    <w:rsid w:val="00266FA7"/>
    <w:rsid w:val="00267076"/>
    <w:rsid w:val="002670DF"/>
    <w:rsid w:val="002672FC"/>
    <w:rsid w:val="0026768D"/>
    <w:rsid w:val="00267B50"/>
    <w:rsid w:val="00267C79"/>
    <w:rsid w:val="00267EAE"/>
    <w:rsid w:val="00267EC7"/>
    <w:rsid w:val="00267F15"/>
    <w:rsid w:val="00267FCE"/>
    <w:rsid w:val="002706E0"/>
    <w:rsid w:val="002708E2"/>
    <w:rsid w:val="00270D20"/>
    <w:rsid w:val="0027106A"/>
    <w:rsid w:val="00271167"/>
    <w:rsid w:val="0027148B"/>
    <w:rsid w:val="00271832"/>
    <w:rsid w:val="00271B15"/>
    <w:rsid w:val="00272068"/>
    <w:rsid w:val="002722C8"/>
    <w:rsid w:val="0027230B"/>
    <w:rsid w:val="002725A2"/>
    <w:rsid w:val="00272659"/>
    <w:rsid w:val="00272B85"/>
    <w:rsid w:val="002734C7"/>
    <w:rsid w:val="00273BD1"/>
    <w:rsid w:val="00273CEB"/>
    <w:rsid w:val="00273E6F"/>
    <w:rsid w:val="00273E92"/>
    <w:rsid w:val="002741CF"/>
    <w:rsid w:val="0027428B"/>
    <w:rsid w:val="00274335"/>
    <w:rsid w:val="00274386"/>
    <w:rsid w:val="00274456"/>
    <w:rsid w:val="002746F6"/>
    <w:rsid w:val="0027487C"/>
    <w:rsid w:val="00274B3E"/>
    <w:rsid w:val="00274BEF"/>
    <w:rsid w:val="00274DF6"/>
    <w:rsid w:val="0027517D"/>
    <w:rsid w:val="0027591C"/>
    <w:rsid w:val="00275B4C"/>
    <w:rsid w:val="00275F86"/>
    <w:rsid w:val="002764FE"/>
    <w:rsid w:val="00276509"/>
    <w:rsid w:val="00276561"/>
    <w:rsid w:val="002766BA"/>
    <w:rsid w:val="002766F2"/>
    <w:rsid w:val="0027689B"/>
    <w:rsid w:val="00276BB7"/>
    <w:rsid w:val="00276C09"/>
    <w:rsid w:val="00276F0F"/>
    <w:rsid w:val="0027702A"/>
    <w:rsid w:val="002770E1"/>
    <w:rsid w:val="002772AA"/>
    <w:rsid w:val="002772B8"/>
    <w:rsid w:val="002772F8"/>
    <w:rsid w:val="002773A4"/>
    <w:rsid w:val="002773F0"/>
    <w:rsid w:val="00277480"/>
    <w:rsid w:val="00277CA3"/>
    <w:rsid w:val="00280360"/>
    <w:rsid w:val="0028045C"/>
    <w:rsid w:val="002805C3"/>
    <w:rsid w:val="002809CD"/>
    <w:rsid w:val="00280D26"/>
    <w:rsid w:val="00280E41"/>
    <w:rsid w:val="00280FD7"/>
    <w:rsid w:val="00281007"/>
    <w:rsid w:val="00281429"/>
    <w:rsid w:val="00281A8E"/>
    <w:rsid w:val="00281C55"/>
    <w:rsid w:val="00281D49"/>
    <w:rsid w:val="00281E1D"/>
    <w:rsid w:val="00281F9B"/>
    <w:rsid w:val="0028206F"/>
    <w:rsid w:val="002822E9"/>
    <w:rsid w:val="00282504"/>
    <w:rsid w:val="0028275C"/>
    <w:rsid w:val="00282A24"/>
    <w:rsid w:val="0028320C"/>
    <w:rsid w:val="002835D6"/>
    <w:rsid w:val="002839C7"/>
    <w:rsid w:val="00283A89"/>
    <w:rsid w:val="00283C87"/>
    <w:rsid w:val="0028405F"/>
    <w:rsid w:val="0028409A"/>
    <w:rsid w:val="00284145"/>
    <w:rsid w:val="002845A3"/>
    <w:rsid w:val="00284622"/>
    <w:rsid w:val="0028469A"/>
    <w:rsid w:val="002846DF"/>
    <w:rsid w:val="002846E8"/>
    <w:rsid w:val="00284CA1"/>
    <w:rsid w:val="0028526B"/>
    <w:rsid w:val="00285806"/>
    <w:rsid w:val="00285E80"/>
    <w:rsid w:val="00285ED4"/>
    <w:rsid w:val="002861AF"/>
    <w:rsid w:val="00286E27"/>
    <w:rsid w:val="00286E8A"/>
    <w:rsid w:val="00286F03"/>
    <w:rsid w:val="00287050"/>
    <w:rsid w:val="00287585"/>
    <w:rsid w:val="0028793D"/>
    <w:rsid w:val="00287ABE"/>
    <w:rsid w:val="00287C9F"/>
    <w:rsid w:val="002905E6"/>
    <w:rsid w:val="00290601"/>
    <w:rsid w:val="00290FE4"/>
    <w:rsid w:val="0029150D"/>
    <w:rsid w:val="00291890"/>
    <w:rsid w:val="00291AEF"/>
    <w:rsid w:val="00291C58"/>
    <w:rsid w:val="00291D6B"/>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2E6"/>
    <w:rsid w:val="00294A66"/>
    <w:rsid w:val="00294D87"/>
    <w:rsid w:val="002951D8"/>
    <w:rsid w:val="00295321"/>
    <w:rsid w:val="00295997"/>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A0103"/>
    <w:rsid w:val="002A05E9"/>
    <w:rsid w:val="002A0759"/>
    <w:rsid w:val="002A0D1C"/>
    <w:rsid w:val="002A16F6"/>
    <w:rsid w:val="002A1EEF"/>
    <w:rsid w:val="002A25DD"/>
    <w:rsid w:val="002A2791"/>
    <w:rsid w:val="002A27FF"/>
    <w:rsid w:val="002A2B9E"/>
    <w:rsid w:val="002A2D9D"/>
    <w:rsid w:val="002A3415"/>
    <w:rsid w:val="002A3619"/>
    <w:rsid w:val="002A36D8"/>
    <w:rsid w:val="002A36F0"/>
    <w:rsid w:val="002A37D0"/>
    <w:rsid w:val="002A3BB8"/>
    <w:rsid w:val="002A3CD4"/>
    <w:rsid w:val="002A3E17"/>
    <w:rsid w:val="002A44C7"/>
    <w:rsid w:val="002A4C9B"/>
    <w:rsid w:val="002A4E29"/>
    <w:rsid w:val="002A50CC"/>
    <w:rsid w:val="002A5412"/>
    <w:rsid w:val="002A544B"/>
    <w:rsid w:val="002A5519"/>
    <w:rsid w:val="002A561D"/>
    <w:rsid w:val="002A595A"/>
    <w:rsid w:val="002A6126"/>
    <w:rsid w:val="002A652E"/>
    <w:rsid w:val="002A685F"/>
    <w:rsid w:val="002A69DD"/>
    <w:rsid w:val="002A6C9E"/>
    <w:rsid w:val="002A6D50"/>
    <w:rsid w:val="002A6F26"/>
    <w:rsid w:val="002A724C"/>
    <w:rsid w:val="002A7526"/>
    <w:rsid w:val="002A7786"/>
    <w:rsid w:val="002A7C49"/>
    <w:rsid w:val="002A7CE8"/>
    <w:rsid w:val="002A7E0F"/>
    <w:rsid w:val="002B0189"/>
    <w:rsid w:val="002B0335"/>
    <w:rsid w:val="002B037D"/>
    <w:rsid w:val="002B04CF"/>
    <w:rsid w:val="002B04D8"/>
    <w:rsid w:val="002B06BE"/>
    <w:rsid w:val="002B0C7C"/>
    <w:rsid w:val="002B0D2B"/>
    <w:rsid w:val="002B0D56"/>
    <w:rsid w:val="002B0DDA"/>
    <w:rsid w:val="002B0DE5"/>
    <w:rsid w:val="002B13A4"/>
    <w:rsid w:val="002B15A3"/>
    <w:rsid w:val="002B15BB"/>
    <w:rsid w:val="002B1741"/>
    <w:rsid w:val="002B1897"/>
    <w:rsid w:val="002B1970"/>
    <w:rsid w:val="002B1D39"/>
    <w:rsid w:val="002B22E3"/>
    <w:rsid w:val="002B23F1"/>
    <w:rsid w:val="002B25E5"/>
    <w:rsid w:val="002B2631"/>
    <w:rsid w:val="002B29A5"/>
    <w:rsid w:val="002B2C49"/>
    <w:rsid w:val="002B2FF6"/>
    <w:rsid w:val="002B3071"/>
    <w:rsid w:val="002B32DA"/>
    <w:rsid w:val="002B3384"/>
    <w:rsid w:val="002B367B"/>
    <w:rsid w:val="002B393C"/>
    <w:rsid w:val="002B3B95"/>
    <w:rsid w:val="002B3BC2"/>
    <w:rsid w:val="002B3E55"/>
    <w:rsid w:val="002B3EE3"/>
    <w:rsid w:val="002B4345"/>
    <w:rsid w:val="002B43A9"/>
    <w:rsid w:val="002B45AD"/>
    <w:rsid w:val="002B4720"/>
    <w:rsid w:val="002B49C0"/>
    <w:rsid w:val="002B5223"/>
    <w:rsid w:val="002B5413"/>
    <w:rsid w:val="002B5B97"/>
    <w:rsid w:val="002B5C30"/>
    <w:rsid w:val="002B5C9D"/>
    <w:rsid w:val="002B5CFE"/>
    <w:rsid w:val="002B5E0A"/>
    <w:rsid w:val="002B6109"/>
    <w:rsid w:val="002B6173"/>
    <w:rsid w:val="002B66F6"/>
    <w:rsid w:val="002B67D3"/>
    <w:rsid w:val="002B69B4"/>
    <w:rsid w:val="002B7653"/>
    <w:rsid w:val="002B7938"/>
    <w:rsid w:val="002B7DCD"/>
    <w:rsid w:val="002B7E6E"/>
    <w:rsid w:val="002C00FD"/>
    <w:rsid w:val="002C028B"/>
    <w:rsid w:val="002C09EA"/>
    <w:rsid w:val="002C0AE6"/>
    <w:rsid w:val="002C11E3"/>
    <w:rsid w:val="002C148C"/>
    <w:rsid w:val="002C14E5"/>
    <w:rsid w:val="002C1671"/>
    <w:rsid w:val="002C16C6"/>
    <w:rsid w:val="002C19F9"/>
    <w:rsid w:val="002C1BD8"/>
    <w:rsid w:val="002C1C72"/>
    <w:rsid w:val="002C20F3"/>
    <w:rsid w:val="002C221F"/>
    <w:rsid w:val="002C2247"/>
    <w:rsid w:val="002C22AA"/>
    <w:rsid w:val="002C24BB"/>
    <w:rsid w:val="002C2559"/>
    <w:rsid w:val="002C27C3"/>
    <w:rsid w:val="002C29DD"/>
    <w:rsid w:val="002C29FA"/>
    <w:rsid w:val="002C2E9C"/>
    <w:rsid w:val="002C34AB"/>
    <w:rsid w:val="002C3960"/>
    <w:rsid w:val="002C39DB"/>
    <w:rsid w:val="002C3DF2"/>
    <w:rsid w:val="002C401B"/>
    <w:rsid w:val="002C4116"/>
    <w:rsid w:val="002C44A5"/>
    <w:rsid w:val="002C4550"/>
    <w:rsid w:val="002C4839"/>
    <w:rsid w:val="002C4D87"/>
    <w:rsid w:val="002C4F14"/>
    <w:rsid w:val="002C50AA"/>
    <w:rsid w:val="002C5544"/>
    <w:rsid w:val="002C5550"/>
    <w:rsid w:val="002C5591"/>
    <w:rsid w:val="002C595C"/>
    <w:rsid w:val="002C5E01"/>
    <w:rsid w:val="002C6280"/>
    <w:rsid w:val="002C62F5"/>
    <w:rsid w:val="002C64E8"/>
    <w:rsid w:val="002C657F"/>
    <w:rsid w:val="002C661D"/>
    <w:rsid w:val="002C66A6"/>
    <w:rsid w:val="002C6998"/>
    <w:rsid w:val="002C6B45"/>
    <w:rsid w:val="002C6D97"/>
    <w:rsid w:val="002C6DD2"/>
    <w:rsid w:val="002C707B"/>
    <w:rsid w:val="002C71E7"/>
    <w:rsid w:val="002C74A2"/>
    <w:rsid w:val="002C76C3"/>
    <w:rsid w:val="002C7779"/>
    <w:rsid w:val="002C77A9"/>
    <w:rsid w:val="002C782B"/>
    <w:rsid w:val="002C79FB"/>
    <w:rsid w:val="002C7D59"/>
    <w:rsid w:val="002D00D2"/>
    <w:rsid w:val="002D011B"/>
    <w:rsid w:val="002D014E"/>
    <w:rsid w:val="002D028B"/>
    <w:rsid w:val="002D042A"/>
    <w:rsid w:val="002D0446"/>
    <w:rsid w:val="002D0736"/>
    <w:rsid w:val="002D092A"/>
    <w:rsid w:val="002D0BFC"/>
    <w:rsid w:val="002D12D0"/>
    <w:rsid w:val="002D15A7"/>
    <w:rsid w:val="002D17E1"/>
    <w:rsid w:val="002D202A"/>
    <w:rsid w:val="002D21C1"/>
    <w:rsid w:val="002D2475"/>
    <w:rsid w:val="002D2A96"/>
    <w:rsid w:val="002D2E12"/>
    <w:rsid w:val="002D3001"/>
    <w:rsid w:val="002D300D"/>
    <w:rsid w:val="002D3015"/>
    <w:rsid w:val="002D3101"/>
    <w:rsid w:val="002D3259"/>
    <w:rsid w:val="002D3545"/>
    <w:rsid w:val="002D389D"/>
    <w:rsid w:val="002D3F4E"/>
    <w:rsid w:val="002D434B"/>
    <w:rsid w:val="002D4A50"/>
    <w:rsid w:val="002D4B33"/>
    <w:rsid w:val="002D4E5D"/>
    <w:rsid w:val="002D51B6"/>
    <w:rsid w:val="002D5617"/>
    <w:rsid w:val="002D57D0"/>
    <w:rsid w:val="002D5931"/>
    <w:rsid w:val="002D5ADA"/>
    <w:rsid w:val="002D60EA"/>
    <w:rsid w:val="002D6208"/>
    <w:rsid w:val="002D66A5"/>
    <w:rsid w:val="002D6882"/>
    <w:rsid w:val="002D6893"/>
    <w:rsid w:val="002D69A7"/>
    <w:rsid w:val="002D6B37"/>
    <w:rsid w:val="002D6C06"/>
    <w:rsid w:val="002D6D1B"/>
    <w:rsid w:val="002D7283"/>
    <w:rsid w:val="002D72EF"/>
    <w:rsid w:val="002D74F3"/>
    <w:rsid w:val="002D7B1E"/>
    <w:rsid w:val="002D7B57"/>
    <w:rsid w:val="002D7EBD"/>
    <w:rsid w:val="002D7F40"/>
    <w:rsid w:val="002E00FB"/>
    <w:rsid w:val="002E0495"/>
    <w:rsid w:val="002E083D"/>
    <w:rsid w:val="002E088A"/>
    <w:rsid w:val="002E0C59"/>
    <w:rsid w:val="002E1491"/>
    <w:rsid w:val="002E1F5C"/>
    <w:rsid w:val="002E20F3"/>
    <w:rsid w:val="002E2133"/>
    <w:rsid w:val="002E229E"/>
    <w:rsid w:val="002E24CA"/>
    <w:rsid w:val="002E26CE"/>
    <w:rsid w:val="002E2702"/>
    <w:rsid w:val="002E27EC"/>
    <w:rsid w:val="002E2AC6"/>
    <w:rsid w:val="002E2F5C"/>
    <w:rsid w:val="002E305D"/>
    <w:rsid w:val="002E32C4"/>
    <w:rsid w:val="002E3B59"/>
    <w:rsid w:val="002E414E"/>
    <w:rsid w:val="002E4B64"/>
    <w:rsid w:val="002E5066"/>
    <w:rsid w:val="002E5364"/>
    <w:rsid w:val="002E536E"/>
    <w:rsid w:val="002E538D"/>
    <w:rsid w:val="002E5E27"/>
    <w:rsid w:val="002E6118"/>
    <w:rsid w:val="002E621A"/>
    <w:rsid w:val="002E6250"/>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B17"/>
    <w:rsid w:val="002F0DC4"/>
    <w:rsid w:val="002F0F5D"/>
    <w:rsid w:val="002F1294"/>
    <w:rsid w:val="002F1944"/>
    <w:rsid w:val="002F1BAF"/>
    <w:rsid w:val="002F1D20"/>
    <w:rsid w:val="002F2145"/>
    <w:rsid w:val="002F2638"/>
    <w:rsid w:val="002F2855"/>
    <w:rsid w:val="002F29E7"/>
    <w:rsid w:val="002F2A5D"/>
    <w:rsid w:val="002F2BC1"/>
    <w:rsid w:val="002F2CEC"/>
    <w:rsid w:val="002F2FFE"/>
    <w:rsid w:val="002F320E"/>
    <w:rsid w:val="002F326E"/>
    <w:rsid w:val="002F3343"/>
    <w:rsid w:val="002F342B"/>
    <w:rsid w:val="002F3439"/>
    <w:rsid w:val="002F36BD"/>
    <w:rsid w:val="002F3726"/>
    <w:rsid w:val="002F3E17"/>
    <w:rsid w:val="002F4045"/>
    <w:rsid w:val="002F4105"/>
    <w:rsid w:val="002F4222"/>
    <w:rsid w:val="002F42A8"/>
    <w:rsid w:val="002F44AF"/>
    <w:rsid w:val="002F4570"/>
    <w:rsid w:val="002F4730"/>
    <w:rsid w:val="002F4A6E"/>
    <w:rsid w:val="002F4BF2"/>
    <w:rsid w:val="002F4D00"/>
    <w:rsid w:val="002F547A"/>
    <w:rsid w:val="002F583D"/>
    <w:rsid w:val="002F5E09"/>
    <w:rsid w:val="002F5E3C"/>
    <w:rsid w:val="002F60C5"/>
    <w:rsid w:val="002F66F2"/>
    <w:rsid w:val="002F66FB"/>
    <w:rsid w:val="002F6A90"/>
    <w:rsid w:val="002F6D61"/>
    <w:rsid w:val="002F6E97"/>
    <w:rsid w:val="002F6EF8"/>
    <w:rsid w:val="002F70C4"/>
    <w:rsid w:val="002F7107"/>
    <w:rsid w:val="002F71FC"/>
    <w:rsid w:val="002F789C"/>
    <w:rsid w:val="002F7D2D"/>
    <w:rsid w:val="002F7EEC"/>
    <w:rsid w:val="002F7F19"/>
    <w:rsid w:val="00300050"/>
    <w:rsid w:val="003005B7"/>
    <w:rsid w:val="003008B4"/>
    <w:rsid w:val="00300AFE"/>
    <w:rsid w:val="00300BB1"/>
    <w:rsid w:val="003015F0"/>
    <w:rsid w:val="00301608"/>
    <w:rsid w:val="0030178B"/>
    <w:rsid w:val="00301985"/>
    <w:rsid w:val="00301A7A"/>
    <w:rsid w:val="00301C2D"/>
    <w:rsid w:val="00302190"/>
    <w:rsid w:val="00302198"/>
    <w:rsid w:val="003021BE"/>
    <w:rsid w:val="003021EB"/>
    <w:rsid w:val="00302276"/>
    <w:rsid w:val="003025C6"/>
    <w:rsid w:val="00302C58"/>
    <w:rsid w:val="00302CD4"/>
    <w:rsid w:val="00303034"/>
    <w:rsid w:val="00303420"/>
    <w:rsid w:val="00303603"/>
    <w:rsid w:val="0030392C"/>
    <w:rsid w:val="00303975"/>
    <w:rsid w:val="0030397F"/>
    <w:rsid w:val="00303F82"/>
    <w:rsid w:val="003044DE"/>
    <w:rsid w:val="003046E9"/>
    <w:rsid w:val="0030478B"/>
    <w:rsid w:val="00304BBB"/>
    <w:rsid w:val="00304C26"/>
    <w:rsid w:val="00304EA9"/>
    <w:rsid w:val="003051A2"/>
    <w:rsid w:val="00305316"/>
    <w:rsid w:val="0030567F"/>
    <w:rsid w:val="00305C63"/>
    <w:rsid w:val="00305C6A"/>
    <w:rsid w:val="00305D46"/>
    <w:rsid w:val="00305DBF"/>
    <w:rsid w:val="00305F3D"/>
    <w:rsid w:val="00306404"/>
    <w:rsid w:val="00306961"/>
    <w:rsid w:val="00306B86"/>
    <w:rsid w:val="00306CA6"/>
    <w:rsid w:val="00306CF6"/>
    <w:rsid w:val="00306D67"/>
    <w:rsid w:val="00306DA6"/>
    <w:rsid w:val="00306E85"/>
    <w:rsid w:val="00306F95"/>
    <w:rsid w:val="00306FAD"/>
    <w:rsid w:val="003071A7"/>
    <w:rsid w:val="003072D8"/>
    <w:rsid w:val="00307B44"/>
    <w:rsid w:val="00307F99"/>
    <w:rsid w:val="0031021B"/>
    <w:rsid w:val="00310368"/>
    <w:rsid w:val="003104BD"/>
    <w:rsid w:val="00310679"/>
    <w:rsid w:val="003107EE"/>
    <w:rsid w:val="00310941"/>
    <w:rsid w:val="0031094E"/>
    <w:rsid w:val="00310957"/>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AE5"/>
    <w:rsid w:val="00312B28"/>
    <w:rsid w:val="00312B9F"/>
    <w:rsid w:val="00313074"/>
    <w:rsid w:val="003130B0"/>
    <w:rsid w:val="00313686"/>
    <w:rsid w:val="00313878"/>
    <w:rsid w:val="00314339"/>
    <w:rsid w:val="003147A4"/>
    <w:rsid w:val="00314BA4"/>
    <w:rsid w:val="0031500C"/>
    <w:rsid w:val="00315149"/>
    <w:rsid w:val="003151BB"/>
    <w:rsid w:val="003157D7"/>
    <w:rsid w:val="00315EF8"/>
    <w:rsid w:val="00316307"/>
    <w:rsid w:val="00316619"/>
    <w:rsid w:val="00316966"/>
    <w:rsid w:val="003172BE"/>
    <w:rsid w:val="003173A1"/>
    <w:rsid w:val="003177DE"/>
    <w:rsid w:val="0031781C"/>
    <w:rsid w:val="0031789D"/>
    <w:rsid w:val="003201BC"/>
    <w:rsid w:val="00320A00"/>
    <w:rsid w:val="00320B68"/>
    <w:rsid w:val="00321461"/>
    <w:rsid w:val="00321682"/>
    <w:rsid w:val="00321840"/>
    <w:rsid w:val="0032191A"/>
    <w:rsid w:val="00321ADA"/>
    <w:rsid w:val="00321B77"/>
    <w:rsid w:val="00321DB5"/>
    <w:rsid w:val="00321E24"/>
    <w:rsid w:val="003222B7"/>
    <w:rsid w:val="0032254D"/>
    <w:rsid w:val="00322598"/>
    <w:rsid w:val="003225F7"/>
    <w:rsid w:val="00322696"/>
    <w:rsid w:val="00322738"/>
    <w:rsid w:val="003227AA"/>
    <w:rsid w:val="003229A9"/>
    <w:rsid w:val="00322D4C"/>
    <w:rsid w:val="00323F29"/>
    <w:rsid w:val="003242DC"/>
    <w:rsid w:val="0032447E"/>
    <w:rsid w:val="003244B9"/>
    <w:rsid w:val="00324611"/>
    <w:rsid w:val="00324802"/>
    <w:rsid w:val="00324893"/>
    <w:rsid w:val="00324901"/>
    <w:rsid w:val="00324D2A"/>
    <w:rsid w:val="0032572E"/>
    <w:rsid w:val="003257E8"/>
    <w:rsid w:val="003258C6"/>
    <w:rsid w:val="00325A4F"/>
    <w:rsid w:val="00325E96"/>
    <w:rsid w:val="00326065"/>
    <w:rsid w:val="0032669A"/>
    <w:rsid w:val="00326821"/>
    <w:rsid w:val="003268A8"/>
    <w:rsid w:val="00326B19"/>
    <w:rsid w:val="00326DC7"/>
    <w:rsid w:val="00327130"/>
    <w:rsid w:val="003272C5"/>
    <w:rsid w:val="003272F8"/>
    <w:rsid w:val="00327CDF"/>
    <w:rsid w:val="00327E05"/>
    <w:rsid w:val="00330882"/>
    <w:rsid w:val="003309E2"/>
    <w:rsid w:val="00331070"/>
    <w:rsid w:val="0033147E"/>
    <w:rsid w:val="0033179B"/>
    <w:rsid w:val="003323CF"/>
    <w:rsid w:val="003331A1"/>
    <w:rsid w:val="003333F4"/>
    <w:rsid w:val="003336CA"/>
    <w:rsid w:val="00333C64"/>
    <w:rsid w:val="00333F05"/>
    <w:rsid w:val="00333F83"/>
    <w:rsid w:val="00334D06"/>
    <w:rsid w:val="00334E1F"/>
    <w:rsid w:val="003351BD"/>
    <w:rsid w:val="0033522C"/>
    <w:rsid w:val="003352D1"/>
    <w:rsid w:val="003353AC"/>
    <w:rsid w:val="003353EE"/>
    <w:rsid w:val="0033563C"/>
    <w:rsid w:val="0033581B"/>
    <w:rsid w:val="00335986"/>
    <w:rsid w:val="00335EFE"/>
    <w:rsid w:val="003361A7"/>
    <w:rsid w:val="00336268"/>
    <w:rsid w:val="003362E4"/>
    <w:rsid w:val="003363D5"/>
    <w:rsid w:val="003367E4"/>
    <w:rsid w:val="00336807"/>
    <w:rsid w:val="003368FA"/>
    <w:rsid w:val="0033695A"/>
    <w:rsid w:val="00336EA9"/>
    <w:rsid w:val="003373B1"/>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E7D"/>
    <w:rsid w:val="00342084"/>
    <w:rsid w:val="00342153"/>
    <w:rsid w:val="0034232C"/>
    <w:rsid w:val="00342858"/>
    <w:rsid w:val="003429BC"/>
    <w:rsid w:val="00342B1B"/>
    <w:rsid w:val="00343247"/>
    <w:rsid w:val="003433EB"/>
    <w:rsid w:val="003435FD"/>
    <w:rsid w:val="003437B3"/>
    <w:rsid w:val="00343888"/>
    <w:rsid w:val="003439FA"/>
    <w:rsid w:val="00343D49"/>
    <w:rsid w:val="00343FAA"/>
    <w:rsid w:val="00343FD7"/>
    <w:rsid w:val="0034420F"/>
    <w:rsid w:val="00344B47"/>
    <w:rsid w:val="00344C7F"/>
    <w:rsid w:val="00344CDD"/>
    <w:rsid w:val="00345224"/>
    <w:rsid w:val="00345528"/>
    <w:rsid w:val="0034552E"/>
    <w:rsid w:val="003456B5"/>
    <w:rsid w:val="00345B42"/>
    <w:rsid w:val="00345B6D"/>
    <w:rsid w:val="00345C4A"/>
    <w:rsid w:val="00345C86"/>
    <w:rsid w:val="003460FC"/>
    <w:rsid w:val="00346204"/>
    <w:rsid w:val="00346411"/>
    <w:rsid w:val="00346513"/>
    <w:rsid w:val="00346AED"/>
    <w:rsid w:val="00346D55"/>
    <w:rsid w:val="00346E71"/>
    <w:rsid w:val="00346EE6"/>
    <w:rsid w:val="00346F99"/>
    <w:rsid w:val="00347079"/>
    <w:rsid w:val="0034728E"/>
    <w:rsid w:val="003472F1"/>
    <w:rsid w:val="003475AA"/>
    <w:rsid w:val="00347CC5"/>
    <w:rsid w:val="00347E5B"/>
    <w:rsid w:val="00347EAD"/>
    <w:rsid w:val="00347F89"/>
    <w:rsid w:val="00350147"/>
    <w:rsid w:val="00350F5F"/>
    <w:rsid w:val="003514C5"/>
    <w:rsid w:val="003515A4"/>
    <w:rsid w:val="003515B3"/>
    <w:rsid w:val="003515C6"/>
    <w:rsid w:val="00351C2C"/>
    <w:rsid w:val="00351FEE"/>
    <w:rsid w:val="00351FF8"/>
    <w:rsid w:val="0035224D"/>
    <w:rsid w:val="0035284C"/>
    <w:rsid w:val="003530FC"/>
    <w:rsid w:val="003533D5"/>
    <w:rsid w:val="00353457"/>
    <w:rsid w:val="0035370A"/>
    <w:rsid w:val="0035395F"/>
    <w:rsid w:val="00353CDE"/>
    <w:rsid w:val="00353D96"/>
    <w:rsid w:val="00353DC1"/>
    <w:rsid w:val="00353F4C"/>
    <w:rsid w:val="0035405D"/>
    <w:rsid w:val="00354168"/>
    <w:rsid w:val="003541D5"/>
    <w:rsid w:val="003541F3"/>
    <w:rsid w:val="00354459"/>
    <w:rsid w:val="0035457B"/>
    <w:rsid w:val="00354D75"/>
    <w:rsid w:val="0035547B"/>
    <w:rsid w:val="00355664"/>
    <w:rsid w:val="00355917"/>
    <w:rsid w:val="00355936"/>
    <w:rsid w:val="00355DED"/>
    <w:rsid w:val="00355E16"/>
    <w:rsid w:val="003562DC"/>
    <w:rsid w:val="003564D3"/>
    <w:rsid w:val="0035653B"/>
    <w:rsid w:val="0035657E"/>
    <w:rsid w:val="003565E7"/>
    <w:rsid w:val="003569B9"/>
    <w:rsid w:val="00356DB9"/>
    <w:rsid w:val="0035746B"/>
    <w:rsid w:val="003576AD"/>
    <w:rsid w:val="00357812"/>
    <w:rsid w:val="00360121"/>
    <w:rsid w:val="003601D9"/>
    <w:rsid w:val="003602F0"/>
    <w:rsid w:val="003609C5"/>
    <w:rsid w:val="00360B87"/>
    <w:rsid w:val="00360DC5"/>
    <w:rsid w:val="003610B6"/>
    <w:rsid w:val="003611CC"/>
    <w:rsid w:val="00361544"/>
    <w:rsid w:val="00361675"/>
    <w:rsid w:val="0036183D"/>
    <w:rsid w:val="00361E7C"/>
    <w:rsid w:val="00361F06"/>
    <w:rsid w:val="0036213D"/>
    <w:rsid w:val="003624B5"/>
    <w:rsid w:val="0036267A"/>
    <w:rsid w:val="0036267E"/>
    <w:rsid w:val="00362728"/>
    <w:rsid w:val="00362953"/>
    <w:rsid w:val="00362AC3"/>
    <w:rsid w:val="003630C5"/>
    <w:rsid w:val="00363623"/>
    <w:rsid w:val="00363BA6"/>
    <w:rsid w:val="00363D41"/>
    <w:rsid w:val="00363DA5"/>
    <w:rsid w:val="00363EED"/>
    <w:rsid w:val="003640E0"/>
    <w:rsid w:val="00364159"/>
    <w:rsid w:val="00364566"/>
    <w:rsid w:val="0036498D"/>
    <w:rsid w:val="00364AD6"/>
    <w:rsid w:val="00364C6A"/>
    <w:rsid w:val="00364FD2"/>
    <w:rsid w:val="003650EF"/>
    <w:rsid w:val="0036511B"/>
    <w:rsid w:val="00365242"/>
    <w:rsid w:val="003652A4"/>
    <w:rsid w:val="003657F2"/>
    <w:rsid w:val="003658A5"/>
    <w:rsid w:val="00365DCD"/>
    <w:rsid w:val="00366343"/>
    <w:rsid w:val="00366496"/>
    <w:rsid w:val="00366E38"/>
    <w:rsid w:val="00366E5E"/>
    <w:rsid w:val="00366F14"/>
    <w:rsid w:val="00367307"/>
    <w:rsid w:val="003675EB"/>
    <w:rsid w:val="00367B95"/>
    <w:rsid w:val="00367C9D"/>
    <w:rsid w:val="00367E01"/>
    <w:rsid w:val="00367F25"/>
    <w:rsid w:val="00367FEA"/>
    <w:rsid w:val="003706CD"/>
    <w:rsid w:val="00370B0E"/>
    <w:rsid w:val="00370E67"/>
    <w:rsid w:val="00371173"/>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FA4"/>
    <w:rsid w:val="003743E7"/>
    <w:rsid w:val="00374693"/>
    <w:rsid w:val="003746AD"/>
    <w:rsid w:val="00374910"/>
    <w:rsid w:val="00374E1B"/>
    <w:rsid w:val="00374F4A"/>
    <w:rsid w:val="00375D8B"/>
    <w:rsid w:val="00375E8F"/>
    <w:rsid w:val="003760D8"/>
    <w:rsid w:val="003761F3"/>
    <w:rsid w:val="00376989"/>
    <w:rsid w:val="003769E6"/>
    <w:rsid w:val="00376A69"/>
    <w:rsid w:val="00376ED2"/>
    <w:rsid w:val="00376EF9"/>
    <w:rsid w:val="00376F8C"/>
    <w:rsid w:val="00377198"/>
    <w:rsid w:val="00377617"/>
    <w:rsid w:val="003776C2"/>
    <w:rsid w:val="00377B69"/>
    <w:rsid w:val="00377CF5"/>
    <w:rsid w:val="0038013C"/>
    <w:rsid w:val="00380174"/>
    <w:rsid w:val="0038053C"/>
    <w:rsid w:val="003806A8"/>
    <w:rsid w:val="00380866"/>
    <w:rsid w:val="00381018"/>
    <w:rsid w:val="003814E5"/>
    <w:rsid w:val="00381519"/>
    <w:rsid w:val="00382005"/>
    <w:rsid w:val="0038218C"/>
    <w:rsid w:val="00382425"/>
    <w:rsid w:val="0038248B"/>
    <w:rsid w:val="00382DC3"/>
    <w:rsid w:val="00382F66"/>
    <w:rsid w:val="0038303E"/>
    <w:rsid w:val="0038354C"/>
    <w:rsid w:val="0038386E"/>
    <w:rsid w:val="00383A5F"/>
    <w:rsid w:val="00383AC5"/>
    <w:rsid w:val="00383B5D"/>
    <w:rsid w:val="00383C11"/>
    <w:rsid w:val="00383E9F"/>
    <w:rsid w:val="00384409"/>
    <w:rsid w:val="00384446"/>
    <w:rsid w:val="0038448C"/>
    <w:rsid w:val="0038478E"/>
    <w:rsid w:val="003847CC"/>
    <w:rsid w:val="00384C4F"/>
    <w:rsid w:val="00384F26"/>
    <w:rsid w:val="00384FE3"/>
    <w:rsid w:val="0038501C"/>
    <w:rsid w:val="00385632"/>
    <w:rsid w:val="0038564F"/>
    <w:rsid w:val="00385932"/>
    <w:rsid w:val="00385955"/>
    <w:rsid w:val="003859DC"/>
    <w:rsid w:val="00385AB5"/>
    <w:rsid w:val="00385C3F"/>
    <w:rsid w:val="00385E56"/>
    <w:rsid w:val="00386233"/>
    <w:rsid w:val="0038638B"/>
    <w:rsid w:val="00386B0C"/>
    <w:rsid w:val="00386BF2"/>
    <w:rsid w:val="00386E1E"/>
    <w:rsid w:val="00386F07"/>
    <w:rsid w:val="0038739D"/>
    <w:rsid w:val="003875E1"/>
    <w:rsid w:val="00387D6A"/>
    <w:rsid w:val="00390207"/>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27"/>
    <w:rsid w:val="00392344"/>
    <w:rsid w:val="003923B5"/>
    <w:rsid w:val="00392500"/>
    <w:rsid w:val="00392535"/>
    <w:rsid w:val="00392634"/>
    <w:rsid w:val="00392737"/>
    <w:rsid w:val="003929ED"/>
    <w:rsid w:val="00392BA9"/>
    <w:rsid w:val="00392C48"/>
    <w:rsid w:val="00393066"/>
    <w:rsid w:val="0039343E"/>
    <w:rsid w:val="0039359E"/>
    <w:rsid w:val="003939BE"/>
    <w:rsid w:val="00393AAD"/>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F7"/>
    <w:rsid w:val="00394FF9"/>
    <w:rsid w:val="00395231"/>
    <w:rsid w:val="00395321"/>
    <w:rsid w:val="0039534E"/>
    <w:rsid w:val="0039565A"/>
    <w:rsid w:val="0039586A"/>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305"/>
    <w:rsid w:val="0039742B"/>
    <w:rsid w:val="00397769"/>
    <w:rsid w:val="00397C73"/>
    <w:rsid w:val="003A044D"/>
    <w:rsid w:val="003A0577"/>
    <w:rsid w:val="003A0894"/>
    <w:rsid w:val="003A09B5"/>
    <w:rsid w:val="003A0A7E"/>
    <w:rsid w:val="003A0A95"/>
    <w:rsid w:val="003A0AE8"/>
    <w:rsid w:val="003A0C14"/>
    <w:rsid w:val="003A0C9B"/>
    <w:rsid w:val="003A0E06"/>
    <w:rsid w:val="003A0E56"/>
    <w:rsid w:val="003A0F7E"/>
    <w:rsid w:val="003A1021"/>
    <w:rsid w:val="003A10A0"/>
    <w:rsid w:val="003A166D"/>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42B3"/>
    <w:rsid w:val="003A48BD"/>
    <w:rsid w:val="003A5014"/>
    <w:rsid w:val="003A50E2"/>
    <w:rsid w:val="003A53DF"/>
    <w:rsid w:val="003A5717"/>
    <w:rsid w:val="003A5764"/>
    <w:rsid w:val="003A5D46"/>
    <w:rsid w:val="003A5DBC"/>
    <w:rsid w:val="003A5DE7"/>
    <w:rsid w:val="003A6723"/>
    <w:rsid w:val="003A689B"/>
    <w:rsid w:val="003A68EE"/>
    <w:rsid w:val="003A69C9"/>
    <w:rsid w:val="003A69FF"/>
    <w:rsid w:val="003A6B8D"/>
    <w:rsid w:val="003A6C94"/>
    <w:rsid w:val="003A6E89"/>
    <w:rsid w:val="003A718E"/>
    <w:rsid w:val="003A71F5"/>
    <w:rsid w:val="003A727E"/>
    <w:rsid w:val="003A7F6D"/>
    <w:rsid w:val="003B0016"/>
    <w:rsid w:val="003B028A"/>
    <w:rsid w:val="003B0328"/>
    <w:rsid w:val="003B0D46"/>
    <w:rsid w:val="003B15EB"/>
    <w:rsid w:val="003B1975"/>
    <w:rsid w:val="003B1A00"/>
    <w:rsid w:val="003B1AE5"/>
    <w:rsid w:val="003B1F2F"/>
    <w:rsid w:val="003B24D7"/>
    <w:rsid w:val="003B27EB"/>
    <w:rsid w:val="003B2956"/>
    <w:rsid w:val="003B2A13"/>
    <w:rsid w:val="003B2A60"/>
    <w:rsid w:val="003B3A5B"/>
    <w:rsid w:val="003B3CBE"/>
    <w:rsid w:val="003B42BD"/>
    <w:rsid w:val="003B475C"/>
    <w:rsid w:val="003B49DD"/>
    <w:rsid w:val="003B4E4B"/>
    <w:rsid w:val="003B5135"/>
    <w:rsid w:val="003B523D"/>
    <w:rsid w:val="003B5379"/>
    <w:rsid w:val="003B5483"/>
    <w:rsid w:val="003B5529"/>
    <w:rsid w:val="003B553B"/>
    <w:rsid w:val="003B5853"/>
    <w:rsid w:val="003B58A7"/>
    <w:rsid w:val="003B5A2F"/>
    <w:rsid w:val="003B676D"/>
    <w:rsid w:val="003B68CB"/>
    <w:rsid w:val="003B6B20"/>
    <w:rsid w:val="003B6B8C"/>
    <w:rsid w:val="003B6BC4"/>
    <w:rsid w:val="003B7122"/>
    <w:rsid w:val="003B74FE"/>
    <w:rsid w:val="003C0137"/>
    <w:rsid w:val="003C0188"/>
    <w:rsid w:val="003C01A2"/>
    <w:rsid w:val="003C0492"/>
    <w:rsid w:val="003C09F4"/>
    <w:rsid w:val="003C0B5A"/>
    <w:rsid w:val="003C0BC2"/>
    <w:rsid w:val="003C0E76"/>
    <w:rsid w:val="003C0FB0"/>
    <w:rsid w:val="003C1127"/>
    <w:rsid w:val="003C1291"/>
    <w:rsid w:val="003C1318"/>
    <w:rsid w:val="003C13A8"/>
    <w:rsid w:val="003C144E"/>
    <w:rsid w:val="003C17F1"/>
    <w:rsid w:val="003C1A11"/>
    <w:rsid w:val="003C1DAF"/>
    <w:rsid w:val="003C1DE3"/>
    <w:rsid w:val="003C1FE7"/>
    <w:rsid w:val="003C219F"/>
    <w:rsid w:val="003C248A"/>
    <w:rsid w:val="003C26DC"/>
    <w:rsid w:val="003C28EE"/>
    <w:rsid w:val="003C28FB"/>
    <w:rsid w:val="003C2C97"/>
    <w:rsid w:val="003C2D46"/>
    <w:rsid w:val="003C30EB"/>
    <w:rsid w:val="003C329E"/>
    <w:rsid w:val="003C33EC"/>
    <w:rsid w:val="003C34D0"/>
    <w:rsid w:val="003C38CC"/>
    <w:rsid w:val="003C3938"/>
    <w:rsid w:val="003C3A6A"/>
    <w:rsid w:val="003C3A75"/>
    <w:rsid w:val="003C3E8A"/>
    <w:rsid w:val="003C3E98"/>
    <w:rsid w:val="003C3EAC"/>
    <w:rsid w:val="003C45E8"/>
    <w:rsid w:val="003C468D"/>
    <w:rsid w:val="003C4802"/>
    <w:rsid w:val="003C4907"/>
    <w:rsid w:val="003C4D5C"/>
    <w:rsid w:val="003C5044"/>
    <w:rsid w:val="003C509A"/>
    <w:rsid w:val="003C534D"/>
    <w:rsid w:val="003C538E"/>
    <w:rsid w:val="003C55B6"/>
    <w:rsid w:val="003C5660"/>
    <w:rsid w:val="003C58BA"/>
    <w:rsid w:val="003C5E5C"/>
    <w:rsid w:val="003C5FA4"/>
    <w:rsid w:val="003C63FE"/>
    <w:rsid w:val="003C68D6"/>
    <w:rsid w:val="003C6AD6"/>
    <w:rsid w:val="003C72E5"/>
    <w:rsid w:val="003C7325"/>
    <w:rsid w:val="003C790E"/>
    <w:rsid w:val="003C7A2D"/>
    <w:rsid w:val="003C7A4B"/>
    <w:rsid w:val="003D01E7"/>
    <w:rsid w:val="003D0448"/>
    <w:rsid w:val="003D05DB"/>
    <w:rsid w:val="003D08E7"/>
    <w:rsid w:val="003D094B"/>
    <w:rsid w:val="003D0952"/>
    <w:rsid w:val="003D0BAC"/>
    <w:rsid w:val="003D1022"/>
    <w:rsid w:val="003D10D0"/>
    <w:rsid w:val="003D1237"/>
    <w:rsid w:val="003D1327"/>
    <w:rsid w:val="003D1568"/>
    <w:rsid w:val="003D1B94"/>
    <w:rsid w:val="003D1D61"/>
    <w:rsid w:val="003D2346"/>
    <w:rsid w:val="003D26E7"/>
    <w:rsid w:val="003D2AFA"/>
    <w:rsid w:val="003D2C90"/>
    <w:rsid w:val="003D2EB1"/>
    <w:rsid w:val="003D3016"/>
    <w:rsid w:val="003D30AB"/>
    <w:rsid w:val="003D3124"/>
    <w:rsid w:val="003D3136"/>
    <w:rsid w:val="003D34B0"/>
    <w:rsid w:val="003D3715"/>
    <w:rsid w:val="003D3E98"/>
    <w:rsid w:val="003D3EE2"/>
    <w:rsid w:val="003D4023"/>
    <w:rsid w:val="003D425C"/>
    <w:rsid w:val="003D44F1"/>
    <w:rsid w:val="003D4763"/>
    <w:rsid w:val="003D4898"/>
    <w:rsid w:val="003D4CC0"/>
    <w:rsid w:val="003D4CFC"/>
    <w:rsid w:val="003D4D84"/>
    <w:rsid w:val="003D4DBB"/>
    <w:rsid w:val="003D4FA8"/>
    <w:rsid w:val="003D5573"/>
    <w:rsid w:val="003D57A2"/>
    <w:rsid w:val="003D5851"/>
    <w:rsid w:val="003D5B2F"/>
    <w:rsid w:val="003D5D43"/>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E38"/>
    <w:rsid w:val="003E0E45"/>
    <w:rsid w:val="003E0F58"/>
    <w:rsid w:val="003E113E"/>
    <w:rsid w:val="003E116E"/>
    <w:rsid w:val="003E159A"/>
    <w:rsid w:val="003E15D4"/>
    <w:rsid w:val="003E17AD"/>
    <w:rsid w:val="003E18F6"/>
    <w:rsid w:val="003E1F62"/>
    <w:rsid w:val="003E23B1"/>
    <w:rsid w:val="003E2606"/>
    <w:rsid w:val="003E28D5"/>
    <w:rsid w:val="003E2E00"/>
    <w:rsid w:val="003E35EC"/>
    <w:rsid w:val="003E37EB"/>
    <w:rsid w:val="003E3EE6"/>
    <w:rsid w:val="003E3FD5"/>
    <w:rsid w:val="003E402A"/>
    <w:rsid w:val="003E40B2"/>
    <w:rsid w:val="003E4353"/>
    <w:rsid w:val="003E4362"/>
    <w:rsid w:val="003E4528"/>
    <w:rsid w:val="003E4647"/>
    <w:rsid w:val="003E4784"/>
    <w:rsid w:val="003E47A2"/>
    <w:rsid w:val="003E485C"/>
    <w:rsid w:val="003E487F"/>
    <w:rsid w:val="003E4A74"/>
    <w:rsid w:val="003E4C61"/>
    <w:rsid w:val="003E5073"/>
    <w:rsid w:val="003E5307"/>
    <w:rsid w:val="003E5403"/>
    <w:rsid w:val="003E54D0"/>
    <w:rsid w:val="003E566F"/>
    <w:rsid w:val="003E59CE"/>
    <w:rsid w:val="003E59D6"/>
    <w:rsid w:val="003E5A0C"/>
    <w:rsid w:val="003E5B3D"/>
    <w:rsid w:val="003E5BCE"/>
    <w:rsid w:val="003E625C"/>
    <w:rsid w:val="003E6403"/>
    <w:rsid w:val="003E6715"/>
    <w:rsid w:val="003E6728"/>
    <w:rsid w:val="003E682D"/>
    <w:rsid w:val="003E685D"/>
    <w:rsid w:val="003E6869"/>
    <w:rsid w:val="003E6884"/>
    <w:rsid w:val="003E6C76"/>
    <w:rsid w:val="003E6E27"/>
    <w:rsid w:val="003E6E9A"/>
    <w:rsid w:val="003E6F8C"/>
    <w:rsid w:val="003E7216"/>
    <w:rsid w:val="003E78FB"/>
    <w:rsid w:val="003E7907"/>
    <w:rsid w:val="003E7C8A"/>
    <w:rsid w:val="003F00B6"/>
    <w:rsid w:val="003F023F"/>
    <w:rsid w:val="003F07CC"/>
    <w:rsid w:val="003F0B70"/>
    <w:rsid w:val="003F0D14"/>
    <w:rsid w:val="003F0ECC"/>
    <w:rsid w:val="003F0F8F"/>
    <w:rsid w:val="003F1487"/>
    <w:rsid w:val="003F18E6"/>
    <w:rsid w:val="003F1C6F"/>
    <w:rsid w:val="003F200C"/>
    <w:rsid w:val="003F24CC"/>
    <w:rsid w:val="003F25F3"/>
    <w:rsid w:val="003F2BC2"/>
    <w:rsid w:val="003F2BE0"/>
    <w:rsid w:val="003F2CF4"/>
    <w:rsid w:val="003F3484"/>
    <w:rsid w:val="003F362A"/>
    <w:rsid w:val="003F3795"/>
    <w:rsid w:val="003F3999"/>
    <w:rsid w:val="003F3BC8"/>
    <w:rsid w:val="003F3F33"/>
    <w:rsid w:val="003F403D"/>
    <w:rsid w:val="003F4C64"/>
    <w:rsid w:val="003F4F86"/>
    <w:rsid w:val="003F4FF0"/>
    <w:rsid w:val="003F53FC"/>
    <w:rsid w:val="003F5429"/>
    <w:rsid w:val="003F55D7"/>
    <w:rsid w:val="003F5621"/>
    <w:rsid w:val="003F5A16"/>
    <w:rsid w:val="003F5AF4"/>
    <w:rsid w:val="003F5E03"/>
    <w:rsid w:val="003F6031"/>
    <w:rsid w:val="003F6108"/>
    <w:rsid w:val="003F62F7"/>
    <w:rsid w:val="003F6618"/>
    <w:rsid w:val="003F6791"/>
    <w:rsid w:val="003F7A7B"/>
    <w:rsid w:val="003F7C3B"/>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ADC"/>
    <w:rsid w:val="00401B95"/>
    <w:rsid w:val="00401CF8"/>
    <w:rsid w:val="00401F78"/>
    <w:rsid w:val="00402020"/>
    <w:rsid w:val="004025AD"/>
    <w:rsid w:val="004025C8"/>
    <w:rsid w:val="004026AD"/>
    <w:rsid w:val="00403237"/>
    <w:rsid w:val="00403265"/>
    <w:rsid w:val="00403B7D"/>
    <w:rsid w:val="00404177"/>
    <w:rsid w:val="0040442E"/>
    <w:rsid w:val="004048B3"/>
    <w:rsid w:val="00404A70"/>
    <w:rsid w:val="00405130"/>
    <w:rsid w:val="00405454"/>
    <w:rsid w:val="0040576D"/>
    <w:rsid w:val="00405878"/>
    <w:rsid w:val="00405A44"/>
    <w:rsid w:val="00405ACE"/>
    <w:rsid w:val="00405BC9"/>
    <w:rsid w:val="00405DCC"/>
    <w:rsid w:val="004060B2"/>
    <w:rsid w:val="004060C7"/>
    <w:rsid w:val="00406250"/>
    <w:rsid w:val="0040626F"/>
    <w:rsid w:val="0040628C"/>
    <w:rsid w:val="004062A9"/>
    <w:rsid w:val="00406669"/>
    <w:rsid w:val="004067C2"/>
    <w:rsid w:val="00406905"/>
    <w:rsid w:val="00406DEB"/>
    <w:rsid w:val="00406E6A"/>
    <w:rsid w:val="0040731C"/>
    <w:rsid w:val="0040739C"/>
    <w:rsid w:val="004073DF"/>
    <w:rsid w:val="00407812"/>
    <w:rsid w:val="00407947"/>
    <w:rsid w:val="00407B8F"/>
    <w:rsid w:val="00407D35"/>
    <w:rsid w:val="00407DF2"/>
    <w:rsid w:val="00407DFB"/>
    <w:rsid w:val="00407F10"/>
    <w:rsid w:val="00410160"/>
    <w:rsid w:val="0041019A"/>
    <w:rsid w:val="00410269"/>
    <w:rsid w:val="00410501"/>
    <w:rsid w:val="0041089A"/>
    <w:rsid w:val="00410A3B"/>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77D"/>
    <w:rsid w:val="00412823"/>
    <w:rsid w:val="00412899"/>
    <w:rsid w:val="0041325C"/>
    <w:rsid w:val="00413303"/>
    <w:rsid w:val="00413518"/>
    <w:rsid w:val="00413A6D"/>
    <w:rsid w:val="00413A73"/>
    <w:rsid w:val="00413B32"/>
    <w:rsid w:val="00413CA8"/>
    <w:rsid w:val="00413CE8"/>
    <w:rsid w:val="004141AA"/>
    <w:rsid w:val="00414597"/>
    <w:rsid w:val="00414C96"/>
    <w:rsid w:val="00414F54"/>
    <w:rsid w:val="00415067"/>
    <w:rsid w:val="0041522B"/>
    <w:rsid w:val="0041548C"/>
    <w:rsid w:val="00415564"/>
    <w:rsid w:val="00415654"/>
    <w:rsid w:val="004156EA"/>
    <w:rsid w:val="0041575E"/>
    <w:rsid w:val="00415A10"/>
    <w:rsid w:val="00415BE9"/>
    <w:rsid w:val="00415CD6"/>
    <w:rsid w:val="00415D43"/>
    <w:rsid w:val="00415D4A"/>
    <w:rsid w:val="00415DE1"/>
    <w:rsid w:val="00416212"/>
    <w:rsid w:val="00416C42"/>
    <w:rsid w:val="00416FA2"/>
    <w:rsid w:val="0042016F"/>
    <w:rsid w:val="004203DD"/>
    <w:rsid w:val="00420437"/>
    <w:rsid w:val="004207E9"/>
    <w:rsid w:val="00420806"/>
    <w:rsid w:val="00420A25"/>
    <w:rsid w:val="00420ADF"/>
    <w:rsid w:val="00420B22"/>
    <w:rsid w:val="0042123D"/>
    <w:rsid w:val="00421519"/>
    <w:rsid w:val="004217F8"/>
    <w:rsid w:val="00421B0D"/>
    <w:rsid w:val="00421B4D"/>
    <w:rsid w:val="00421C42"/>
    <w:rsid w:val="00421D14"/>
    <w:rsid w:val="004220CC"/>
    <w:rsid w:val="0042228F"/>
    <w:rsid w:val="0042253A"/>
    <w:rsid w:val="00422765"/>
    <w:rsid w:val="00422777"/>
    <w:rsid w:val="0042295A"/>
    <w:rsid w:val="00422F92"/>
    <w:rsid w:val="0042319D"/>
    <w:rsid w:val="00423341"/>
    <w:rsid w:val="00423508"/>
    <w:rsid w:val="0042354C"/>
    <w:rsid w:val="0042363E"/>
    <w:rsid w:val="0042364D"/>
    <w:rsid w:val="00423667"/>
    <w:rsid w:val="004236CF"/>
    <w:rsid w:val="00423760"/>
    <w:rsid w:val="00423A78"/>
    <w:rsid w:val="00423A83"/>
    <w:rsid w:val="00423C1F"/>
    <w:rsid w:val="00423C27"/>
    <w:rsid w:val="0042402E"/>
    <w:rsid w:val="0042404C"/>
    <w:rsid w:val="00424B5E"/>
    <w:rsid w:val="00424C05"/>
    <w:rsid w:val="00424E3C"/>
    <w:rsid w:val="00425399"/>
    <w:rsid w:val="00425641"/>
    <w:rsid w:val="004259CE"/>
    <w:rsid w:val="00425AE7"/>
    <w:rsid w:val="00425C32"/>
    <w:rsid w:val="00425D5D"/>
    <w:rsid w:val="00425DE7"/>
    <w:rsid w:val="00425E19"/>
    <w:rsid w:val="0042620E"/>
    <w:rsid w:val="004262C1"/>
    <w:rsid w:val="004266C5"/>
    <w:rsid w:val="0042674E"/>
    <w:rsid w:val="00426A5B"/>
    <w:rsid w:val="00426AC4"/>
    <w:rsid w:val="00426E21"/>
    <w:rsid w:val="00427036"/>
    <w:rsid w:val="00427320"/>
    <w:rsid w:val="004274C8"/>
    <w:rsid w:val="00427612"/>
    <w:rsid w:val="00427723"/>
    <w:rsid w:val="00430001"/>
    <w:rsid w:val="00430085"/>
    <w:rsid w:val="004301CA"/>
    <w:rsid w:val="0043022A"/>
    <w:rsid w:val="00430545"/>
    <w:rsid w:val="004306A4"/>
    <w:rsid w:val="0043080B"/>
    <w:rsid w:val="004309AD"/>
    <w:rsid w:val="00430B4D"/>
    <w:rsid w:val="00430E7C"/>
    <w:rsid w:val="00431203"/>
    <w:rsid w:val="0043137F"/>
    <w:rsid w:val="004314E3"/>
    <w:rsid w:val="0043155C"/>
    <w:rsid w:val="0043156B"/>
    <w:rsid w:val="004315F2"/>
    <w:rsid w:val="00431B40"/>
    <w:rsid w:val="00431DAD"/>
    <w:rsid w:val="00431ECF"/>
    <w:rsid w:val="00431F55"/>
    <w:rsid w:val="00432296"/>
    <w:rsid w:val="004322A5"/>
    <w:rsid w:val="0043239D"/>
    <w:rsid w:val="004325FA"/>
    <w:rsid w:val="0043280C"/>
    <w:rsid w:val="00432EA7"/>
    <w:rsid w:val="00433169"/>
    <w:rsid w:val="0043327B"/>
    <w:rsid w:val="004333BC"/>
    <w:rsid w:val="0043354D"/>
    <w:rsid w:val="00433A5E"/>
    <w:rsid w:val="00433DE9"/>
    <w:rsid w:val="00433E6C"/>
    <w:rsid w:val="004342D2"/>
    <w:rsid w:val="00434369"/>
    <w:rsid w:val="004343A4"/>
    <w:rsid w:val="004347D8"/>
    <w:rsid w:val="00434E61"/>
    <w:rsid w:val="00434F61"/>
    <w:rsid w:val="004354FF"/>
    <w:rsid w:val="004355A5"/>
    <w:rsid w:val="0043589E"/>
    <w:rsid w:val="0043599D"/>
    <w:rsid w:val="00435AC9"/>
    <w:rsid w:val="00435F93"/>
    <w:rsid w:val="0043604A"/>
    <w:rsid w:val="004366AF"/>
    <w:rsid w:val="004368EE"/>
    <w:rsid w:val="00436C16"/>
    <w:rsid w:val="00436CB7"/>
    <w:rsid w:val="00436F98"/>
    <w:rsid w:val="0043723C"/>
    <w:rsid w:val="00437359"/>
    <w:rsid w:val="0043742C"/>
    <w:rsid w:val="00437728"/>
    <w:rsid w:val="00437735"/>
    <w:rsid w:val="00437A6B"/>
    <w:rsid w:val="00437B7B"/>
    <w:rsid w:val="00437C5E"/>
    <w:rsid w:val="0044002E"/>
    <w:rsid w:val="004409E1"/>
    <w:rsid w:val="00440AC5"/>
    <w:rsid w:val="00440CAA"/>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DF5"/>
    <w:rsid w:val="00443ED8"/>
    <w:rsid w:val="004442F2"/>
    <w:rsid w:val="00444657"/>
    <w:rsid w:val="00444A06"/>
    <w:rsid w:val="00444A6E"/>
    <w:rsid w:val="00444E22"/>
    <w:rsid w:val="00444FCC"/>
    <w:rsid w:val="0044514D"/>
    <w:rsid w:val="0044533F"/>
    <w:rsid w:val="0044544B"/>
    <w:rsid w:val="00445628"/>
    <w:rsid w:val="004457D9"/>
    <w:rsid w:val="00445AAD"/>
    <w:rsid w:val="00446492"/>
    <w:rsid w:val="004465DC"/>
    <w:rsid w:val="00446672"/>
    <w:rsid w:val="0044698B"/>
    <w:rsid w:val="00446E36"/>
    <w:rsid w:val="00446F77"/>
    <w:rsid w:val="00446FFC"/>
    <w:rsid w:val="00447054"/>
    <w:rsid w:val="004472E7"/>
    <w:rsid w:val="004473B1"/>
    <w:rsid w:val="004474F9"/>
    <w:rsid w:val="00447577"/>
    <w:rsid w:val="0044794E"/>
    <w:rsid w:val="00447AA5"/>
    <w:rsid w:val="00447C7C"/>
    <w:rsid w:val="00447DBA"/>
    <w:rsid w:val="00447E80"/>
    <w:rsid w:val="004500D6"/>
    <w:rsid w:val="004500F1"/>
    <w:rsid w:val="00450168"/>
    <w:rsid w:val="00450395"/>
    <w:rsid w:val="004505B1"/>
    <w:rsid w:val="004505F7"/>
    <w:rsid w:val="00450E04"/>
    <w:rsid w:val="00450EA2"/>
    <w:rsid w:val="004510A6"/>
    <w:rsid w:val="00451102"/>
    <w:rsid w:val="0045129D"/>
    <w:rsid w:val="004513D7"/>
    <w:rsid w:val="00451686"/>
    <w:rsid w:val="00451A7B"/>
    <w:rsid w:val="00451B24"/>
    <w:rsid w:val="00452051"/>
    <w:rsid w:val="004520F5"/>
    <w:rsid w:val="00452494"/>
    <w:rsid w:val="00452AD5"/>
    <w:rsid w:val="00452C37"/>
    <w:rsid w:val="00452EB2"/>
    <w:rsid w:val="00453266"/>
    <w:rsid w:val="0045340B"/>
    <w:rsid w:val="004535B1"/>
    <w:rsid w:val="00453650"/>
    <w:rsid w:val="00453B68"/>
    <w:rsid w:val="00453E69"/>
    <w:rsid w:val="004540D4"/>
    <w:rsid w:val="004541B4"/>
    <w:rsid w:val="00454323"/>
    <w:rsid w:val="00454418"/>
    <w:rsid w:val="00454846"/>
    <w:rsid w:val="00454875"/>
    <w:rsid w:val="00454A0B"/>
    <w:rsid w:val="00454F56"/>
    <w:rsid w:val="00454F5D"/>
    <w:rsid w:val="004551B4"/>
    <w:rsid w:val="00455725"/>
    <w:rsid w:val="0045589F"/>
    <w:rsid w:val="00455EF9"/>
    <w:rsid w:val="0045659E"/>
    <w:rsid w:val="004569E5"/>
    <w:rsid w:val="00456CA8"/>
    <w:rsid w:val="00457009"/>
    <w:rsid w:val="004570D8"/>
    <w:rsid w:val="004571BB"/>
    <w:rsid w:val="00457396"/>
    <w:rsid w:val="004579AC"/>
    <w:rsid w:val="00457D10"/>
    <w:rsid w:val="00457F12"/>
    <w:rsid w:val="00457F95"/>
    <w:rsid w:val="00457F97"/>
    <w:rsid w:val="004607BA"/>
    <w:rsid w:val="004609EE"/>
    <w:rsid w:val="00460AAE"/>
    <w:rsid w:val="00460C61"/>
    <w:rsid w:val="00460CE8"/>
    <w:rsid w:val="00461261"/>
    <w:rsid w:val="00461314"/>
    <w:rsid w:val="004615DC"/>
    <w:rsid w:val="004618CA"/>
    <w:rsid w:val="00461C00"/>
    <w:rsid w:val="00461F3A"/>
    <w:rsid w:val="00461FCB"/>
    <w:rsid w:val="00461FEF"/>
    <w:rsid w:val="004627F0"/>
    <w:rsid w:val="004629CE"/>
    <w:rsid w:val="00462B04"/>
    <w:rsid w:val="00463979"/>
    <w:rsid w:val="00463C90"/>
    <w:rsid w:val="0046402A"/>
    <w:rsid w:val="0046438A"/>
    <w:rsid w:val="00464661"/>
    <w:rsid w:val="00464E15"/>
    <w:rsid w:val="00465258"/>
    <w:rsid w:val="004655A3"/>
    <w:rsid w:val="004659A0"/>
    <w:rsid w:val="00465B2E"/>
    <w:rsid w:val="0046642A"/>
    <w:rsid w:val="004666FA"/>
    <w:rsid w:val="00466911"/>
    <w:rsid w:val="004670BD"/>
    <w:rsid w:val="00467437"/>
    <w:rsid w:val="0046750D"/>
    <w:rsid w:val="0046762C"/>
    <w:rsid w:val="004676A0"/>
    <w:rsid w:val="00467A93"/>
    <w:rsid w:val="004702F1"/>
    <w:rsid w:val="004707E2"/>
    <w:rsid w:val="0047092C"/>
    <w:rsid w:val="0047097A"/>
    <w:rsid w:val="00470A21"/>
    <w:rsid w:val="00470B03"/>
    <w:rsid w:val="00470C36"/>
    <w:rsid w:val="004710E6"/>
    <w:rsid w:val="00471104"/>
    <w:rsid w:val="004714A9"/>
    <w:rsid w:val="004715CE"/>
    <w:rsid w:val="00471795"/>
    <w:rsid w:val="004719E9"/>
    <w:rsid w:val="00471A6D"/>
    <w:rsid w:val="00471C99"/>
    <w:rsid w:val="00471F5C"/>
    <w:rsid w:val="00472163"/>
    <w:rsid w:val="004722BE"/>
    <w:rsid w:val="00472352"/>
    <w:rsid w:val="004723E2"/>
    <w:rsid w:val="004725D3"/>
    <w:rsid w:val="004725FD"/>
    <w:rsid w:val="00472667"/>
    <w:rsid w:val="00472E12"/>
    <w:rsid w:val="00472FE8"/>
    <w:rsid w:val="004737A2"/>
    <w:rsid w:val="00473B90"/>
    <w:rsid w:val="00473EBE"/>
    <w:rsid w:val="00474095"/>
    <w:rsid w:val="00474129"/>
    <w:rsid w:val="004743C3"/>
    <w:rsid w:val="00474964"/>
    <w:rsid w:val="00474ADF"/>
    <w:rsid w:val="004753CE"/>
    <w:rsid w:val="00475440"/>
    <w:rsid w:val="00475858"/>
    <w:rsid w:val="004758E5"/>
    <w:rsid w:val="00476298"/>
    <w:rsid w:val="004765B2"/>
    <w:rsid w:val="004768AA"/>
    <w:rsid w:val="00476914"/>
    <w:rsid w:val="00477003"/>
    <w:rsid w:val="0047700B"/>
    <w:rsid w:val="004773FE"/>
    <w:rsid w:val="004774F2"/>
    <w:rsid w:val="0047768A"/>
    <w:rsid w:val="0047769D"/>
    <w:rsid w:val="00477E2A"/>
    <w:rsid w:val="004803E5"/>
    <w:rsid w:val="004804D5"/>
    <w:rsid w:val="0048064E"/>
    <w:rsid w:val="00480996"/>
    <w:rsid w:val="0048167F"/>
    <w:rsid w:val="0048169D"/>
    <w:rsid w:val="0048179A"/>
    <w:rsid w:val="004818A0"/>
    <w:rsid w:val="00481A8B"/>
    <w:rsid w:val="00481AFD"/>
    <w:rsid w:val="00481B92"/>
    <w:rsid w:val="00481C09"/>
    <w:rsid w:val="00481D79"/>
    <w:rsid w:val="0048263F"/>
    <w:rsid w:val="00482676"/>
    <w:rsid w:val="004829BA"/>
    <w:rsid w:val="00482AE1"/>
    <w:rsid w:val="00482E55"/>
    <w:rsid w:val="00482F42"/>
    <w:rsid w:val="004831E3"/>
    <w:rsid w:val="004831E9"/>
    <w:rsid w:val="004831FD"/>
    <w:rsid w:val="00483396"/>
    <w:rsid w:val="00483D33"/>
    <w:rsid w:val="00484318"/>
    <w:rsid w:val="00484AF7"/>
    <w:rsid w:val="00484F2D"/>
    <w:rsid w:val="00484F76"/>
    <w:rsid w:val="004851DA"/>
    <w:rsid w:val="004853C0"/>
    <w:rsid w:val="00485A78"/>
    <w:rsid w:val="00485EB5"/>
    <w:rsid w:val="00485EC6"/>
    <w:rsid w:val="00485F00"/>
    <w:rsid w:val="0048622B"/>
    <w:rsid w:val="0048697C"/>
    <w:rsid w:val="00486B39"/>
    <w:rsid w:val="00486BDA"/>
    <w:rsid w:val="00486C7B"/>
    <w:rsid w:val="00486DE6"/>
    <w:rsid w:val="004871A1"/>
    <w:rsid w:val="004871A6"/>
    <w:rsid w:val="0048758C"/>
    <w:rsid w:val="00487863"/>
    <w:rsid w:val="00487913"/>
    <w:rsid w:val="00487933"/>
    <w:rsid w:val="00487B0C"/>
    <w:rsid w:val="00487EA2"/>
    <w:rsid w:val="00487FD3"/>
    <w:rsid w:val="00490035"/>
    <w:rsid w:val="004900B3"/>
    <w:rsid w:val="004906A5"/>
    <w:rsid w:val="004906EF"/>
    <w:rsid w:val="004907C5"/>
    <w:rsid w:val="00490837"/>
    <w:rsid w:val="00490F1F"/>
    <w:rsid w:val="004910F3"/>
    <w:rsid w:val="0049179B"/>
    <w:rsid w:val="004918C4"/>
    <w:rsid w:val="00491B6A"/>
    <w:rsid w:val="00491D37"/>
    <w:rsid w:val="00492129"/>
    <w:rsid w:val="0049215B"/>
    <w:rsid w:val="0049234D"/>
    <w:rsid w:val="004923E8"/>
    <w:rsid w:val="0049240C"/>
    <w:rsid w:val="00492759"/>
    <w:rsid w:val="00492847"/>
    <w:rsid w:val="00492E1D"/>
    <w:rsid w:val="004931C0"/>
    <w:rsid w:val="004933A1"/>
    <w:rsid w:val="004934B8"/>
    <w:rsid w:val="004935B8"/>
    <w:rsid w:val="0049370A"/>
    <w:rsid w:val="00493720"/>
    <w:rsid w:val="00493A8F"/>
    <w:rsid w:val="00493AAD"/>
    <w:rsid w:val="00493B66"/>
    <w:rsid w:val="00493CEC"/>
    <w:rsid w:val="00493D48"/>
    <w:rsid w:val="00493E40"/>
    <w:rsid w:val="00493E4F"/>
    <w:rsid w:val="00493E87"/>
    <w:rsid w:val="00493FFB"/>
    <w:rsid w:val="004947CD"/>
    <w:rsid w:val="00494A5C"/>
    <w:rsid w:val="00494DD6"/>
    <w:rsid w:val="00494F23"/>
    <w:rsid w:val="00495080"/>
    <w:rsid w:val="0049508E"/>
    <w:rsid w:val="00495969"/>
    <w:rsid w:val="00495C55"/>
    <w:rsid w:val="00495C7B"/>
    <w:rsid w:val="00495E01"/>
    <w:rsid w:val="004962E6"/>
    <w:rsid w:val="004964D8"/>
    <w:rsid w:val="00496956"/>
    <w:rsid w:val="004969B8"/>
    <w:rsid w:val="00496A05"/>
    <w:rsid w:val="00496A60"/>
    <w:rsid w:val="00496AD7"/>
    <w:rsid w:val="00497093"/>
    <w:rsid w:val="0049716B"/>
    <w:rsid w:val="0049737E"/>
    <w:rsid w:val="004973C0"/>
    <w:rsid w:val="004975CA"/>
    <w:rsid w:val="00497E29"/>
    <w:rsid w:val="004A017D"/>
    <w:rsid w:val="004A0307"/>
    <w:rsid w:val="004A067F"/>
    <w:rsid w:val="004A08D7"/>
    <w:rsid w:val="004A0A04"/>
    <w:rsid w:val="004A0E62"/>
    <w:rsid w:val="004A0F55"/>
    <w:rsid w:val="004A17EE"/>
    <w:rsid w:val="004A1861"/>
    <w:rsid w:val="004A1B7A"/>
    <w:rsid w:val="004A1D00"/>
    <w:rsid w:val="004A1F30"/>
    <w:rsid w:val="004A25A7"/>
    <w:rsid w:val="004A25E6"/>
    <w:rsid w:val="004A2857"/>
    <w:rsid w:val="004A2EF3"/>
    <w:rsid w:val="004A31A2"/>
    <w:rsid w:val="004A333B"/>
    <w:rsid w:val="004A34DD"/>
    <w:rsid w:val="004A3AA5"/>
    <w:rsid w:val="004A3D62"/>
    <w:rsid w:val="004A3E58"/>
    <w:rsid w:val="004A3FBD"/>
    <w:rsid w:val="004A453F"/>
    <w:rsid w:val="004A4B94"/>
    <w:rsid w:val="004A5942"/>
    <w:rsid w:val="004A5CB1"/>
    <w:rsid w:val="004A5ED3"/>
    <w:rsid w:val="004A61C0"/>
    <w:rsid w:val="004A62FB"/>
    <w:rsid w:val="004A6453"/>
    <w:rsid w:val="004A64AC"/>
    <w:rsid w:val="004A6B21"/>
    <w:rsid w:val="004A6EEA"/>
    <w:rsid w:val="004A74B5"/>
    <w:rsid w:val="004A7569"/>
    <w:rsid w:val="004A77CC"/>
    <w:rsid w:val="004A77DE"/>
    <w:rsid w:val="004A780E"/>
    <w:rsid w:val="004A7AC7"/>
    <w:rsid w:val="004A7CCD"/>
    <w:rsid w:val="004B0091"/>
    <w:rsid w:val="004B0381"/>
    <w:rsid w:val="004B065B"/>
    <w:rsid w:val="004B06F6"/>
    <w:rsid w:val="004B096F"/>
    <w:rsid w:val="004B0F26"/>
    <w:rsid w:val="004B1004"/>
    <w:rsid w:val="004B100E"/>
    <w:rsid w:val="004B12FA"/>
    <w:rsid w:val="004B1336"/>
    <w:rsid w:val="004B14A7"/>
    <w:rsid w:val="004B16B8"/>
    <w:rsid w:val="004B1716"/>
    <w:rsid w:val="004B17CB"/>
    <w:rsid w:val="004B1A9B"/>
    <w:rsid w:val="004B1DD1"/>
    <w:rsid w:val="004B1E48"/>
    <w:rsid w:val="004B2419"/>
    <w:rsid w:val="004B2B13"/>
    <w:rsid w:val="004B2B3F"/>
    <w:rsid w:val="004B2C49"/>
    <w:rsid w:val="004B2EE8"/>
    <w:rsid w:val="004B32B8"/>
    <w:rsid w:val="004B3FCE"/>
    <w:rsid w:val="004B4036"/>
    <w:rsid w:val="004B4408"/>
    <w:rsid w:val="004B494F"/>
    <w:rsid w:val="004B4E33"/>
    <w:rsid w:val="004B4E9E"/>
    <w:rsid w:val="004B4ED5"/>
    <w:rsid w:val="004B51D2"/>
    <w:rsid w:val="004B5931"/>
    <w:rsid w:val="004B5B7A"/>
    <w:rsid w:val="004B5CB0"/>
    <w:rsid w:val="004B6161"/>
    <w:rsid w:val="004B627B"/>
    <w:rsid w:val="004B6346"/>
    <w:rsid w:val="004B64CA"/>
    <w:rsid w:val="004B6E5F"/>
    <w:rsid w:val="004B730A"/>
    <w:rsid w:val="004B7716"/>
    <w:rsid w:val="004B78EC"/>
    <w:rsid w:val="004B7925"/>
    <w:rsid w:val="004B79BF"/>
    <w:rsid w:val="004B79F0"/>
    <w:rsid w:val="004B7C11"/>
    <w:rsid w:val="004B7C31"/>
    <w:rsid w:val="004C03DE"/>
    <w:rsid w:val="004C065B"/>
    <w:rsid w:val="004C0819"/>
    <w:rsid w:val="004C0C37"/>
    <w:rsid w:val="004C0C3D"/>
    <w:rsid w:val="004C0D3D"/>
    <w:rsid w:val="004C1098"/>
    <w:rsid w:val="004C11E0"/>
    <w:rsid w:val="004C1325"/>
    <w:rsid w:val="004C16A9"/>
    <w:rsid w:val="004C16DF"/>
    <w:rsid w:val="004C18F9"/>
    <w:rsid w:val="004C1C42"/>
    <w:rsid w:val="004C1F1E"/>
    <w:rsid w:val="004C1FDA"/>
    <w:rsid w:val="004C21FA"/>
    <w:rsid w:val="004C2588"/>
    <w:rsid w:val="004C25FE"/>
    <w:rsid w:val="004C2646"/>
    <w:rsid w:val="004C2786"/>
    <w:rsid w:val="004C2832"/>
    <w:rsid w:val="004C28E9"/>
    <w:rsid w:val="004C2BD5"/>
    <w:rsid w:val="004C2FBA"/>
    <w:rsid w:val="004C306A"/>
    <w:rsid w:val="004C316D"/>
    <w:rsid w:val="004C33F2"/>
    <w:rsid w:val="004C3729"/>
    <w:rsid w:val="004C3775"/>
    <w:rsid w:val="004C3B16"/>
    <w:rsid w:val="004C3C3A"/>
    <w:rsid w:val="004C4117"/>
    <w:rsid w:val="004C4473"/>
    <w:rsid w:val="004C4543"/>
    <w:rsid w:val="004C473A"/>
    <w:rsid w:val="004C4C7E"/>
    <w:rsid w:val="004C51E8"/>
    <w:rsid w:val="004C535C"/>
    <w:rsid w:val="004C56E6"/>
    <w:rsid w:val="004C58A1"/>
    <w:rsid w:val="004C5D97"/>
    <w:rsid w:val="004C5E40"/>
    <w:rsid w:val="004C5E88"/>
    <w:rsid w:val="004C62AD"/>
    <w:rsid w:val="004C67C3"/>
    <w:rsid w:val="004C6A2A"/>
    <w:rsid w:val="004C71BD"/>
    <w:rsid w:val="004C783A"/>
    <w:rsid w:val="004D009F"/>
    <w:rsid w:val="004D00CE"/>
    <w:rsid w:val="004D050A"/>
    <w:rsid w:val="004D07F8"/>
    <w:rsid w:val="004D081B"/>
    <w:rsid w:val="004D0958"/>
    <w:rsid w:val="004D098E"/>
    <w:rsid w:val="004D1326"/>
    <w:rsid w:val="004D15EC"/>
    <w:rsid w:val="004D1CE5"/>
    <w:rsid w:val="004D21F1"/>
    <w:rsid w:val="004D2A8D"/>
    <w:rsid w:val="004D2B61"/>
    <w:rsid w:val="004D2CEC"/>
    <w:rsid w:val="004D2D68"/>
    <w:rsid w:val="004D30F0"/>
    <w:rsid w:val="004D331C"/>
    <w:rsid w:val="004D34A1"/>
    <w:rsid w:val="004D3772"/>
    <w:rsid w:val="004D37A3"/>
    <w:rsid w:val="004D3B3D"/>
    <w:rsid w:val="004D493B"/>
    <w:rsid w:val="004D4A92"/>
    <w:rsid w:val="004D4B43"/>
    <w:rsid w:val="004D4C0E"/>
    <w:rsid w:val="004D4C5F"/>
    <w:rsid w:val="004D4E5A"/>
    <w:rsid w:val="004D4F48"/>
    <w:rsid w:val="004D517B"/>
    <w:rsid w:val="004D5ABE"/>
    <w:rsid w:val="004D5B90"/>
    <w:rsid w:val="004D5E7A"/>
    <w:rsid w:val="004D5F83"/>
    <w:rsid w:val="004D6284"/>
    <w:rsid w:val="004D62C8"/>
    <w:rsid w:val="004D6991"/>
    <w:rsid w:val="004D6BED"/>
    <w:rsid w:val="004D6C1D"/>
    <w:rsid w:val="004D6F07"/>
    <w:rsid w:val="004D70F8"/>
    <w:rsid w:val="004D75BC"/>
    <w:rsid w:val="004D767C"/>
    <w:rsid w:val="004D7762"/>
    <w:rsid w:val="004D7A90"/>
    <w:rsid w:val="004D7B4D"/>
    <w:rsid w:val="004D7C14"/>
    <w:rsid w:val="004D7E62"/>
    <w:rsid w:val="004D7ECD"/>
    <w:rsid w:val="004D7FF6"/>
    <w:rsid w:val="004E02CF"/>
    <w:rsid w:val="004E08B7"/>
    <w:rsid w:val="004E08C7"/>
    <w:rsid w:val="004E0E60"/>
    <w:rsid w:val="004E0EAE"/>
    <w:rsid w:val="004E10AE"/>
    <w:rsid w:val="004E15AE"/>
    <w:rsid w:val="004E1771"/>
    <w:rsid w:val="004E1E68"/>
    <w:rsid w:val="004E1FF6"/>
    <w:rsid w:val="004E220A"/>
    <w:rsid w:val="004E2630"/>
    <w:rsid w:val="004E2641"/>
    <w:rsid w:val="004E3393"/>
    <w:rsid w:val="004E3E0F"/>
    <w:rsid w:val="004E3E85"/>
    <w:rsid w:val="004E3F09"/>
    <w:rsid w:val="004E4053"/>
    <w:rsid w:val="004E44E2"/>
    <w:rsid w:val="004E450A"/>
    <w:rsid w:val="004E4931"/>
    <w:rsid w:val="004E4CD7"/>
    <w:rsid w:val="004E4FDD"/>
    <w:rsid w:val="004E56A2"/>
    <w:rsid w:val="004E56B6"/>
    <w:rsid w:val="004E60BD"/>
    <w:rsid w:val="004E66FB"/>
    <w:rsid w:val="004E67A2"/>
    <w:rsid w:val="004E6BBB"/>
    <w:rsid w:val="004E71CC"/>
    <w:rsid w:val="004E7418"/>
    <w:rsid w:val="004E74D6"/>
    <w:rsid w:val="004E7AF1"/>
    <w:rsid w:val="004E7FCA"/>
    <w:rsid w:val="004F00B3"/>
    <w:rsid w:val="004F014D"/>
    <w:rsid w:val="004F01C0"/>
    <w:rsid w:val="004F01D4"/>
    <w:rsid w:val="004F023F"/>
    <w:rsid w:val="004F04FB"/>
    <w:rsid w:val="004F062B"/>
    <w:rsid w:val="004F07CD"/>
    <w:rsid w:val="004F087C"/>
    <w:rsid w:val="004F098A"/>
    <w:rsid w:val="004F09D9"/>
    <w:rsid w:val="004F0C1D"/>
    <w:rsid w:val="004F0E0C"/>
    <w:rsid w:val="004F13D8"/>
    <w:rsid w:val="004F145D"/>
    <w:rsid w:val="004F159B"/>
    <w:rsid w:val="004F16EB"/>
    <w:rsid w:val="004F17CB"/>
    <w:rsid w:val="004F18E8"/>
    <w:rsid w:val="004F1EF5"/>
    <w:rsid w:val="004F24B3"/>
    <w:rsid w:val="004F2A19"/>
    <w:rsid w:val="004F2BEC"/>
    <w:rsid w:val="004F2D5E"/>
    <w:rsid w:val="004F2DB8"/>
    <w:rsid w:val="004F301C"/>
    <w:rsid w:val="004F3120"/>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4AA"/>
    <w:rsid w:val="004F64B7"/>
    <w:rsid w:val="004F65DE"/>
    <w:rsid w:val="004F686D"/>
    <w:rsid w:val="004F692F"/>
    <w:rsid w:val="004F69BE"/>
    <w:rsid w:val="004F6A89"/>
    <w:rsid w:val="004F6B0B"/>
    <w:rsid w:val="004F6EB6"/>
    <w:rsid w:val="004F6EBE"/>
    <w:rsid w:val="004F6EC6"/>
    <w:rsid w:val="004F7215"/>
    <w:rsid w:val="004F76AC"/>
    <w:rsid w:val="004F79BF"/>
    <w:rsid w:val="004F7D62"/>
    <w:rsid w:val="005000E6"/>
    <w:rsid w:val="005002B8"/>
    <w:rsid w:val="0050069B"/>
    <w:rsid w:val="005008B3"/>
    <w:rsid w:val="0050093E"/>
    <w:rsid w:val="00500C51"/>
    <w:rsid w:val="00500CAD"/>
    <w:rsid w:val="00500CD0"/>
    <w:rsid w:val="00500DB8"/>
    <w:rsid w:val="00500EE5"/>
    <w:rsid w:val="005015BE"/>
    <w:rsid w:val="005018DA"/>
    <w:rsid w:val="005019C9"/>
    <w:rsid w:val="00501A6B"/>
    <w:rsid w:val="00501DD8"/>
    <w:rsid w:val="005020F4"/>
    <w:rsid w:val="0050217F"/>
    <w:rsid w:val="00502262"/>
    <w:rsid w:val="005027C7"/>
    <w:rsid w:val="00502C1F"/>
    <w:rsid w:val="00502C49"/>
    <w:rsid w:val="00503175"/>
    <w:rsid w:val="00503289"/>
    <w:rsid w:val="005032D2"/>
    <w:rsid w:val="00503417"/>
    <w:rsid w:val="005036D2"/>
    <w:rsid w:val="00503758"/>
    <w:rsid w:val="00503B37"/>
    <w:rsid w:val="00504516"/>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8D5"/>
    <w:rsid w:val="005078FB"/>
    <w:rsid w:val="00507BBA"/>
    <w:rsid w:val="00507EEF"/>
    <w:rsid w:val="00510410"/>
    <w:rsid w:val="005107EF"/>
    <w:rsid w:val="00510E58"/>
    <w:rsid w:val="00510EB0"/>
    <w:rsid w:val="00511547"/>
    <w:rsid w:val="00511611"/>
    <w:rsid w:val="00511645"/>
    <w:rsid w:val="005119ED"/>
    <w:rsid w:val="005120B9"/>
    <w:rsid w:val="005123AC"/>
    <w:rsid w:val="00512829"/>
    <w:rsid w:val="00512B8C"/>
    <w:rsid w:val="00512C89"/>
    <w:rsid w:val="00513016"/>
    <w:rsid w:val="005132DD"/>
    <w:rsid w:val="00513492"/>
    <w:rsid w:val="0051349E"/>
    <w:rsid w:val="005136C9"/>
    <w:rsid w:val="005139D5"/>
    <w:rsid w:val="00513AC0"/>
    <w:rsid w:val="00513CFE"/>
    <w:rsid w:val="00513DEB"/>
    <w:rsid w:val="00513EF8"/>
    <w:rsid w:val="005142C1"/>
    <w:rsid w:val="00514523"/>
    <w:rsid w:val="00514859"/>
    <w:rsid w:val="00514B5B"/>
    <w:rsid w:val="00514C4F"/>
    <w:rsid w:val="00514E64"/>
    <w:rsid w:val="005150CC"/>
    <w:rsid w:val="005151BB"/>
    <w:rsid w:val="00515283"/>
    <w:rsid w:val="005153B7"/>
    <w:rsid w:val="0051543F"/>
    <w:rsid w:val="00515670"/>
    <w:rsid w:val="00515937"/>
    <w:rsid w:val="00515B9C"/>
    <w:rsid w:val="00515E8C"/>
    <w:rsid w:val="00515F18"/>
    <w:rsid w:val="00515FE2"/>
    <w:rsid w:val="0051608E"/>
    <w:rsid w:val="00516B97"/>
    <w:rsid w:val="005173F3"/>
    <w:rsid w:val="005174C2"/>
    <w:rsid w:val="005175B1"/>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A32"/>
    <w:rsid w:val="00522111"/>
    <w:rsid w:val="005221D6"/>
    <w:rsid w:val="00522571"/>
    <w:rsid w:val="00522813"/>
    <w:rsid w:val="005229A0"/>
    <w:rsid w:val="00522BAC"/>
    <w:rsid w:val="00522E92"/>
    <w:rsid w:val="00522FD4"/>
    <w:rsid w:val="005230E8"/>
    <w:rsid w:val="005230F2"/>
    <w:rsid w:val="005231B9"/>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FF8"/>
    <w:rsid w:val="0052600F"/>
    <w:rsid w:val="005263E4"/>
    <w:rsid w:val="00526620"/>
    <w:rsid w:val="00526662"/>
    <w:rsid w:val="005268AC"/>
    <w:rsid w:val="005269C0"/>
    <w:rsid w:val="00526A7C"/>
    <w:rsid w:val="00526BBF"/>
    <w:rsid w:val="00526C50"/>
    <w:rsid w:val="00526CCC"/>
    <w:rsid w:val="00526EDE"/>
    <w:rsid w:val="0052740B"/>
    <w:rsid w:val="005274B4"/>
    <w:rsid w:val="00527574"/>
    <w:rsid w:val="00527722"/>
    <w:rsid w:val="005277F6"/>
    <w:rsid w:val="00527A8A"/>
    <w:rsid w:val="00527AC0"/>
    <w:rsid w:val="00527E83"/>
    <w:rsid w:val="00527EA9"/>
    <w:rsid w:val="005301F8"/>
    <w:rsid w:val="0053077A"/>
    <w:rsid w:val="005307F1"/>
    <w:rsid w:val="00530A57"/>
    <w:rsid w:val="00530C0B"/>
    <w:rsid w:val="00530E08"/>
    <w:rsid w:val="00531297"/>
    <w:rsid w:val="00531555"/>
    <w:rsid w:val="00531729"/>
    <w:rsid w:val="00531B35"/>
    <w:rsid w:val="00531CCA"/>
    <w:rsid w:val="00532424"/>
    <w:rsid w:val="00532654"/>
    <w:rsid w:val="00532890"/>
    <w:rsid w:val="00532A43"/>
    <w:rsid w:val="00532CE3"/>
    <w:rsid w:val="00532D06"/>
    <w:rsid w:val="00532F96"/>
    <w:rsid w:val="00533262"/>
    <w:rsid w:val="0053375A"/>
    <w:rsid w:val="00533EB0"/>
    <w:rsid w:val="00534024"/>
    <w:rsid w:val="005343B3"/>
    <w:rsid w:val="00534656"/>
    <w:rsid w:val="00534A33"/>
    <w:rsid w:val="00534BAA"/>
    <w:rsid w:val="00534DC3"/>
    <w:rsid w:val="00535073"/>
    <w:rsid w:val="005351C0"/>
    <w:rsid w:val="005351FF"/>
    <w:rsid w:val="005352FC"/>
    <w:rsid w:val="00535CD8"/>
    <w:rsid w:val="00535E14"/>
    <w:rsid w:val="00535F8E"/>
    <w:rsid w:val="0053601E"/>
    <w:rsid w:val="00536653"/>
    <w:rsid w:val="005366F0"/>
    <w:rsid w:val="00536763"/>
    <w:rsid w:val="0053698B"/>
    <w:rsid w:val="00536A68"/>
    <w:rsid w:val="00536BA9"/>
    <w:rsid w:val="00536F8A"/>
    <w:rsid w:val="005377B7"/>
    <w:rsid w:val="00537855"/>
    <w:rsid w:val="00537FEC"/>
    <w:rsid w:val="00540152"/>
    <w:rsid w:val="0054022F"/>
    <w:rsid w:val="005403DC"/>
    <w:rsid w:val="005403F6"/>
    <w:rsid w:val="00540FE8"/>
    <w:rsid w:val="00541368"/>
    <w:rsid w:val="005413AD"/>
    <w:rsid w:val="005416F4"/>
    <w:rsid w:val="0054173D"/>
    <w:rsid w:val="00541978"/>
    <w:rsid w:val="00541F0F"/>
    <w:rsid w:val="005422AC"/>
    <w:rsid w:val="00542704"/>
    <w:rsid w:val="005429CB"/>
    <w:rsid w:val="005430C4"/>
    <w:rsid w:val="005433BF"/>
    <w:rsid w:val="00543458"/>
    <w:rsid w:val="005436EC"/>
    <w:rsid w:val="0054376B"/>
    <w:rsid w:val="0054386A"/>
    <w:rsid w:val="00543A3C"/>
    <w:rsid w:val="00543FC6"/>
    <w:rsid w:val="00544084"/>
    <w:rsid w:val="0054450B"/>
    <w:rsid w:val="005446E4"/>
    <w:rsid w:val="00544735"/>
    <w:rsid w:val="00544789"/>
    <w:rsid w:val="00544C6C"/>
    <w:rsid w:val="00544C8E"/>
    <w:rsid w:val="00545193"/>
    <w:rsid w:val="00545633"/>
    <w:rsid w:val="00545AC6"/>
    <w:rsid w:val="00545F88"/>
    <w:rsid w:val="00545F8D"/>
    <w:rsid w:val="005460AA"/>
    <w:rsid w:val="00546128"/>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6"/>
    <w:rsid w:val="00550446"/>
    <w:rsid w:val="00550731"/>
    <w:rsid w:val="005507FF"/>
    <w:rsid w:val="005508E9"/>
    <w:rsid w:val="00550A1A"/>
    <w:rsid w:val="00550D38"/>
    <w:rsid w:val="00550E1A"/>
    <w:rsid w:val="00550E54"/>
    <w:rsid w:val="00551134"/>
    <w:rsid w:val="0055114D"/>
    <w:rsid w:val="005511C6"/>
    <w:rsid w:val="00551764"/>
    <w:rsid w:val="00551817"/>
    <w:rsid w:val="00551CC1"/>
    <w:rsid w:val="00551E53"/>
    <w:rsid w:val="005520DA"/>
    <w:rsid w:val="00552223"/>
    <w:rsid w:val="005522D5"/>
    <w:rsid w:val="0055240A"/>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C0F"/>
    <w:rsid w:val="00554FBA"/>
    <w:rsid w:val="005551FB"/>
    <w:rsid w:val="00555226"/>
    <w:rsid w:val="00555227"/>
    <w:rsid w:val="00555473"/>
    <w:rsid w:val="005554A1"/>
    <w:rsid w:val="005556C5"/>
    <w:rsid w:val="00555773"/>
    <w:rsid w:val="00555AF7"/>
    <w:rsid w:val="00555BB0"/>
    <w:rsid w:val="00555C6F"/>
    <w:rsid w:val="00555CF2"/>
    <w:rsid w:val="00555E46"/>
    <w:rsid w:val="00556016"/>
    <w:rsid w:val="005566C1"/>
    <w:rsid w:val="00556B87"/>
    <w:rsid w:val="00556EA0"/>
    <w:rsid w:val="00557937"/>
    <w:rsid w:val="00557BDE"/>
    <w:rsid w:val="00557DEA"/>
    <w:rsid w:val="00557E7D"/>
    <w:rsid w:val="00560271"/>
    <w:rsid w:val="00560360"/>
    <w:rsid w:val="0056039B"/>
    <w:rsid w:val="005603F9"/>
    <w:rsid w:val="00560B1B"/>
    <w:rsid w:val="00560F17"/>
    <w:rsid w:val="00561157"/>
    <w:rsid w:val="00561258"/>
    <w:rsid w:val="0056155D"/>
    <w:rsid w:val="00561BD1"/>
    <w:rsid w:val="00561F2C"/>
    <w:rsid w:val="00561F72"/>
    <w:rsid w:val="00562144"/>
    <w:rsid w:val="005623E7"/>
    <w:rsid w:val="0056258C"/>
    <w:rsid w:val="00562875"/>
    <w:rsid w:val="00562956"/>
    <w:rsid w:val="0056296A"/>
    <w:rsid w:val="00562989"/>
    <w:rsid w:val="00562A5C"/>
    <w:rsid w:val="00562F58"/>
    <w:rsid w:val="005634B2"/>
    <w:rsid w:val="005635D7"/>
    <w:rsid w:val="00563A1A"/>
    <w:rsid w:val="00563F79"/>
    <w:rsid w:val="00563FD8"/>
    <w:rsid w:val="00564A5D"/>
    <w:rsid w:val="00564BA7"/>
    <w:rsid w:val="00564D48"/>
    <w:rsid w:val="00564E40"/>
    <w:rsid w:val="00564F3B"/>
    <w:rsid w:val="0056506B"/>
    <w:rsid w:val="005651C5"/>
    <w:rsid w:val="00565905"/>
    <w:rsid w:val="00566359"/>
    <w:rsid w:val="005663EE"/>
    <w:rsid w:val="005669BD"/>
    <w:rsid w:val="00566FE5"/>
    <w:rsid w:val="0056715D"/>
    <w:rsid w:val="005672BC"/>
    <w:rsid w:val="0056735D"/>
    <w:rsid w:val="00567541"/>
    <w:rsid w:val="00567796"/>
    <w:rsid w:val="005679D4"/>
    <w:rsid w:val="00567BE4"/>
    <w:rsid w:val="00567CE4"/>
    <w:rsid w:val="00570188"/>
    <w:rsid w:val="005702C9"/>
    <w:rsid w:val="00570331"/>
    <w:rsid w:val="0057077A"/>
    <w:rsid w:val="00570A1E"/>
    <w:rsid w:val="00570DAB"/>
    <w:rsid w:val="00571063"/>
    <w:rsid w:val="00571148"/>
    <w:rsid w:val="005712C8"/>
    <w:rsid w:val="00571311"/>
    <w:rsid w:val="0057138C"/>
    <w:rsid w:val="00571AE6"/>
    <w:rsid w:val="00571CB2"/>
    <w:rsid w:val="00571E8B"/>
    <w:rsid w:val="00571EC9"/>
    <w:rsid w:val="005720C6"/>
    <w:rsid w:val="00572329"/>
    <w:rsid w:val="00572437"/>
    <w:rsid w:val="005726D0"/>
    <w:rsid w:val="00572BE2"/>
    <w:rsid w:val="00572ED5"/>
    <w:rsid w:val="00573109"/>
    <w:rsid w:val="00573444"/>
    <w:rsid w:val="00573BAB"/>
    <w:rsid w:val="0057452D"/>
    <w:rsid w:val="005746C8"/>
    <w:rsid w:val="005746FF"/>
    <w:rsid w:val="00574BB4"/>
    <w:rsid w:val="00574F3B"/>
    <w:rsid w:val="00574F81"/>
    <w:rsid w:val="005751AD"/>
    <w:rsid w:val="00575245"/>
    <w:rsid w:val="005755A6"/>
    <w:rsid w:val="00575887"/>
    <w:rsid w:val="00575921"/>
    <w:rsid w:val="005759CB"/>
    <w:rsid w:val="00575A05"/>
    <w:rsid w:val="00575A13"/>
    <w:rsid w:val="00575D5C"/>
    <w:rsid w:val="00575E6D"/>
    <w:rsid w:val="00575F69"/>
    <w:rsid w:val="0057604D"/>
    <w:rsid w:val="00576243"/>
    <w:rsid w:val="00576944"/>
    <w:rsid w:val="005769D1"/>
    <w:rsid w:val="00576A64"/>
    <w:rsid w:val="00576C87"/>
    <w:rsid w:val="00577005"/>
    <w:rsid w:val="0057711A"/>
    <w:rsid w:val="00577308"/>
    <w:rsid w:val="005773FF"/>
    <w:rsid w:val="00577582"/>
    <w:rsid w:val="00577681"/>
    <w:rsid w:val="00577765"/>
    <w:rsid w:val="00577823"/>
    <w:rsid w:val="005779B2"/>
    <w:rsid w:val="00577B37"/>
    <w:rsid w:val="00577E0E"/>
    <w:rsid w:val="00577E57"/>
    <w:rsid w:val="00577FD4"/>
    <w:rsid w:val="00577FE2"/>
    <w:rsid w:val="0058010F"/>
    <w:rsid w:val="00580416"/>
    <w:rsid w:val="0058084F"/>
    <w:rsid w:val="00580A36"/>
    <w:rsid w:val="00580C2F"/>
    <w:rsid w:val="00580CAC"/>
    <w:rsid w:val="00580DA4"/>
    <w:rsid w:val="00580EC0"/>
    <w:rsid w:val="00581792"/>
    <w:rsid w:val="005817FA"/>
    <w:rsid w:val="00581B4E"/>
    <w:rsid w:val="00581BFF"/>
    <w:rsid w:val="00581C5B"/>
    <w:rsid w:val="00581E84"/>
    <w:rsid w:val="0058224F"/>
    <w:rsid w:val="0058226D"/>
    <w:rsid w:val="0058228D"/>
    <w:rsid w:val="005823A0"/>
    <w:rsid w:val="00582563"/>
    <w:rsid w:val="005825BA"/>
    <w:rsid w:val="00582606"/>
    <w:rsid w:val="005826A6"/>
    <w:rsid w:val="005828A3"/>
    <w:rsid w:val="005828F3"/>
    <w:rsid w:val="00582BC5"/>
    <w:rsid w:val="00582D87"/>
    <w:rsid w:val="00583281"/>
    <w:rsid w:val="0058388D"/>
    <w:rsid w:val="00583E62"/>
    <w:rsid w:val="00583FFB"/>
    <w:rsid w:val="00584455"/>
    <w:rsid w:val="00584764"/>
    <w:rsid w:val="00584875"/>
    <w:rsid w:val="00584F00"/>
    <w:rsid w:val="00585226"/>
    <w:rsid w:val="005852F6"/>
    <w:rsid w:val="00585E16"/>
    <w:rsid w:val="00585E53"/>
    <w:rsid w:val="00586119"/>
    <w:rsid w:val="00586592"/>
    <w:rsid w:val="00586593"/>
    <w:rsid w:val="0058677E"/>
    <w:rsid w:val="00586813"/>
    <w:rsid w:val="00587042"/>
    <w:rsid w:val="0058770D"/>
    <w:rsid w:val="005879F6"/>
    <w:rsid w:val="00590B00"/>
    <w:rsid w:val="00590D00"/>
    <w:rsid w:val="00590D79"/>
    <w:rsid w:val="00591372"/>
    <w:rsid w:val="00591490"/>
    <w:rsid w:val="00591654"/>
    <w:rsid w:val="00591661"/>
    <w:rsid w:val="005916F6"/>
    <w:rsid w:val="0059187F"/>
    <w:rsid w:val="005918F7"/>
    <w:rsid w:val="005921CB"/>
    <w:rsid w:val="005921EF"/>
    <w:rsid w:val="00592251"/>
    <w:rsid w:val="0059265C"/>
    <w:rsid w:val="00592723"/>
    <w:rsid w:val="005927A5"/>
    <w:rsid w:val="005929D7"/>
    <w:rsid w:val="00593205"/>
    <w:rsid w:val="00593283"/>
    <w:rsid w:val="005932D7"/>
    <w:rsid w:val="00593994"/>
    <w:rsid w:val="00593A9D"/>
    <w:rsid w:val="00593DC8"/>
    <w:rsid w:val="00594264"/>
    <w:rsid w:val="00594691"/>
    <w:rsid w:val="005947D9"/>
    <w:rsid w:val="00594B7A"/>
    <w:rsid w:val="00594E90"/>
    <w:rsid w:val="00595361"/>
    <w:rsid w:val="005959F9"/>
    <w:rsid w:val="00595AF8"/>
    <w:rsid w:val="00595CF8"/>
    <w:rsid w:val="00595DDD"/>
    <w:rsid w:val="00595F79"/>
    <w:rsid w:val="005963BE"/>
    <w:rsid w:val="00596DED"/>
    <w:rsid w:val="00597063"/>
    <w:rsid w:val="00597234"/>
    <w:rsid w:val="0059725D"/>
    <w:rsid w:val="005973CF"/>
    <w:rsid w:val="00597CBB"/>
    <w:rsid w:val="00597E15"/>
    <w:rsid w:val="005A02E7"/>
    <w:rsid w:val="005A034C"/>
    <w:rsid w:val="005A1263"/>
    <w:rsid w:val="005A1375"/>
    <w:rsid w:val="005A19EB"/>
    <w:rsid w:val="005A1B70"/>
    <w:rsid w:val="005A23C8"/>
    <w:rsid w:val="005A25B1"/>
    <w:rsid w:val="005A284E"/>
    <w:rsid w:val="005A2897"/>
    <w:rsid w:val="005A290F"/>
    <w:rsid w:val="005A2C68"/>
    <w:rsid w:val="005A322D"/>
    <w:rsid w:val="005A3312"/>
    <w:rsid w:val="005A3B07"/>
    <w:rsid w:val="005A3B34"/>
    <w:rsid w:val="005A42AF"/>
    <w:rsid w:val="005A436B"/>
    <w:rsid w:val="005A45E2"/>
    <w:rsid w:val="005A47BF"/>
    <w:rsid w:val="005A48C3"/>
    <w:rsid w:val="005A4CAB"/>
    <w:rsid w:val="005A5079"/>
    <w:rsid w:val="005A5286"/>
    <w:rsid w:val="005A551A"/>
    <w:rsid w:val="005A5748"/>
    <w:rsid w:val="005A5966"/>
    <w:rsid w:val="005A5D1B"/>
    <w:rsid w:val="005A5E67"/>
    <w:rsid w:val="005A6064"/>
    <w:rsid w:val="005A60CE"/>
    <w:rsid w:val="005A62A4"/>
    <w:rsid w:val="005A6AD3"/>
    <w:rsid w:val="005A6D81"/>
    <w:rsid w:val="005A6E7A"/>
    <w:rsid w:val="005A6F2D"/>
    <w:rsid w:val="005A70C4"/>
    <w:rsid w:val="005A7246"/>
    <w:rsid w:val="005A7679"/>
    <w:rsid w:val="005A76E3"/>
    <w:rsid w:val="005B02B9"/>
    <w:rsid w:val="005B075B"/>
    <w:rsid w:val="005B0821"/>
    <w:rsid w:val="005B0968"/>
    <w:rsid w:val="005B09E7"/>
    <w:rsid w:val="005B0C2C"/>
    <w:rsid w:val="005B0DC2"/>
    <w:rsid w:val="005B0DEA"/>
    <w:rsid w:val="005B0F29"/>
    <w:rsid w:val="005B0F83"/>
    <w:rsid w:val="005B14BE"/>
    <w:rsid w:val="005B1857"/>
    <w:rsid w:val="005B29BF"/>
    <w:rsid w:val="005B2B0F"/>
    <w:rsid w:val="005B2D64"/>
    <w:rsid w:val="005B2FE8"/>
    <w:rsid w:val="005B30CF"/>
    <w:rsid w:val="005B3721"/>
    <w:rsid w:val="005B39EC"/>
    <w:rsid w:val="005B3C29"/>
    <w:rsid w:val="005B3D4D"/>
    <w:rsid w:val="005B3D96"/>
    <w:rsid w:val="005B42B3"/>
    <w:rsid w:val="005B47ED"/>
    <w:rsid w:val="005B48DC"/>
    <w:rsid w:val="005B4923"/>
    <w:rsid w:val="005B4CC1"/>
    <w:rsid w:val="005B524D"/>
    <w:rsid w:val="005B52E2"/>
    <w:rsid w:val="005B541C"/>
    <w:rsid w:val="005B55D1"/>
    <w:rsid w:val="005B56A3"/>
    <w:rsid w:val="005B5E30"/>
    <w:rsid w:val="005B6038"/>
    <w:rsid w:val="005B656C"/>
    <w:rsid w:val="005B6B42"/>
    <w:rsid w:val="005B6BEF"/>
    <w:rsid w:val="005B6E40"/>
    <w:rsid w:val="005B6FD0"/>
    <w:rsid w:val="005B7194"/>
    <w:rsid w:val="005B73BF"/>
    <w:rsid w:val="005B754D"/>
    <w:rsid w:val="005B7919"/>
    <w:rsid w:val="005B79B3"/>
    <w:rsid w:val="005B7B09"/>
    <w:rsid w:val="005B7D70"/>
    <w:rsid w:val="005B7E4F"/>
    <w:rsid w:val="005B7F76"/>
    <w:rsid w:val="005C03C5"/>
    <w:rsid w:val="005C0AE2"/>
    <w:rsid w:val="005C0BD3"/>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9E6"/>
    <w:rsid w:val="005C4C55"/>
    <w:rsid w:val="005C536A"/>
    <w:rsid w:val="005C57A6"/>
    <w:rsid w:val="005C5EA0"/>
    <w:rsid w:val="005C600B"/>
    <w:rsid w:val="005C6232"/>
    <w:rsid w:val="005C6EA0"/>
    <w:rsid w:val="005C7013"/>
    <w:rsid w:val="005C7099"/>
    <w:rsid w:val="005C747D"/>
    <w:rsid w:val="005C7492"/>
    <w:rsid w:val="005C7ABE"/>
    <w:rsid w:val="005C7BCE"/>
    <w:rsid w:val="005C7E70"/>
    <w:rsid w:val="005C7EE9"/>
    <w:rsid w:val="005C7F6A"/>
    <w:rsid w:val="005C7F6F"/>
    <w:rsid w:val="005C7FA8"/>
    <w:rsid w:val="005D0014"/>
    <w:rsid w:val="005D00B4"/>
    <w:rsid w:val="005D02DF"/>
    <w:rsid w:val="005D0398"/>
    <w:rsid w:val="005D04E8"/>
    <w:rsid w:val="005D0A9C"/>
    <w:rsid w:val="005D0E46"/>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DE"/>
    <w:rsid w:val="005D4A77"/>
    <w:rsid w:val="005D4CDE"/>
    <w:rsid w:val="005D4DD2"/>
    <w:rsid w:val="005D504E"/>
    <w:rsid w:val="005D50C8"/>
    <w:rsid w:val="005D55B9"/>
    <w:rsid w:val="005D5700"/>
    <w:rsid w:val="005D5810"/>
    <w:rsid w:val="005D5D34"/>
    <w:rsid w:val="005D5E61"/>
    <w:rsid w:val="005D5EE1"/>
    <w:rsid w:val="005D688F"/>
    <w:rsid w:val="005D693F"/>
    <w:rsid w:val="005D6946"/>
    <w:rsid w:val="005D6ED9"/>
    <w:rsid w:val="005D73F2"/>
    <w:rsid w:val="005D74E4"/>
    <w:rsid w:val="005D753A"/>
    <w:rsid w:val="005D7711"/>
    <w:rsid w:val="005D7A50"/>
    <w:rsid w:val="005D7D78"/>
    <w:rsid w:val="005E0235"/>
    <w:rsid w:val="005E043E"/>
    <w:rsid w:val="005E08B2"/>
    <w:rsid w:val="005E0DFA"/>
    <w:rsid w:val="005E0FC1"/>
    <w:rsid w:val="005E1234"/>
    <w:rsid w:val="005E1568"/>
    <w:rsid w:val="005E16E1"/>
    <w:rsid w:val="005E1820"/>
    <w:rsid w:val="005E1821"/>
    <w:rsid w:val="005E18BD"/>
    <w:rsid w:val="005E1936"/>
    <w:rsid w:val="005E19AB"/>
    <w:rsid w:val="005E1C0A"/>
    <w:rsid w:val="005E1DA2"/>
    <w:rsid w:val="005E1DBB"/>
    <w:rsid w:val="005E20E1"/>
    <w:rsid w:val="005E22F7"/>
    <w:rsid w:val="005E2422"/>
    <w:rsid w:val="005E280D"/>
    <w:rsid w:val="005E29B0"/>
    <w:rsid w:val="005E2A4C"/>
    <w:rsid w:val="005E2BD5"/>
    <w:rsid w:val="005E30FE"/>
    <w:rsid w:val="005E3328"/>
    <w:rsid w:val="005E397A"/>
    <w:rsid w:val="005E3FDE"/>
    <w:rsid w:val="005E3FF3"/>
    <w:rsid w:val="005E40C4"/>
    <w:rsid w:val="005E4119"/>
    <w:rsid w:val="005E4306"/>
    <w:rsid w:val="005E46BD"/>
    <w:rsid w:val="005E48A5"/>
    <w:rsid w:val="005E4AA7"/>
    <w:rsid w:val="005E526D"/>
    <w:rsid w:val="005E59F1"/>
    <w:rsid w:val="005E5BD1"/>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CA"/>
    <w:rsid w:val="005F5D76"/>
    <w:rsid w:val="005F6247"/>
    <w:rsid w:val="005F6BE6"/>
    <w:rsid w:val="005F6D0E"/>
    <w:rsid w:val="005F6D8A"/>
    <w:rsid w:val="005F7507"/>
    <w:rsid w:val="005F787D"/>
    <w:rsid w:val="005F797E"/>
    <w:rsid w:val="005F7C90"/>
    <w:rsid w:val="005F7DA9"/>
    <w:rsid w:val="005F7F36"/>
    <w:rsid w:val="006000F9"/>
    <w:rsid w:val="006002AD"/>
    <w:rsid w:val="0060030D"/>
    <w:rsid w:val="00600886"/>
    <w:rsid w:val="00600BF7"/>
    <w:rsid w:val="0060109C"/>
    <w:rsid w:val="00601117"/>
    <w:rsid w:val="00601140"/>
    <w:rsid w:val="00601211"/>
    <w:rsid w:val="00601C90"/>
    <w:rsid w:val="00601F4E"/>
    <w:rsid w:val="00602136"/>
    <w:rsid w:val="006022D7"/>
    <w:rsid w:val="006024FC"/>
    <w:rsid w:val="0060285F"/>
    <w:rsid w:val="00602969"/>
    <w:rsid w:val="00602BC2"/>
    <w:rsid w:val="00602E34"/>
    <w:rsid w:val="00602F9E"/>
    <w:rsid w:val="00602FE9"/>
    <w:rsid w:val="006030A6"/>
    <w:rsid w:val="0060310C"/>
    <w:rsid w:val="00603881"/>
    <w:rsid w:val="00603FDB"/>
    <w:rsid w:val="0060408C"/>
    <w:rsid w:val="006042D1"/>
    <w:rsid w:val="00604364"/>
    <w:rsid w:val="00604518"/>
    <w:rsid w:val="0060497F"/>
    <w:rsid w:val="00604BBE"/>
    <w:rsid w:val="00604D5D"/>
    <w:rsid w:val="00604EB0"/>
    <w:rsid w:val="006053CB"/>
    <w:rsid w:val="00605432"/>
    <w:rsid w:val="00605A33"/>
    <w:rsid w:val="00605B73"/>
    <w:rsid w:val="00605D5E"/>
    <w:rsid w:val="006061B8"/>
    <w:rsid w:val="006061C2"/>
    <w:rsid w:val="0060622D"/>
    <w:rsid w:val="00606256"/>
    <w:rsid w:val="00606699"/>
    <w:rsid w:val="00606A3B"/>
    <w:rsid w:val="00606AF4"/>
    <w:rsid w:val="00606CCB"/>
    <w:rsid w:val="00606D20"/>
    <w:rsid w:val="00607356"/>
    <w:rsid w:val="006075F9"/>
    <w:rsid w:val="0060798E"/>
    <w:rsid w:val="00607ED0"/>
    <w:rsid w:val="00610091"/>
    <w:rsid w:val="006101FA"/>
    <w:rsid w:val="0061041A"/>
    <w:rsid w:val="006106B9"/>
    <w:rsid w:val="0061083A"/>
    <w:rsid w:val="00610BDE"/>
    <w:rsid w:val="00610DC2"/>
    <w:rsid w:val="00610E4A"/>
    <w:rsid w:val="00610F71"/>
    <w:rsid w:val="006110B6"/>
    <w:rsid w:val="00611453"/>
    <w:rsid w:val="006116EE"/>
    <w:rsid w:val="006117A0"/>
    <w:rsid w:val="006119EF"/>
    <w:rsid w:val="00611DAB"/>
    <w:rsid w:val="0061201C"/>
    <w:rsid w:val="006120AA"/>
    <w:rsid w:val="00612138"/>
    <w:rsid w:val="00612263"/>
    <w:rsid w:val="006125FC"/>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A6"/>
    <w:rsid w:val="00614A12"/>
    <w:rsid w:val="00614D83"/>
    <w:rsid w:val="00614E3B"/>
    <w:rsid w:val="00615B36"/>
    <w:rsid w:val="00615EB6"/>
    <w:rsid w:val="00616099"/>
    <w:rsid w:val="006160E9"/>
    <w:rsid w:val="006161AD"/>
    <w:rsid w:val="00616343"/>
    <w:rsid w:val="00616453"/>
    <w:rsid w:val="00616580"/>
    <w:rsid w:val="0061670C"/>
    <w:rsid w:val="0061695C"/>
    <w:rsid w:val="00616AD1"/>
    <w:rsid w:val="00616BC2"/>
    <w:rsid w:val="00616C38"/>
    <w:rsid w:val="00616F10"/>
    <w:rsid w:val="006170EB"/>
    <w:rsid w:val="006172EB"/>
    <w:rsid w:val="0061771E"/>
    <w:rsid w:val="0061772E"/>
    <w:rsid w:val="0061774A"/>
    <w:rsid w:val="0061778D"/>
    <w:rsid w:val="0061786C"/>
    <w:rsid w:val="006179EE"/>
    <w:rsid w:val="00617AA6"/>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5B3"/>
    <w:rsid w:val="00623ABB"/>
    <w:rsid w:val="00623EC1"/>
    <w:rsid w:val="006241A2"/>
    <w:rsid w:val="006247CF"/>
    <w:rsid w:val="00624855"/>
    <w:rsid w:val="00624872"/>
    <w:rsid w:val="00624955"/>
    <w:rsid w:val="006249A9"/>
    <w:rsid w:val="0062533E"/>
    <w:rsid w:val="00625545"/>
    <w:rsid w:val="006259C6"/>
    <w:rsid w:val="00625F80"/>
    <w:rsid w:val="00625FB8"/>
    <w:rsid w:val="006260D5"/>
    <w:rsid w:val="00626147"/>
    <w:rsid w:val="006263F0"/>
    <w:rsid w:val="00626640"/>
    <w:rsid w:val="006268FE"/>
    <w:rsid w:val="00626B39"/>
    <w:rsid w:val="00626D93"/>
    <w:rsid w:val="00626E0A"/>
    <w:rsid w:val="00626F65"/>
    <w:rsid w:val="00627C66"/>
    <w:rsid w:val="00627D16"/>
    <w:rsid w:val="00627F08"/>
    <w:rsid w:val="00631435"/>
    <w:rsid w:val="0063192C"/>
    <w:rsid w:val="00631AE2"/>
    <w:rsid w:val="006321F5"/>
    <w:rsid w:val="006322BB"/>
    <w:rsid w:val="00632375"/>
    <w:rsid w:val="006328A9"/>
    <w:rsid w:val="00632EA1"/>
    <w:rsid w:val="0063317D"/>
    <w:rsid w:val="00633C4E"/>
    <w:rsid w:val="00633D3C"/>
    <w:rsid w:val="00633EFE"/>
    <w:rsid w:val="00634610"/>
    <w:rsid w:val="0063472E"/>
    <w:rsid w:val="00634800"/>
    <w:rsid w:val="00634B96"/>
    <w:rsid w:val="00634D09"/>
    <w:rsid w:val="00634FFD"/>
    <w:rsid w:val="0063519B"/>
    <w:rsid w:val="0063541E"/>
    <w:rsid w:val="006356B6"/>
    <w:rsid w:val="006356EC"/>
    <w:rsid w:val="006357CD"/>
    <w:rsid w:val="006358EF"/>
    <w:rsid w:val="00635D32"/>
    <w:rsid w:val="0063611D"/>
    <w:rsid w:val="00636365"/>
    <w:rsid w:val="006365D3"/>
    <w:rsid w:val="006367B7"/>
    <w:rsid w:val="00636F58"/>
    <w:rsid w:val="00637491"/>
    <w:rsid w:val="0063759E"/>
    <w:rsid w:val="0063760B"/>
    <w:rsid w:val="006401A0"/>
    <w:rsid w:val="00640325"/>
    <w:rsid w:val="00640408"/>
    <w:rsid w:val="006404FB"/>
    <w:rsid w:val="006405BA"/>
    <w:rsid w:val="00640812"/>
    <w:rsid w:val="006408F2"/>
    <w:rsid w:val="00640A7A"/>
    <w:rsid w:val="00640A83"/>
    <w:rsid w:val="00640B06"/>
    <w:rsid w:val="006413C0"/>
    <w:rsid w:val="00641A09"/>
    <w:rsid w:val="00641FE5"/>
    <w:rsid w:val="00642222"/>
    <w:rsid w:val="00642390"/>
    <w:rsid w:val="00642E63"/>
    <w:rsid w:val="00642E7E"/>
    <w:rsid w:val="00642FBC"/>
    <w:rsid w:val="00643593"/>
    <w:rsid w:val="00643666"/>
    <w:rsid w:val="00643674"/>
    <w:rsid w:val="00643679"/>
    <w:rsid w:val="00643BD9"/>
    <w:rsid w:val="00643FBB"/>
    <w:rsid w:val="00644098"/>
    <w:rsid w:val="006440BC"/>
    <w:rsid w:val="00644755"/>
    <w:rsid w:val="006448EF"/>
    <w:rsid w:val="00644B7B"/>
    <w:rsid w:val="00644CA1"/>
    <w:rsid w:val="00644CBA"/>
    <w:rsid w:val="00644EB4"/>
    <w:rsid w:val="00645A49"/>
    <w:rsid w:val="00645C57"/>
    <w:rsid w:val="00645FFD"/>
    <w:rsid w:val="00646659"/>
    <w:rsid w:val="00646737"/>
    <w:rsid w:val="00646B54"/>
    <w:rsid w:val="00646C5A"/>
    <w:rsid w:val="00647153"/>
    <w:rsid w:val="006475D9"/>
    <w:rsid w:val="00647614"/>
    <w:rsid w:val="0064765C"/>
    <w:rsid w:val="00647739"/>
    <w:rsid w:val="006479E0"/>
    <w:rsid w:val="00647B2C"/>
    <w:rsid w:val="00647B98"/>
    <w:rsid w:val="0065013F"/>
    <w:rsid w:val="00650855"/>
    <w:rsid w:val="0065092D"/>
    <w:rsid w:val="00650B10"/>
    <w:rsid w:val="00650C89"/>
    <w:rsid w:val="00650E32"/>
    <w:rsid w:val="00650E87"/>
    <w:rsid w:val="006511CA"/>
    <w:rsid w:val="006518C5"/>
    <w:rsid w:val="00651C1E"/>
    <w:rsid w:val="00651E49"/>
    <w:rsid w:val="00651F30"/>
    <w:rsid w:val="0065205C"/>
    <w:rsid w:val="00652324"/>
    <w:rsid w:val="006523EB"/>
    <w:rsid w:val="00652962"/>
    <w:rsid w:val="0065296A"/>
    <w:rsid w:val="006529C7"/>
    <w:rsid w:val="00652CC3"/>
    <w:rsid w:val="00653B78"/>
    <w:rsid w:val="00653F08"/>
    <w:rsid w:val="006540B0"/>
    <w:rsid w:val="006542D8"/>
    <w:rsid w:val="006546FE"/>
    <w:rsid w:val="00654A3F"/>
    <w:rsid w:val="00654B6D"/>
    <w:rsid w:val="00654E30"/>
    <w:rsid w:val="006551B0"/>
    <w:rsid w:val="006553F1"/>
    <w:rsid w:val="00655434"/>
    <w:rsid w:val="006554B1"/>
    <w:rsid w:val="006558D6"/>
    <w:rsid w:val="006559C7"/>
    <w:rsid w:val="00655BF6"/>
    <w:rsid w:val="00655EC4"/>
    <w:rsid w:val="006562B8"/>
    <w:rsid w:val="00656479"/>
    <w:rsid w:val="00656630"/>
    <w:rsid w:val="006566FA"/>
    <w:rsid w:val="0065679F"/>
    <w:rsid w:val="00656A26"/>
    <w:rsid w:val="00656B29"/>
    <w:rsid w:val="00657016"/>
    <w:rsid w:val="006578AE"/>
    <w:rsid w:val="006578D0"/>
    <w:rsid w:val="00657A55"/>
    <w:rsid w:val="00660205"/>
    <w:rsid w:val="0066075F"/>
    <w:rsid w:val="00660882"/>
    <w:rsid w:val="00660999"/>
    <w:rsid w:val="00660E67"/>
    <w:rsid w:val="00660FB0"/>
    <w:rsid w:val="006610ED"/>
    <w:rsid w:val="0066164C"/>
    <w:rsid w:val="00661668"/>
    <w:rsid w:val="00661A57"/>
    <w:rsid w:val="00661D49"/>
    <w:rsid w:val="006636E6"/>
    <w:rsid w:val="00663746"/>
    <w:rsid w:val="00663DA4"/>
    <w:rsid w:val="00663F13"/>
    <w:rsid w:val="006641FF"/>
    <w:rsid w:val="006648AD"/>
    <w:rsid w:val="00664D47"/>
    <w:rsid w:val="00664E34"/>
    <w:rsid w:val="00664FAE"/>
    <w:rsid w:val="00665084"/>
    <w:rsid w:val="0066523C"/>
    <w:rsid w:val="0066553D"/>
    <w:rsid w:val="0066568C"/>
    <w:rsid w:val="00665702"/>
    <w:rsid w:val="00665B5F"/>
    <w:rsid w:val="00665DB3"/>
    <w:rsid w:val="0066699E"/>
    <w:rsid w:val="00666A7E"/>
    <w:rsid w:val="00666B59"/>
    <w:rsid w:val="00666F3F"/>
    <w:rsid w:val="0066710A"/>
    <w:rsid w:val="0066719F"/>
    <w:rsid w:val="0066750D"/>
    <w:rsid w:val="0066757A"/>
    <w:rsid w:val="00667747"/>
    <w:rsid w:val="0066788E"/>
    <w:rsid w:val="006678C9"/>
    <w:rsid w:val="00667E14"/>
    <w:rsid w:val="00670316"/>
    <w:rsid w:val="00670A6D"/>
    <w:rsid w:val="00670B40"/>
    <w:rsid w:val="00670CE4"/>
    <w:rsid w:val="00671225"/>
    <w:rsid w:val="006716C2"/>
    <w:rsid w:val="0067171C"/>
    <w:rsid w:val="00671B2E"/>
    <w:rsid w:val="00671C41"/>
    <w:rsid w:val="00671D1B"/>
    <w:rsid w:val="00671E53"/>
    <w:rsid w:val="00671F03"/>
    <w:rsid w:val="00672359"/>
    <w:rsid w:val="0067284F"/>
    <w:rsid w:val="006728D5"/>
    <w:rsid w:val="00672BE9"/>
    <w:rsid w:val="00672C0D"/>
    <w:rsid w:val="00672D08"/>
    <w:rsid w:val="00672F1F"/>
    <w:rsid w:val="0067306D"/>
    <w:rsid w:val="006730F0"/>
    <w:rsid w:val="00673B43"/>
    <w:rsid w:val="00673F2A"/>
    <w:rsid w:val="00673FA9"/>
    <w:rsid w:val="00673FDD"/>
    <w:rsid w:val="006742B1"/>
    <w:rsid w:val="00674422"/>
    <w:rsid w:val="00674494"/>
    <w:rsid w:val="006750AF"/>
    <w:rsid w:val="006751E2"/>
    <w:rsid w:val="006754FE"/>
    <w:rsid w:val="0067583C"/>
    <w:rsid w:val="006759B9"/>
    <w:rsid w:val="00675A7B"/>
    <w:rsid w:val="00675CA8"/>
    <w:rsid w:val="00676439"/>
    <w:rsid w:val="006766C8"/>
    <w:rsid w:val="006767DB"/>
    <w:rsid w:val="006767F0"/>
    <w:rsid w:val="00677089"/>
    <w:rsid w:val="0067752F"/>
    <w:rsid w:val="006775D9"/>
    <w:rsid w:val="00677F18"/>
    <w:rsid w:val="00677FCB"/>
    <w:rsid w:val="006801DC"/>
    <w:rsid w:val="00680B00"/>
    <w:rsid w:val="00680C4D"/>
    <w:rsid w:val="00680CF7"/>
    <w:rsid w:val="00680FF5"/>
    <w:rsid w:val="00681125"/>
    <w:rsid w:val="0068112D"/>
    <w:rsid w:val="00681443"/>
    <w:rsid w:val="00681482"/>
    <w:rsid w:val="0068234C"/>
    <w:rsid w:val="0068241E"/>
    <w:rsid w:val="006826B6"/>
    <w:rsid w:val="006826F7"/>
    <w:rsid w:val="00682819"/>
    <w:rsid w:val="00682FE4"/>
    <w:rsid w:val="0068366E"/>
    <w:rsid w:val="006836E4"/>
    <w:rsid w:val="00683C1E"/>
    <w:rsid w:val="00684002"/>
    <w:rsid w:val="006840AD"/>
    <w:rsid w:val="00684150"/>
    <w:rsid w:val="006848FC"/>
    <w:rsid w:val="00684990"/>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7D9"/>
    <w:rsid w:val="0068795A"/>
    <w:rsid w:val="006879D5"/>
    <w:rsid w:val="006901A0"/>
    <w:rsid w:val="006905E2"/>
    <w:rsid w:val="00691053"/>
    <w:rsid w:val="006910AA"/>
    <w:rsid w:val="006912EA"/>
    <w:rsid w:val="006913FF"/>
    <w:rsid w:val="006916A7"/>
    <w:rsid w:val="00691743"/>
    <w:rsid w:val="00691E2E"/>
    <w:rsid w:val="0069209E"/>
    <w:rsid w:val="006922DE"/>
    <w:rsid w:val="0069251E"/>
    <w:rsid w:val="00692785"/>
    <w:rsid w:val="00692848"/>
    <w:rsid w:val="00692E20"/>
    <w:rsid w:val="00692F3E"/>
    <w:rsid w:val="006931F6"/>
    <w:rsid w:val="006937C7"/>
    <w:rsid w:val="00693C41"/>
    <w:rsid w:val="00693CFD"/>
    <w:rsid w:val="006943CD"/>
    <w:rsid w:val="0069458B"/>
    <w:rsid w:val="00694693"/>
    <w:rsid w:val="00694AB0"/>
    <w:rsid w:val="006955F2"/>
    <w:rsid w:val="00695E4B"/>
    <w:rsid w:val="00695FF2"/>
    <w:rsid w:val="00696A3D"/>
    <w:rsid w:val="00696A73"/>
    <w:rsid w:val="006971DB"/>
    <w:rsid w:val="006976F0"/>
    <w:rsid w:val="00697866"/>
    <w:rsid w:val="00697D40"/>
    <w:rsid w:val="00697DEA"/>
    <w:rsid w:val="00697F05"/>
    <w:rsid w:val="006A0179"/>
    <w:rsid w:val="006A0330"/>
    <w:rsid w:val="006A08A8"/>
    <w:rsid w:val="006A0929"/>
    <w:rsid w:val="006A09CE"/>
    <w:rsid w:val="006A0EE2"/>
    <w:rsid w:val="006A124D"/>
    <w:rsid w:val="006A1560"/>
    <w:rsid w:val="006A1C18"/>
    <w:rsid w:val="006A23B8"/>
    <w:rsid w:val="006A23E4"/>
    <w:rsid w:val="006A2421"/>
    <w:rsid w:val="006A2562"/>
    <w:rsid w:val="006A27E7"/>
    <w:rsid w:val="006A28A2"/>
    <w:rsid w:val="006A2BF4"/>
    <w:rsid w:val="006A2CBF"/>
    <w:rsid w:val="006A2D05"/>
    <w:rsid w:val="006A306B"/>
    <w:rsid w:val="006A37FE"/>
    <w:rsid w:val="006A39C2"/>
    <w:rsid w:val="006A3DF4"/>
    <w:rsid w:val="006A3FD7"/>
    <w:rsid w:val="006A4B42"/>
    <w:rsid w:val="006A4CBE"/>
    <w:rsid w:val="006A4F67"/>
    <w:rsid w:val="006A505B"/>
    <w:rsid w:val="006A5C9B"/>
    <w:rsid w:val="006A6046"/>
    <w:rsid w:val="006A606A"/>
    <w:rsid w:val="006A692F"/>
    <w:rsid w:val="006A6969"/>
    <w:rsid w:val="006A6A10"/>
    <w:rsid w:val="006A6A87"/>
    <w:rsid w:val="006A6F9B"/>
    <w:rsid w:val="006A728A"/>
    <w:rsid w:val="006A734E"/>
    <w:rsid w:val="006A7C0A"/>
    <w:rsid w:val="006B0075"/>
    <w:rsid w:val="006B0204"/>
    <w:rsid w:val="006B02EB"/>
    <w:rsid w:val="006B0446"/>
    <w:rsid w:val="006B045C"/>
    <w:rsid w:val="006B08D2"/>
    <w:rsid w:val="006B0A6F"/>
    <w:rsid w:val="006B0A8B"/>
    <w:rsid w:val="006B0C17"/>
    <w:rsid w:val="006B0CAF"/>
    <w:rsid w:val="006B0E74"/>
    <w:rsid w:val="006B1068"/>
    <w:rsid w:val="006B16C6"/>
    <w:rsid w:val="006B16F5"/>
    <w:rsid w:val="006B1714"/>
    <w:rsid w:val="006B197D"/>
    <w:rsid w:val="006B1AD8"/>
    <w:rsid w:val="006B1FB7"/>
    <w:rsid w:val="006B2336"/>
    <w:rsid w:val="006B23AA"/>
    <w:rsid w:val="006B23AE"/>
    <w:rsid w:val="006B2440"/>
    <w:rsid w:val="006B2581"/>
    <w:rsid w:val="006B25FB"/>
    <w:rsid w:val="006B2670"/>
    <w:rsid w:val="006B28CF"/>
    <w:rsid w:val="006B299B"/>
    <w:rsid w:val="006B2A21"/>
    <w:rsid w:val="006B2A95"/>
    <w:rsid w:val="006B3485"/>
    <w:rsid w:val="006B372B"/>
    <w:rsid w:val="006B3A73"/>
    <w:rsid w:val="006B3BE8"/>
    <w:rsid w:val="006B3D84"/>
    <w:rsid w:val="006B3E78"/>
    <w:rsid w:val="006B431D"/>
    <w:rsid w:val="006B43C2"/>
    <w:rsid w:val="006B48C7"/>
    <w:rsid w:val="006B4B79"/>
    <w:rsid w:val="006B4BD9"/>
    <w:rsid w:val="006B533C"/>
    <w:rsid w:val="006B5893"/>
    <w:rsid w:val="006B59BD"/>
    <w:rsid w:val="006B6657"/>
    <w:rsid w:val="006B667D"/>
    <w:rsid w:val="006B66DD"/>
    <w:rsid w:val="006B6970"/>
    <w:rsid w:val="006B7465"/>
    <w:rsid w:val="006B758C"/>
    <w:rsid w:val="006B75E4"/>
    <w:rsid w:val="006B7BDD"/>
    <w:rsid w:val="006B7DA7"/>
    <w:rsid w:val="006C005A"/>
    <w:rsid w:val="006C00BC"/>
    <w:rsid w:val="006C012D"/>
    <w:rsid w:val="006C0266"/>
    <w:rsid w:val="006C030E"/>
    <w:rsid w:val="006C03DD"/>
    <w:rsid w:val="006C0618"/>
    <w:rsid w:val="006C0789"/>
    <w:rsid w:val="006C07FB"/>
    <w:rsid w:val="006C095F"/>
    <w:rsid w:val="006C0D2A"/>
    <w:rsid w:val="006C11AD"/>
    <w:rsid w:val="006C184D"/>
    <w:rsid w:val="006C1AF3"/>
    <w:rsid w:val="006C2048"/>
    <w:rsid w:val="006C208F"/>
    <w:rsid w:val="006C217B"/>
    <w:rsid w:val="006C2271"/>
    <w:rsid w:val="006C2370"/>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560"/>
    <w:rsid w:val="006C457B"/>
    <w:rsid w:val="006C4C0B"/>
    <w:rsid w:val="006C4FD6"/>
    <w:rsid w:val="006C5130"/>
    <w:rsid w:val="006C51EE"/>
    <w:rsid w:val="006C5483"/>
    <w:rsid w:val="006C57E6"/>
    <w:rsid w:val="006C5808"/>
    <w:rsid w:val="006C583C"/>
    <w:rsid w:val="006C584F"/>
    <w:rsid w:val="006C5BAD"/>
    <w:rsid w:val="006C6105"/>
    <w:rsid w:val="006C628C"/>
    <w:rsid w:val="006C63A8"/>
    <w:rsid w:val="006C63F7"/>
    <w:rsid w:val="006C6848"/>
    <w:rsid w:val="006C685E"/>
    <w:rsid w:val="006C68D4"/>
    <w:rsid w:val="006C68E7"/>
    <w:rsid w:val="006C6904"/>
    <w:rsid w:val="006C6E16"/>
    <w:rsid w:val="006C7407"/>
    <w:rsid w:val="006C7694"/>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9D"/>
    <w:rsid w:val="006D17CF"/>
    <w:rsid w:val="006D19B6"/>
    <w:rsid w:val="006D1ABF"/>
    <w:rsid w:val="006D1B32"/>
    <w:rsid w:val="006D2477"/>
    <w:rsid w:val="006D2492"/>
    <w:rsid w:val="006D25A1"/>
    <w:rsid w:val="006D2668"/>
    <w:rsid w:val="006D28E2"/>
    <w:rsid w:val="006D3215"/>
    <w:rsid w:val="006D326D"/>
    <w:rsid w:val="006D3282"/>
    <w:rsid w:val="006D3397"/>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5E"/>
    <w:rsid w:val="006D5448"/>
    <w:rsid w:val="006D57A4"/>
    <w:rsid w:val="006D58B7"/>
    <w:rsid w:val="006D5D59"/>
    <w:rsid w:val="006D6633"/>
    <w:rsid w:val="006D66AE"/>
    <w:rsid w:val="006D6706"/>
    <w:rsid w:val="006D6DAD"/>
    <w:rsid w:val="006D6EA9"/>
    <w:rsid w:val="006D74A5"/>
    <w:rsid w:val="006D75EF"/>
    <w:rsid w:val="006D778F"/>
    <w:rsid w:val="006D7869"/>
    <w:rsid w:val="006D78FA"/>
    <w:rsid w:val="006D791B"/>
    <w:rsid w:val="006D7A7D"/>
    <w:rsid w:val="006D7B54"/>
    <w:rsid w:val="006D7E3D"/>
    <w:rsid w:val="006E0091"/>
    <w:rsid w:val="006E0107"/>
    <w:rsid w:val="006E0261"/>
    <w:rsid w:val="006E0444"/>
    <w:rsid w:val="006E05A6"/>
    <w:rsid w:val="006E0857"/>
    <w:rsid w:val="006E093A"/>
    <w:rsid w:val="006E09F5"/>
    <w:rsid w:val="006E0BB4"/>
    <w:rsid w:val="006E0D15"/>
    <w:rsid w:val="006E0D88"/>
    <w:rsid w:val="006E0E8B"/>
    <w:rsid w:val="006E1029"/>
    <w:rsid w:val="006E124B"/>
    <w:rsid w:val="006E160B"/>
    <w:rsid w:val="006E16D7"/>
    <w:rsid w:val="006E176B"/>
    <w:rsid w:val="006E1C4A"/>
    <w:rsid w:val="006E1EE6"/>
    <w:rsid w:val="006E22E4"/>
    <w:rsid w:val="006E231E"/>
    <w:rsid w:val="006E2558"/>
    <w:rsid w:val="006E25AA"/>
    <w:rsid w:val="006E2CF7"/>
    <w:rsid w:val="006E31BA"/>
    <w:rsid w:val="006E3213"/>
    <w:rsid w:val="006E3874"/>
    <w:rsid w:val="006E39F5"/>
    <w:rsid w:val="006E3BB8"/>
    <w:rsid w:val="006E3CE1"/>
    <w:rsid w:val="006E3F25"/>
    <w:rsid w:val="006E3F65"/>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90"/>
    <w:rsid w:val="006E610B"/>
    <w:rsid w:val="006E6629"/>
    <w:rsid w:val="006E667B"/>
    <w:rsid w:val="006E6AAE"/>
    <w:rsid w:val="006E6D3A"/>
    <w:rsid w:val="006E6E92"/>
    <w:rsid w:val="006E7113"/>
    <w:rsid w:val="006E7B99"/>
    <w:rsid w:val="006E7BB2"/>
    <w:rsid w:val="006E7BEB"/>
    <w:rsid w:val="006E7DA7"/>
    <w:rsid w:val="006E7F0F"/>
    <w:rsid w:val="006F0294"/>
    <w:rsid w:val="006F0C79"/>
    <w:rsid w:val="006F0ED3"/>
    <w:rsid w:val="006F0F16"/>
    <w:rsid w:val="006F1002"/>
    <w:rsid w:val="006F1010"/>
    <w:rsid w:val="006F10D9"/>
    <w:rsid w:val="006F11B8"/>
    <w:rsid w:val="006F1412"/>
    <w:rsid w:val="006F14DA"/>
    <w:rsid w:val="006F19CE"/>
    <w:rsid w:val="006F1A9C"/>
    <w:rsid w:val="006F1E36"/>
    <w:rsid w:val="006F1EB6"/>
    <w:rsid w:val="006F1F71"/>
    <w:rsid w:val="006F2718"/>
    <w:rsid w:val="006F28F4"/>
    <w:rsid w:val="006F2916"/>
    <w:rsid w:val="006F2955"/>
    <w:rsid w:val="006F2AD6"/>
    <w:rsid w:val="006F2D3C"/>
    <w:rsid w:val="006F2E48"/>
    <w:rsid w:val="006F32AC"/>
    <w:rsid w:val="006F3687"/>
    <w:rsid w:val="006F38A9"/>
    <w:rsid w:val="006F41DF"/>
    <w:rsid w:val="006F41EF"/>
    <w:rsid w:val="006F4396"/>
    <w:rsid w:val="006F4480"/>
    <w:rsid w:val="006F46EE"/>
    <w:rsid w:val="006F487A"/>
    <w:rsid w:val="006F4B1A"/>
    <w:rsid w:val="006F4F01"/>
    <w:rsid w:val="006F525A"/>
    <w:rsid w:val="006F55E3"/>
    <w:rsid w:val="006F55EF"/>
    <w:rsid w:val="006F5608"/>
    <w:rsid w:val="006F566C"/>
    <w:rsid w:val="006F57B9"/>
    <w:rsid w:val="006F5B2A"/>
    <w:rsid w:val="006F5DA3"/>
    <w:rsid w:val="006F5EEA"/>
    <w:rsid w:val="006F5FA0"/>
    <w:rsid w:val="006F6107"/>
    <w:rsid w:val="006F61A3"/>
    <w:rsid w:val="006F630C"/>
    <w:rsid w:val="006F654B"/>
    <w:rsid w:val="006F68F1"/>
    <w:rsid w:val="006F6AEF"/>
    <w:rsid w:val="006F6F84"/>
    <w:rsid w:val="006F6FDB"/>
    <w:rsid w:val="006F72B8"/>
    <w:rsid w:val="006F7460"/>
    <w:rsid w:val="006F751A"/>
    <w:rsid w:val="00700425"/>
    <w:rsid w:val="00700522"/>
    <w:rsid w:val="007005F8"/>
    <w:rsid w:val="00700764"/>
    <w:rsid w:val="00700B07"/>
    <w:rsid w:val="00700D45"/>
    <w:rsid w:val="007010D5"/>
    <w:rsid w:val="007014A8"/>
    <w:rsid w:val="007017B8"/>
    <w:rsid w:val="0070194D"/>
    <w:rsid w:val="00701C39"/>
    <w:rsid w:val="00701FD4"/>
    <w:rsid w:val="00702262"/>
    <w:rsid w:val="007022E7"/>
    <w:rsid w:val="007023DC"/>
    <w:rsid w:val="007025D3"/>
    <w:rsid w:val="00702ECA"/>
    <w:rsid w:val="00702FF3"/>
    <w:rsid w:val="00703120"/>
    <w:rsid w:val="00703224"/>
    <w:rsid w:val="00703588"/>
    <w:rsid w:val="00703863"/>
    <w:rsid w:val="00703969"/>
    <w:rsid w:val="007041FD"/>
    <w:rsid w:val="0070450E"/>
    <w:rsid w:val="00704D89"/>
    <w:rsid w:val="00704FDE"/>
    <w:rsid w:val="00704FE0"/>
    <w:rsid w:val="00705056"/>
    <w:rsid w:val="0070522F"/>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421"/>
    <w:rsid w:val="0070756F"/>
    <w:rsid w:val="00707618"/>
    <w:rsid w:val="00707700"/>
    <w:rsid w:val="007077FD"/>
    <w:rsid w:val="00707838"/>
    <w:rsid w:val="00707A0E"/>
    <w:rsid w:val="00707A62"/>
    <w:rsid w:val="00707B93"/>
    <w:rsid w:val="00710240"/>
    <w:rsid w:val="007107A4"/>
    <w:rsid w:val="00710AA1"/>
    <w:rsid w:val="00710B96"/>
    <w:rsid w:val="00710D45"/>
    <w:rsid w:val="00710F29"/>
    <w:rsid w:val="00710FA1"/>
    <w:rsid w:val="00711167"/>
    <w:rsid w:val="007114FD"/>
    <w:rsid w:val="00711634"/>
    <w:rsid w:val="0071166B"/>
    <w:rsid w:val="00711DED"/>
    <w:rsid w:val="00711EE2"/>
    <w:rsid w:val="0071247E"/>
    <w:rsid w:val="007125FB"/>
    <w:rsid w:val="00712B23"/>
    <w:rsid w:val="00712EDD"/>
    <w:rsid w:val="00713001"/>
    <w:rsid w:val="007133E5"/>
    <w:rsid w:val="00713A37"/>
    <w:rsid w:val="00713EB1"/>
    <w:rsid w:val="00713F78"/>
    <w:rsid w:val="0071455F"/>
    <w:rsid w:val="007145E0"/>
    <w:rsid w:val="00714880"/>
    <w:rsid w:val="007149C0"/>
    <w:rsid w:val="00714A88"/>
    <w:rsid w:val="00714C54"/>
    <w:rsid w:val="00714D86"/>
    <w:rsid w:val="007152CF"/>
    <w:rsid w:val="00715524"/>
    <w:rsid w:val="007156B3"/>
    <w:rsid w:val="00715864"/>
    <w:rsid w:val="007164C1"/>
    <w:rsid w:val="0071663E"/>
    <w:rsid w:val="00716B1B"/>
    <w:rsid w:val="00716D05"/>
    <w:rsid w:val="00716DE4"/>
    <w:rsid w:val="00717265"/>
    <w:rsid w:val="00717426"/>
    <w:rsid w:val="0071747B"/>
    <w:rsid w:val="007174A3"/>
    <w:rsid w:val="00717600"/>
    <w:rsid w:val="00717A52"/>
    <w:rsid w:val="00720612"/>
    <w:rsid w:val="00720674"/>
    <w:rsid w:val="007209BB"/>
    <w:rsid w:val="00720D46"/>
    <w:rsid w:val="00721131"/>
    <w:rsid w:val="0072156E"/>
    <w:rsid w:val="007215C5"/>
    <w:rsid w:val="00721694"/>
    <w:rsid w:val="00721749"/>
    <w:rsid w:val="007217B8"/>
    <w:rsid w:val="00721AE3"/>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C9"/>
    <w:rsid w:val="00723E0B"/>
    <w:rsid w:val="007240F9"/>
    <w:rsid w:val="00724DF3"/>
    <w:rsid w:val="00724EF8"/>
    <w:rsid w:val="0072551D"/>
    <w:rsid w:val="00725615"/>
    <w:rsid w:val="0072569C"/>
    <w:rsid w:val="00725AF8"/>
    <w:rsid w:val="00725BB8"/>
    <w:rsid w:val="0072600C"/>
    <w:rsid w:val="007260A3"/>
    <w:rsid w:val="00726124"/>
    <w:rsid w:val="00726203"/>
    <w:rsid w:val="007262E3"/>
    <w:rsid w:val="00726B5A"/>
    <w:rsid w:val="00726D0A"/>
    <w:rsid w:val="00726E62"/>
    <w:rsid w:val="00727264"/>
    <w:rsid w:val="0072784E"/>
    <w:rsid w:val="00727B58"/>
    <w:rsid w:val="00727C5B"/>
    <w:rsid w:val="0073004A"/>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C1D"/>
    <w:rsid w:val="00733179"/>
    <w:rsid w:val="00733C8A"/>
    <w:rsid w:val="00733DEB"/>
    <w:rsid w:val="00733F44"/>
    <w:rsid w:val="00734038"/>
    <w:rsid w:val="00734441"/>
    <w:rsid w:val="0073469F"/>
    <w:rsid w:val="00734717"/>
    <w:rsid w:val="00734A59"/>
    <w:rsid w:val="00734E6D"/>
    <w:rsid w:val="00735197"/>
    <w:rsid w:val="00735252"/>
    <w:rsid w:val="00735313"/>
    <w:rsid w:val="007356A6"/>
    <w:rsid w:val="00735C10"/>
    <w:rsid w:val="00735E01"/>
    <w:rsid w:val="00736430"/>
    <w:rsid w:val="00736444"/>
    <w:rsid w:val="007367DF"/>
    <w:rsid w:val="00736D35"/>
    <w:rsid w:val="00736DD9"/>
    <w:rsid w:val="00736DF4"/>
    <w:rsid w:val="007375B8"/>
    <w:rsid w:val="00740069"/>
    <w:rsid w:val="007400A2"/>
    <w:rsid w:val="007401B3"/>
    <w:rsid w:val="00740296"/>
    <w:rsid w:val="007402B4"/>
    <w:rsid w:val="007403C8"/>
    <w:rsid w:val="00740415"/>
    <w:rsid w:val="007404EE"/>
    <w:rsid w:val="0074090D"/>
    <w:rsid w:val="00740F41"/>
    <w:rsid w:val="007413BC"/>
    <w:rsid w:val="00741482"/>
    <w:rsid w:val="00741C42"/>
    <w:rsid w:val="00741C76"/>
    <w:rsid w:val="0074209A"/>
    <w:rsid w:val="00742831"/>
    <w:rsid w:val="007428F2"/>
    <w:rsid w:val="00742A01"/>
    <w:rsid w:val="00742A6B"/>
    <w:rsid w:val="00742B26"/>
    <w:rsid w:val="007437AB"/>
    <w:rsid w:val="00743964"/>
    <w:rsid w:val="00743C20"/>
    <w:rsid w:val="00743E07"/>
    <w:rsid w:val="00744280"/>
    <w:rsid w:val="00744479"/>
    <w:rsid w:val="0074465C"/>
    <w:rsid w:val="00744671"/>
    <w:rsid w:val="007448A1"/>
    <w:rsid w:val="007449D8"/>
    <w:rsid w:val="00744A0E"/>
    <w:rsid w:val="00745580"/>
    <w:rsid w:val="00745650"/>
    <w:rsid w:val="00745CA7"/>
    <w:rsid w:val="00746003"/>
    <w:rsid w:val="00746184"/>
    <w:rsid w:val="007462AE"/>
    <w:rsid w:val="007463D7"/>
    <w:rsid w:val="007465AB"/>
    <w:rsid w:val="00746892"/>
    <w:rsid w:val="007469F5"/>
    <w:rsid w:val="00746B2E"/>
    <w:rsid w:val="00746BF1"/>
    <w:rsid w:val="00746E24"/>
    <w:rsid w:val="00746E3D"/>
    <w:rsid w:val="007470AF"/>
    <w:rsid w:val="00747534"/>
    <w:rsid w:val="0074755A"/>
    <w:rsid w:val="00747570"/>
    <w:rsid w:val="007476A0"/>
    <w:rsid w:val="00747823"/>
    <w:rsid w:val="0074783A"/>
    <w:rsid w:val="007478C9"/>
    <w:rsid w:val="00747944"/>
    <w:rsid w:val="00747A7E"/>
    <w:rsid w:val="00747A90"/>
    <w:rsid w:val="00747AC6"/>
    <w:rsid w:val="00747AEA"/>
    <w:rsid w:val="00750056"/>
    <w:rsid w:val="007501A1"/>
    <w:rsid w:val="00750A42"/>
    <w:rsid w:val="00750AF6"/>
    <w:rsid w:val="007511E9"/>
    <w:rsid w:val="0075121E"/>
    <w:rsid w:val="00751718"/>
    <w:rsid w:val="00751BD8"/>
    <w:rsid w:val="00751BFC"/>
    <w:rsid w:val="00751DD7"/>
    <w:rsid w:val="00751F7A"/>
    <w:rsid w:val="007520AF"/>
    <w:rsid w:val="007520C4"/>
    <w:rsid w:val="00752498"/>
    <w:rsid w:val="007529BA"/>
    <w:rsid w:val="00752B03"/>
    <w:rsid w:val="00752D8D"/>
    <w:rsid w:val="00752F32"/>
    <w:rsid w:val="007536EF"/>
    <w:rsid w:val="007539D9"/>
    <w:rsid w:val="00753B8A"/>
    <w:rsid w:val="00754034"/>
    <w:rsid w:val="00754167"/>
    <w:rsid w:val="007543A1"/>
    <w:rsid w:val="007549EA"/>
    <w:rsid w:val="00755314"/>
    <w:rsid w:val="0075575F"/>
    <w:rsid w:val="007560D6"/>
    <w:rsid w:val="007562B1"/>
    <w:rsid w:val="0075650A"/>
    <w:rsid w:val="007565A4"/>
    <w:rsid w:val="00756813"/>
    <w:rsid w:val="00756C83"/>
    <w:rsid w:val="00756DDA"/>
    <w:rsid w:val="00756E1D"/>
    <w:rsid w:val="00756F65"/>
    <w:rsid w:val="00756FFD"/>
    <w:rsid w:val="007571A0"/>
    <w:rsid w:val="0075754C"/>
    <w:rsid w:val="00757845"/>
    <w:rsid w:val="00757C94"/>
    <w:rsid w:val="00760C0B"/>
    <w:rsid w:val="00760F1F"/>
    <w:rsid w:val="007614A2"/>
    <w:rsid w:val="0076152C"/>
    <w:rsid w:val="007615B5"/>
    <w:rsid w:val="0076160D"/>
    <w:rsid w:val="0076167D"/>
    <w:rsid w:val="00761975"/>
    <w:rsid w:val="00761ADB"/>
    <w:rsid w:val="00761C06"/>
    <w:rsid w:val="00761C67"/>
    <w:rsid w:val="00761CE3"/>
    <w:rsid w:val="00761E3E"/>
    <w:rsid w:val="00761ECC"/>
    <w:rsid w:val="00762008"/>
    <w:rsid w:val="00762194"/>
    <w:rsid w:val="00762209"/>
    <w:rsid w:val="0076271D"/>
    <w:rsid w:val="00762E97"/>
    <w:rsid w:val="0076317D"/>
    <w:rsid w:val="0076331F"/>
    <w:rsid w:val="00763826"/>
    <w:rsid w:val="00763943"/>
    <w:rsid w:val="007639B2"/>
    <w:rsid w:val="00763DE4"/>
    <w:rsid w:val="00763EC3"/>
    <w:rsid w:val="00763F24"/>
    <w:rsid w:val="00763FC7"/>
    <w:rsid w:val="00763FDD"/>
    <w:rsid w:val="007642EA"/>
    <w:rsid w:val="007648A5"/>
    <w:rsid w:val="007652C1"/>
    <w:rsid w:val="00765646"/>
    <w:rsid w:val="0076578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857"/>
    <w:rsid w:val="00771478"/>
    <w:rsid w:val="0077161E"/>
    <w:rsid w:val="00771734"/>
    <w:rsid w:val="00771CF0"/>
    <w:rsid w:val="0077247F"/>
    <w:rsid w:val="00772A0E"/>
    <w:rsid w:val="00772FFC"/>
    <w:rsid w:val="00773391"/>
    <w:rsid w:val="00773902"/>
    <w:rsid w:val="00773907"/>
    <w:rsid w:val="00773C92"/>
    <w:rsid w:val="00773EFB"/>
    <w:rsid w:val="00774015"/>
    <w:rsid w:val="007745C4"/>
    <w:rsid w:val="007745C5"/>
    <w:rsid w:val="0077499C"/>
    <w:rsid w:val="00774B1E"/>
    <w:rsid w:val="00774BB1"/>
    <w:rsid w:val="00775335"/>
    <w:rsid w:val="007755E8"/>
    <w:rsid w:val="00775C43"/>
    <w:rsid w:val="00775DE6"/>
    <w:rsid w:val="00776006"/>
    <w:rsid w:val="0077602C"/>
    <w:rsid w:val="0077614C"/>
    <w:rsid w:val="007761A2"/>
    <w:rsid w:val="0077689F"/>
    <w:rsid w:val="007768F9"/>
    <w:rsid w:val="00776940"/>
    <w:rsid w:val="00776CD1"/>
    <w:rsid w:val="0077738B"/>
    <w:rsid w:val="0077765C"/>
    <w:rsid w:val="00777A77"/>
    <w:rsid w:val="00777B58"/>
    <w:rsid w:val="00777F9A"/>
    <w:rsid w:val="007806D6"/>
    <w:rsid w:val="0078099F"/>
    <w:rsid w:val="00780F68"/>
    <w:rsid w:val="007810A2"/>
    <w:rsid w:val="00781497"/>
    <w:rsid w:val="0078161E"/>
    <w:rsid w:val="0078166C"/>
    <w:rsid w:val="0078179B"/>
    <w:rsid w:val="00781AEE"/>
    <w:rsid w:val="00781B62"/>
    <w:rsid w:val="00781D2B"/>
    <w:rsid w:val="00781DBF"/>
    <w:rsid w:val="007820DC"/>
    <w:rsid w:val="0078235D"/>
    <w:rsid w:val="0078249C"/>
    <w:rsid w:val="007826C0"/>
    <w:rsid w:val="00782922"/>
    <w:rsid w:val="00782C86"/>
    <w:rsid w:val="00782F4B"/>
    <w:rsid w:val="00782F4C"/>
    <w:rsid w:val="00783749"/>
    <w:rsid w:val="007837B1"/>
    <w:rsid w:val="00783CE6"/>
    <w:rsid w:val="00783E30"/>
    <w:rsid w:val="00784111"/>
    <w:rsid w:val="007841F5"/>
    <w:rsid w:val="0078439C"/>
    <w:rsid w:val="00784936"/>
    <w:rsid w:val="00784E1A"/>
    <w:rsid w:val="00784E9B"/>
    <w:rsid w:val="00785053"/>
    <w:rsid w:val="007853A4"/>
    <w:rsid w:val="00785803"/>
    <w:rsid w:val="00785ADA"/>
    <w:rsid w:val="00785B8E"/>
    <w:rsid w:val="00786319"/>
    <w:rsid w:val="0078650A"/>
    <w:rsid w:val="007865FC"/>
    <w:rsid w:val="00786614"/>
    <w:rsid w:val="007866B3"/>
    <w:rsid w:val="00786754"/>
    <w:rsid w:val="0078686D"/>
    <w:rsid w:val="00786FA1"/>
    <w:rsid w:val="00787126"/>
    <w:rsid w:val="007871C6"/>
    <w:rsid w:val="007873E1"/>
    <w:rsid w:val="00787455"/>
    <w:rsid w:val="00787753"/>
    <w:rsid w:val="00787794"/>
    <w:rsid w:val="00787B3B"/>
    <w:rsid w:val="0079085F"/>
    <w:rsid w:val="00790B44"/>
    <w:rsid w:val="007910C2"/>
    <w:rsid w:val="0079133A"/>
    <w:rsid w:val="00791714"/>
    <w:rsid w:val="0079196A"/>
    <w:rsid w:val="00791D81"/>
    <w:rsid w:val="00791F44"/>
    <w:rsid w:val="007925B0"/>
    <w:rsid w:val="0079285C"/>
    <w:rsid w:val="007928E7"/>
    <w:rsid w:val="00792BE7"/>
    <w:rsid w:val="00792E58"/>
    <w:rsid w:val="00792F95"/>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7265"/>
    <w:rsid w:val="007974A0"/>
    <w:rsid w:val="00797533"/>
    <w:rsid w:val="007976A6"/>
    <w:rsid w:val="00797C07"/>
    <w:rsid w:val="00797E9C"/>
    <w:rsid w:val="00797F1C"/>
    <w:rsid w:val="007A02D2"/>
    <w:rsid w:val="007A03BE"/>
    <w:rsid w:val="007A0644"/>
    <w:rsid w:val="007A0781"/>
    <w:rsid w:val="007A118F"/>
    <w:rsid w:val="007A12EC"/>
    <w:rsid w:val="007A1BCB"/>
    <w:rsid w:val="007A1CF4"/>
    <w:rsid w:val="007A1DA2"/>
    <w:rsid w:val="007A224C"/>
    <w:rsid w:val="007A26A6"/>
    <w:rsid w:val="007A293C"/>
    <w:rsid w:val="007A2965"/>
    <w:rsid w:val="007A2FB0"/>
    <w:rsid w:val="007A30BF"/>
    <w:rsid w:val="007A3590"/>
    <w:rsid w:val="007A3647"/>
    <w:rsid w:val="007A38C2"/>
    <w:rsid w:val="007A3A18"/>
    <w:rsid w:val="007A3AA4"/>
    <w:rsid w:val="007A40F3"/>
    <w:rsid w:val="007A46C8"/>
    <w:rsid w:val="007A4811"/>
    <w:rsid w:val="007A4A4B"/>
    <w:rsid w:val="007A4C38"/>
    <w:rsid w:val="007A5282"/>
    <w:rsid w:val="007A5340"/>
    <w:rsid w:val="007A53CA"/>
    <w:rsid w:val="007A547E"/>
    <w:rsid w:val="007A59A9"/>
    <w:rsid w:val="007A5B93"/>
    <w:rsid w:val="007A5F1E"/>
    <w:rsid w:val="007A6208"/>
    <w:rsid w:val="007A6432"/>
    <w:rsid w:val="007A6481"/>
    <w:rsid w:val="007A6590"/>
    <w:rsid w:val="007A65BA"/>
    <w:rsid w:val="007A666A"/>
    <w:rsid w:val="007A6749"/>
    <w:rsid w:val="007A6B70"/>
    <w:rsid w:val="007A6BF0"/>
    <w:rsid w:val="007A6F11"/>
    <w:rsid w:val="007A702D"/>
    <w:rsid w:val="007A7063"/>
    <w:rsid w:val="007A7335"/>
    <w:rsid w:val="007A7465"/>
    <w:rsid w:val="007A78A2"/>
    <w:rsid w:val="007A7BAF"/>
    <w:rsid w:val="007A7DD2"/>
    <w:rsid w:val="007A7FCB"/>
    <w:rsid w:val="007B0042"/>
    <w:rsid w:val="007B00E8"/>
    <w:rsid w:val="007B0251"/>
    <w:rsid w:val="007B03D6"/>
    <w:rsid w:val="007B03FD"/>
    <w:rsid w:val="007B0473"/>
    <w:rsid w:val="007B07B4"/>
    <w:rsid w:val="007B07E3"/>
    <w:rsid w:val="007B081B"/>
    <w:rsid w:val="007B0AED"/>
    <w:rsid w:val="007B0B7C"/>
    <w:rsid w:val="007B0F33"/>
    <w:rsid w:val="007B16FF"/>
    <w:rsid w:val="007B1A2B"/>
    <w:rsid w:val="007B1D1A"/>
    <w:rsid w:val="007B20D0"/>
    <w:rsid w:val="007B24D4"/>
    <w:rsid w:val="007B2759"/>
    <w:rsid w:val="007B27BD"/>
    <w:rsid w:val="007B2B35"/>
    <w:rsid w:val="007B2E27"/>
    <w:rsid w:val="007B32F4"/>
    <w:rsid w:val="007B3A32"/>
    <w:rsid w:val="007B3C84"/>
    <w:rsid w:val="007B4470"/>
    <w:rsid w:val="007B44AE"/>
    <w:rsid w:val="007B459C"/>
    <w:rsid w:val="007B47DE"/>
    <w:rsid w:val="007B49C8"/>
    <w:rsid w:val="007B4F4E"/>
    <w:rsid w:val="007B500D"/>
    <w:rsid w:val="007B5101"/>
    <w:rsid w:val="007B516E"/>
    <w:rsid w:val="007B53D6"/>
    <w:rsid w:val="007B5635"/>
    <w:rsid w:val="007B58E6"/>
    <w:rsid w:val="007B6006"/>
    <w:rsid w:val="007B60F5"/>
    <w:rsid w:val="007B6224"/>
    <w:rsid w:val="007B6265"/>
    <w:rsid w:val="007B660B"/>
    <w:rsid w:val="007B675C"/>
    <w:rsid w:val="007B687F"/>
    <w:rsid w:val="007B6BD6"/>
    <w:rsid w:val="007B6C71"/>
    <w:rsid w:val="007B70A7"/>
    <w:rsid w:val="007B7538"/>
    <w:rsid w:val="007B758A"/>
    <w:rsid w:val="007B76CC"/>
    <w:rsid w:val="007B7830"/>
    <w:rsid w:val="007B7929"/>
    <w:rsid w:val="007B79FC"/>
    <w:rsid w:val="007B7A64"/>
    <w:rsid w:val="007B7AE8"/>
    <w:rsid w:val="007C0588"/>
    <w:rsid w:val="007C05BB"/>
    <w:rsid w:val="007C0775"/>
    <w:rsid w:val="007C07C0"/>
    <w:rsid w:val="007C0C39"/>
    <w:rsid w:val="007C1169"/>
    <w:rsid w:val="007C128F"/>
    <w:rsid w:val="007C1327"/>
    <w:rsid w:val="007C13F2"/>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CD1"/>
    <w:rsid w:val="007C4E40"/>
    <w:rsid w:val="007C501E"/>
    <w:rsid w:val="007C58A9"/>
    <w:rsid w:val="007C5952"/>
    <w:rsid w:val="007C5CDF"/>
    <w:rsid w:val="007C61E7"/>
    <w:rsid w:val="007C6201"/>
    <w:rsid w:val="007C6388"/>
    <w:rsid w:val="007C63E9"/>
    <w:rsid w:val="007C65DD"/>
    <w:rsid w:val="007C665D"/>
    <w:rsid w:val="007C69A1"/>
    <w:rsid w:val="007C69E6"/>
    <w:rsid w:val="007C6B5A"/>
    <w:rsid w:val="007C6E14"/>
    <w:rsid w:val="007C6E54"/>
    <w:rsid w:val="007C6FAE"/>
    <w:rsid w:val="007C6FF4"/>
    <w:rsid w:val="007C709D"/>
    <w:rsid w:val="007C71F7"/>
    <w:rsid w:val="007C7D51"/>
    <w:rsid w:val="007C7FB8"/>
    <w:rsid w:val="007D002F"/>
    <w:rsid w:val="007D01EA"/>
    <w:rsid w:val="007D025B"/>
    <w:rsid w:val="007D0270"/>
    <w:rsid w:val="007D02DD"/>
    <w:rsid w:val="007D036D"/>
    <w:rsid w:val="007D064E"/>
    <w:rsid w:val="007D0B36"/>
    <w:rsid w:val="007D1363"/>
    <w:rsid w:val="007D152A"/>
    <w:rsid w:val="007D1589"/>
    <w:rsid w:val="007D17B1"/>
    <w:rsid w:val="007D201F"/>
    <w:rsid w:val="007D21ED"/>
    <w:rsid w:val="007D2539"/>
    <w:rsid w:val="007D26CE"/>
    <w:rsid w:val="007D2921"/>
    <w:rsid w:val="007D29D3"/>
    <w:rsid w:val="007D2D5E"/>
    <w:rsid w:val="007D3025"/>
    <w:rsid w:val="007D305B"/>
    <w:rsid w:val="007D3062"/>
    <w:rsid w:val="007D31B4"/>
    <w:rsid w:val="007D3510"/>
    <w:rsid w:val="007D3525"/>
    <w:rsid w:val="007D3557"/>
    <w:rsid w:val="007D3579"/>
    <w:rsid w:val="007D3772"/>
    <w:rsid w:val="007D3995"/>
    <w:rsid w:val="007D39C7"/>
    <w:rsid w:val="007D3A90"/>
    <w:rsid w:val="007D3AE5"/>
    <w:rsid w:val="007D3F64"/>
    <w:rsid w:val="007D409A"/>
    <w:rsid w:val="007D4215"/>
    <w:rsid w:val="007D4267"/>
    <w:rsid w:val="007D4274"/>
    <w:rsid w:val="007D4385"/>
    <w:rsid w:val="007D452B"/>
    <w:rsid w:val="007D45C8"/>
    <w:rsid w:val="007D46E2"/>
    <w:rsid w:val="007D4865"/>
    <w:rsid w:val="007D49DB"/>
    <w:rsid w:val="007D4C5D"/>
    <w:rsid w:val="007D4D2F"/>
    <w:rsid w:val="007D4ECA"/>
    <w:rsid w:val="007D4F6B"/>
    <w:rsid w:val="007D51C8"/>
    <w:rsid w:val="007D54A1"/>
    <w:rsid w:val="007D5EDD"/>
    <w:rsid w:val="007D60DA"/>
    <w:rsid w:val="007D61FA"/>
    <w:rsid w:val="007D622F"/>
    <w:rsid w:val="007D6309"/>
    <w:rsid w:val="007D654B"/>
    <w:rsid w:val="007D6823"/>
    <w:rsid w:val="007D698C"/>
    <w:rsid w:val="007D6B52"/>
    <w:rsid w:val="007D6D26"/>
    <w:rsid w:val="007D75B5"/>
    <w:rsid w:val="007D7875"/>
    <w:rsid w:val="007D7CAD"/>
    <w:rsid w:val="007D7E9B"/>
    <w:rsid w:val="007E0115"/>
    <w:rsid w:val="007E02D1"/>
    <w:rsid w:val="007E0469"/>
    <w:rsid w:val="007E04C5"/>
    <w:rsid w:val="007E05F5"/>
    <w:rsid w:val="007E0776"/>
    <w:rsid w:val="007E09D2"/>
    <w:rsid w:val="007E0CE2"/>
    <w:rsid w:val="007E0CFF"/>
    <w:rsid w:val="007E0FCF"/>
    <w:rsid w:val="007E1394"/>
    <w:rsid w:val="007E1F4D"/>
    <w:rsid w:val="007E242A"/>
    <w:rsid w:val="007E255E"/>
    <w:rsid w:val="007E25BF"/>
    <w:rsid w:val="007E2BED"/>
    <w:rsid w:val="007E2C62"/>
    <w:rsid w:val="007E2F0F"/>
    <w:rsid w:val="007E3198"/>
    <w:rsid w:val="007E3225"/>
    <w:rsid w:val="007E3CDE"/>
    <w:rsid w:val="007E3DB8"/>
    <w:rsid w:val="007E49F7"/>
    <w:rsid w:val="007E4AA4"/>
    <w:rsid w:val="007E4B2C"/>
    <w:rsid w:val="007E506B"/>
    <w:rsid w:val="007E560A"/>
    <w:rsid w:val="007E5700"/>
    <w:rsid w:val="007E5BA7"/>
    <w:rsid w:val="007E5E1F"/>
    <w:rsid w:val="007E66B4"/>
    <w:rsid w:val="007E6A25"/>
    <w:rsid w:val="007E6AC8"/>
    <w:rsid w:val="007E6B27"/>
    <w:rsid w:val="007E6CE1"/>
    <w:rsid w:val="007E6D09"/>
    <w:rsid w:val="007E6F43"/>
    <w:rsid w:val="007E7113"/>
    <w:rsid w:val="007E7623"/>
    <w:rsid w:val="007E7B21"/>
    <w:rsid w:val="007F06CB"/>
    <w:rsid w:val="007F0748"/>
    <w:rsid w:val="007F0870"/>
    <w:rsid w:val="007F0A45"/>
    <w:rsid w:val="007F0BD7"/>
    <w:rsid w:val="007F0D6A"/>
    <w:rsid w:val="007F0E92"/>
    <w:rsid w:val="007F12F4"/>
    <w:rsid w:val="007F1345"/>
    <w:rsid w:val="007F134C"/>
    <w:rsid w:val="007F15B0"/>
    <w:rsid w:val="007F1B0A"/>
    <w:rsid w:val="007F21D3"/>
    <w:rsid w:val="007F24A2"/>
    <w:rsid w:val="007F26E3"/>
    <w:rsid w:val="007F2839"/>
    <w:rsid w:val="007F2CBB"/>
    <w:rsid w:val="007F3D7C"/>
    <w:rsid w:val="007F3DBE"/>
    <w:rsid w:val="007F46A4"/>
    <w:rsid w:val="007F483C"/>
    <w:rsid w:val="007F4A2A"/>
    <w:rsid w:val="007F4A8B"/>
    <w:rsid w:val="007F4B5D"/>
    <w:rsid w:val="007F4E5D"/>
    <w:rsid w:val="007F5021"/>
    <w:rsid w:val="007F5A5B"/>
    <w:rsid w:val="007F5AFB"/>
    <w:rsid w:val="007F5CD7"/>
    <w:rsid w:val="007F60DA"/>
    <w:rsid w:val="007F61A4"/>
    <w:rsid w:val="007F6511"/>
    <w:rsid w:val="007F6536"/>
    <w:rsid w:val="007F661A"/>
    <w:rsid w:val="007F68F6"/>
    <w:rsid w:val="007F6A77"/>
    <w:rsid w:val="007F6CB5"/>
    <w:rsid w:val="007F7870"/>
    <w:rsid w:val="007F78BE"/>
    <w:rsid w:val="007F795A"/>
    <w:rsid w:val="007F79F1"/>
    <w:rsid w:val="007F7AA2"/>
    <w:rsid w:val="007F7B1F"/>
    <w:rsid w:val="007F7CEB"/>
    <w:rsid w:val="008002B0"/>
    <w:rsid w:val="00800305"/>
    <w:rsid w:val="00800732"/>
    <w:rsid w:val="0080092C"/>
    <w:rsid w:val="00800D34"/>
    <w:rsid w:val="00800F50"/>
    <w:rsid w:val="00801150"/>
    <w:rsid w:val="008011B5"/>
    <w:rsid w:val="00801274"/>
    <w:rsid w:val="00801422"/>
    <w:rsid w:val="0080154C"/>
    <w:rsid w:val="00801B17"/>
    <w:rsid w:val="00801FDA"/>
    <w:rsid w:val="008021F7"/>
    <w:rsid w:val="00802719"/>
    <w:rsid w:val="00802815"/>
    <w:rsid w:val="00802880"/>
    <w:rsid w:val="00802965"/>
    <w:rsid w:val="00802CCB"/>
    <w:rsid w:val="00802F1D"/>
    <w:rsid w:val="00803684"/>
    <w:rsid w:val="00803869"/>
    <w:rsid w:val="00803ADD"/>
    <w:rsid w:val="00803B53"/>
    <w:rsid w:val="00803FB4"/>
    <w:rsid w:val="0080407E"/>
    <w:rsid w:val="00804106"/>
    <w:rsid w:val="008043E3"/>
    <w:rsid w:val="008047A3"/>
    <w:rsid w:val="00804EB0"/>
    <w:rsid w:val="00805556"/>
    <w:rsid w:val="008055E4"/>
    <w:rsid w:val="00805700"/>
    <w:rsid w:val="0080570A"/>
    <w:rsid w:val="00805799"/>
    <w:rsid w:val="008059B3"/>
    <w:rsid w:val="00805C54"/>
    <w:rsid w:val="00805C94"/>
    <w:rsid w:val="0080606A"/>
    <w:rsid w:val="00806102"/>
    <w:rsid w:val="00806115"/>
    <w:rsid w:val="00806215"/>
    <w:rsid w:val="00806663"/>
    <w:rsid w:val="00806802"/>
    <w:rsid w:val="00806914"/>
    <w:rsid w:val="00806C58"/>
    <w:rsid w:val="00806F0D"/>
    <w:rsid w:val="00806F20"/>
    <w:rsid w:val="00807362"/>
    <w:rsid w:val="00807D29"/>
    <w:rsid w:val="00807D9A"/>
    <w:rsid w:val="0081005B"/>
    <w:rsid w:val="0081048D"/>
    <w:rsid w:val="00810542"/>
    <w:rsid w:val="008105C0"/>
    <w:rsid w:val="00810B6C"/>
    <w:rsid w:val="00810FCB"/>
    <w:rsid w:val="0081107E"/>
    <w:rsid w:val="0081121C"/>
    <w:rsid w:val="00811BFE"/>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B68"/>
    <w:rsid w:val="00816020"/>
    <w:rsid w:val="00816045"/>
    <w:rsid w:val="00816085"/>
    <w:rsid w:val="00816504"/>
    <w:rsid w:val="00816A86"/>
    <w:rsid w:val="00816B3C"/>
    <w:rsid w:val="00816C90"/>
    <w:rsid w:val="008172C6"/>
    <w:rsid w:val="008176A8"/>
    <w:rsid w:val="00817794"/>
    <w:rsid w:val="00817875"/>
    <w:rsid w:val="00817A92"/>
    <w:rsid w:val="00817B2B"/>
    <w:rsid w:val="00817C03"/>
    <w:rsid w:val="00817E52"/>
    <w:rsid w:val="0082027C"/>
    <w:rsid w:val="008202C5"/>
    <w:rsid w:val="00820C98"/>
    <w:rsid w:val="00820DC8"/>
    <w:rsid w:val="00820DFC"/>
    <w:rsid w:val="00821429"/>
    <w:rsid w:val="00821481"/>
    <w:rsid w:val="00821E29"/>
    <w:rsid w:val="00821EAB"/>
    <w:rsid w:val="0082271D"/>
    <w:rsid w:val="00822A23"/>
    <w:rsid w:val="00822CF5"/>
    <w:rsid w:val="00823354"/>
    <w:rsid w:val="00823829"/>
    <w:rsid w:val="008239AA"/>
    <w:rsid w:val="008239C1"/>
    <w:rsid w:val="00823A4F"/>
    <w:rsid w:val="008240B4"/>
    <w:rsid w:val="00824724"/>
    <w:rsid w:val="00824786"/>
    <w:rsid w:val="0082488E"/>
    <w:rsid w:val="00824891"/>
    <w:rsid w:val="008249A0"/>
    <w:rsid w:val="00824A62"/>
    <w:rsid w:val="00824E7D"/>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8A"/>
    <w:rsid w:val="008300CA"/>
    <w:rsid w:val="0083016E"/>
    <w:rsid w:val="00830570"/>
    <w:rsid w:val="00830789"/>
    <w:rsid w:val="008307BA"/>
    <w:rsid w:val="00830C90"/>
    <w:rsid w:val="00830CA1"/>
    <w:rsid w:val="00830DA9"/>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A48"/>
    <w:rsid w:val="00833B39"/>
    <w:rsid w:val="00833B97"/>
    <w:rsid w:val="00833CF5"/>
    <w:rsid w:val="00833D30"/>
    <w:rsid w:val="00833DEA"/>
    <w:rsid w:val="00834131"/>
    <w:rsid w:val="00834366"/>
    <w:rsid w:val="0083453F"/>
    <w:rsid w:val="00834929"/>
    <w:rsid w:val="00834E76"/>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CB0"/>
    <w:rsid w:val="00837CCF"/>
    <w:rsid w:val="00840776"/>
    <w:rsid w:val="00840BFD"/>
    <w:rsid w:val="00840C33"/>
    <w:rsid w:val="008410DF"/>
    <w:rsid w:val="00841450"/>
    <w:rsid w:val="0084162E"/>
    <w:rsid w:val="00841702"/>
    <w:rsid w:val="008417D8"/>
    <w:rsid w:val="00841918"/>
    <w:rsid w:val="00841961"/>
    <w:rsid w:val="00841D06"/>
    <w:rsid w:val="00841E81"/>
    <w:rsid w:val="0084205A"/>
    <w:rsid w:val="00842067"/>
    <w:rsid w:val="008420A3"/>
    <w:rsid w:val="008425FC"/>
    <w:rsid w:val="008426D1"/>
    <w:rsid w:val="008429DE"/>
    <w:rsid w:val="00842A58"/>
    <w:rsid w:val="008430A4"/>
    <w:rsid w:val="008430B5"/>
    <w:rsid w:val="008436E3"/>
    <w:rsid w:val="00843898"/>
    <w:rsid w:val="00843931"/>
    <w:rsid w:val="0084393F"/>
    <w:rsid w:val="00843AFD"/>
    <w:rsid w:val="00843C81"/>
    <w:rsid w:val="0084422B"/>
    <w:rsid w:val="0084458B"/>
    <w:rsid w:val="008447EE"/>
    <w:rsid w:val="00844D2A"/>
    <w:rsid w:val="00844FC7"/>
    <w:rsid w:val="00845A10"/>
    <w:rsid w:val="00845F54"/>
    <w:rsid w:val="00846043"/>
    <w:rsid w:val="0084610C"/>
    <w:rsid w:val="00846370"/>
    <w:rsid w:val="00846432"/>
    <w:rsid w:val="00846D1D"/>
    <w:rsid w:val="00846FD4"/>
    <w:rsid w:val="00847089"/>
    <w:rsid w:val="00847123"/>
    <w:rsid w:val="0084745E"/>
    <w:rsid w:val="00847798"/>
    <w:rsid w:val="00847980"/>
    <w:rsid w:val="008479EC"/>
    <w:rsid w:val="00847B18"/>
    <w:rsid w:val="00847C04"/>
    <w:rsid w:val="00850016"/>
    <w:rsid w:val="0085015D"/>
    <w:rsid w:val="008504BB"/>
    <w:rsid w:val="008506E7"/>
    <w:rsid w:val="0085079E"/>
    <w:rsid w:val="008507C4"/>
    <w:rsid w:val="00850CE7"/>
    <w:rsid w:val="00851196"/>
    <w:rsid w:val="008512CA"/>
    <w:rsid w:val="00851609"/>
    <w:rsid w:val="00851629"/>
    <w:rsid w:val="00851766"/>
    <w:rsid w:val="0085197A"/>
    <w:rsid w:val="008523C1"/>
    <w:rsid w:val="00852510"/>
    <w:rsid w:val="00852CF4"/>
    <w:rsid w:val="00852F54"/>
    <w:rsid w:val="0085322D"/>
    <w:rsid w:val="00853540"/>
    <w:rsid w:val="00853651"/>
    <w:rsid w:val="00853A74"/>
    <w:rsid w:val="00853B81"/>
    <w:rsid w:val="00854014"/>
    <w:rsid w:val="008543DD"/>
    <w:rsid w:val="00854658"/>
    <w:rsid w:val="00854791"/>
    <w:rsid w:val="00854D27"/>
    <w:rsid w:val="00854E14"/>
    <w:rsid w:val="008551B1"/>
    <w:rsid w:val="008556F8"/>
    <w:rsid w:val="00855759"/>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7D"/>
    <w:rsid w:val="00860689"/>
    <w:rsid w:val="008607B0"/>
    <w:rsid w:val="008607C1"/>
    <w:rsid w:val="00860A24"/>
    <w:rsid w:val="00860BFF"/>
    <w:rsid w:val="008612FB"/>
    <w:rsid w:val="0086137C"/>
    <w:rsid w:val="00861423"/>
    <w:rsid w:val="008614A2"/>
    <w:rsid w:val="00861865"/>
    <w:rsid w:val="00861890"/>
    <w:rsid w:val="00861B95"/>
    <w:rsid w:val="00861EB0"/>
    <w:rsid w:val="00861EFA"/>
    <w:rsid w:val="00861F34"/>
    <w:rsid w:val="00862339"/>
    <w:rsid w:val="008625E8"/>
    <w:rsid w:val="00862632"/>
    <w:rsid w:val="00862AFA"/>
    <w:rsid w:val="00862BBA"/>
    <w:rsid w:val="00862C31"/>
    <w:rsid w:val="00862D5D"/>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429"/>
    <w:rsid w:val="0087257E"/>
    <w:rsid w:val="008725C6"/>
    <w:rsid w:val="008725D6"/>
    <w:rsid w:val="00872A20"/>
    <w:rsid w:val="00872DA1"/>
    <w:rsid w:val="00872F78"/>
    <w:rsid w:val="00872F80"/>
    <w:rsid w:val="00872F81"/>
    <w:rsid w:val="00873115"/>
    <w:rsid w:val="0087334A"/>
    <w:rsid w:val="008734A0"/>
    <w:rsid w:val="00873A35"/>
    <w:rsid w:val="00873C27"/>
    <w:rsid w:val="00874486"/>
    <w:rsid w:val="008746FF"/>
    <w:rsid w:val="0087478D"/>
    <w:rsid w:val="0087485B"/>
    <w:rsid w:val="00874C5E"/>
    <w:rsid w:val="008750DF"/>
    <w:rsid w:val="008751F4"/>
    <w:rsid w:val="00875391"/>
    <w:rsid w:val="008755EC"/>
    <w:rsid w:val="0087563C"/>
    <w:rsid w:val="00875646"/>
    <w:rsid w:val="00875648"/>
    <w:rsid w:val="0087565B"/>
    <w:rsid w:val="00875745"/>
    <w:rsid w:val="00875B72"/>
    <w:rsid w:val="00875DE4"/>
    <w:rsid w:val="00875F6B"/>
    <w:rsid w:val="008760A1"/>
    <w:rsid w:val="008760DE"/>
    <w:rsid w:val="00876226"/>
    <w:rsid w:val="008763DB"/>
    <w:rsid w:val="0087641A"/>
    <w:rsid w:val="00876853"/>
    <w:rsid w:val="00876DFE"/>
    <w:rsid w:val="00877623"/>
    <w:rsid w:val="00877875"/>
    <w:rsid w:val="008779B6"/>
    <w:rsid w:val="00877DD8"/>
    <w:rsid w:val="00877F1E"/>
    <w:rsid w:val="00880025"/>
    <w:rsid w:val="00880341"/>
    <w:rsid w:val="00880573"/>
    <w:rsid w:val="008807EB"/>
    <w:rsid w:val="00880C5B"/>
    <w:rsid w:val="00880CCB"/>
    <w:rsid w:val="00880E3B"/>
    <w:rsid w:val="008810E9"/>
    <w:rsid w:val="00881D1D"/>
    <w:rsid w:val="008822B6"/>
    <w:rsid w:val="00882306"/>
    <w:rsid w:val="0088238E"/>
    <w:rsid w:val="008823FC"/>
    <w:rsid w:val="008830E4"/>
    <w:rsid w:val="008832C0"/>
    <w:rsid w:val="008832FC"/>
    <w:rsid w:val="00883720"/>
    <w:rsid w:val="008837EE"/>
    <w:rsid w:val="00883A1D"/>
    <w:rsid w:val="00883AFB"/>
    <w:rsid w:val="00883B70"/>
    <w:rsid w:val="0088488D"/>
    <w:rsid w:val="00884AE8"/>
    <w:rsid w:val="00884D5F"/>
    <w:rsid w:val="00884E4F"/>
    <w:rsid w:val="00884E5A"/>
    <w:rsid w:val="008852AE"/>
    <w:rsid w:val="0088538D"/>
    <w:rsid w:val="008858EE"/>
    <w:rsid w:val="00885957"/>
    <w:rsid w:val="00885D45"/>
    <w:rsid w:val="00885E23"/>
    <w:rsid w:val="00885E60"/>
    <w:rsid w:val="008861E6"/>
    <w:rsid w:val="008866CC"/>
    <w:rsid w:val="00886ACB"/>
    <w:rsid w:val="0088712F"/>
    <w:rsid w:val="0088742B"/>
    <w:rsid w:val="008876D8"/>
    <w:rsid w:val="008876EE"/>
    <w:rsid w:val="00887875"/>
    <w:rsid w:val="00887DD4"/>
    <w:rsid w:val="0089030A"/>
    <w:rsid w:val="008907AD"/>
    <w:rsid w:val="008907EE"/>
    <w:rsid w:val="008908DE"/>
    <w:rsid w:val="00890B9E"/>
    <w:rsid w:val="00891046"/>
    <w:rsid w:val="008910D2"/>
    <w:rsid w:val="008914D6"/>
    <w:rsid w:val="008916BA"/>
    <w:rsid w:val="00891B12"/>
    <w:rsid w:val="00892042"/>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41E4"/>
    <w:rsid w:val="008942C9"/>
    <w:rsid w:val="00894511"/>
    <w:rsid w:val="00894F83"/>
    <w:rsid w:val="00894F93"/>
    <w:rsid w:val="008958CC"/>
    <w:rsid w:val="00895EF1"/>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F66"/>
    <w:rsid w:val="008A2001"/>
    <w:rsid w:val="008A2115"/>
    <w:rsid w:val="008A22A9"/>
    <w:rsid w:val="008A2465"/>
    <w:rsid w:val="008A251E"/>
    <w:rsid w:val="008A29D7"/>
    <w:rsid w:val="008A2D44"/>
    <w:rsid w:val="008A2E21"/>
    <w:rsid w:val="008A2EAC"/>
    <w:rsid w:val="008A36A9"/>
    <w:rsid w:val="008A3A7F"/>
    <w:rsid w:val="008A4044"/>
    <w:rsid w:val="008A4047"/>
    <w:rsid w:val="008A4927"/>
    <w:rsid w:val="008A4DCA"/>
    <w:rsid w:val="008A5651"/>
    <w:rsid w:val="008A577D"/>
    <w:rsid w:val="008A5E68"/>
    <w:rsid w:val="008A62BB"/>
    <w:rsid w:val="008A63DC"/>
    <w:rsid w:val="008A6753"/>
    <w:rsid w:val="008A6C21"/>
    <w:rsid w:val="008A6F8A"/>
    <w:rsid w:val="008A7165"/>
    <w:rsid w:val="008A74DD"/>
    <w:rsid w:val="008A767D"/>
    <w:rsid w:val="008B0264"/>
    <w:rsid w:val="008B0518"/>
    <w:rsid w:val="008B0558"/>
    <w:rsid w:val="008B0609"/>
    <w:rsid w:val="008B1421"/>
    <w:rsid w:val="008B14CA"/>
    <w:rsid w:val="008B1AC3"/>
    <w:rsid w:val="008B1B0B"/>
    <w:rsid w:val="008B1E4E"/>
    <w:rsid w:val="008B2031"/>
    <w:rsid w:val="008B2513"/>
    <w:rsid w:val="008B26DB"/>
    <w:rsid w:val="008B2890"/>
    <w:rsid w:val="008B374D"/>
    <w:rsid w:val="008B3977"/>
    <w:rsid w:val="008B3B31"/>
    <w:rsid w:val="008B48BE"/>
    <w:rsid w:val="008B50F4"/>
    <w:rsid w:val="008B5372"/>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D2D"/>
    <w:rsid w:val="008B7DE0"/>
    <w:rsid w:val="008B7F18"/>
    <w:rsid w:val="008C01B8"/>
    <w:rsid w:val="008C0356"/>
    <w:rsid w:val="008C042F"/>
    <w:rsid w:val="008C059E"/>
    <w:rsid w:val="008C05E7"/>
    <w:rsid w:val="008C065E"/>
    <w:rsid w:val="008C07E7"/>
    <w:rsid w:val="008C0950"/>
    <w:rsid w:val="008C0F64"/>
    <w:rsid w:val="008C12CE"/>
    <w:rsid w:val="008C1335"/>
    <w:rsid w:val="008C13F9"/>
    <w:rsid w:val="008C1965"/>
    <w:rsid w:val="008C1C08"/>
    <w:rsid w:val="008C25D3"/>
    <w:rsid w:val="008C2B7C"/>
    <w:rsid w:val="008C2FA3"/>
    <w:rsid w:val="008C31D9"/>
    <w:rsid w:val="008C3360"/>
    <w:rsid w:val="008C3470"/>
    <w:rsid w:val="008C37E2"/>
    <w:rsid w:val="008C3F88"/>
    <w:rsid w:val="008C4751"/>
    <w:rsid w:val="008C498F"/>
    <w:rsid w:val="008C4B86"/>
    <w:rsid w:val="008C4F20"/>
    <w:rsid w:val="008C4F98"/>
    <w:rsid w:val="008C518F"/>
    <w:rsid w:val="008C53D1"/>
    <w:rsid w:val="008C5EAC"/>
    <w:rsid w:val="008C62C2"/>
    <w:rsid w:val="008C6EB7"/>
    <w:rsid w:val="008C736F"/>
    <w:rsid w:val="008C794F"/>
    <w:rsid w:val="008C7982"/>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F"/>
    <w:rsid w:val="008D504A"/>
    <w:rsid w:val="008D5103"/>
    <w:rsid w:val="008D517D"/>
    <w:rsid w:val="008D5293"/>
    <w:rsid w:val="008D52CD"/>
    <w:rsid w:val="008D580C"/>
    <w:rsid w:val="008D6013"/>
    <w:rsid w:val="008D64EE"/>
    <w:rsid w:val="008D6878"/>
    <w:rsid w:val="008D6D01"/>
    <w:rsid w:val="008D75B3"/>
    <w:rsid w:val="008D75FF"/>
    <w:rsid w:val="008D76AF"/>
    <w:rsid w:val="008D77E7"/>
    <w:rsid w:val="008E0189"/>
    <w:rsid w:val="008E01C9"/>
    <w:rsid w:val="008E08B3"/>
    <w:rsid w:val="008E097B"/>
    <w:rsid w:val="008E0A7D"/>
    <w:rsid w:val="008E0C0E"/>
    <w:rsid w:val="008E0C93"/>
    <w:rsid w:val="008E0F1E"/>
    <w:rsid w:val="008E1123"/>
    <w:rsid w:val="008E116E"/>
    <w:rsid w:val="008E224A"/>
    <w:rsid w:val="008E236C"/>
    <w:rsid w:val="008E23C2"/>
    <w:rsid w:val="008E23EA"/>
    <w:rsid w:val="008E2580"/>
    <w:rsid w:val="008E26A5"/>
    <w:rsid w:val="008E26E2"/>
    <w:rsid w:val="008E2A61"/>
    <w:rsid w:val="008E3537"/>
    <w:rsid w:val="008E3EE8"/>
    <w:rsid w:val="008E3F6A"/>
    <w:rsid w:val="008E4092"/>
    <w:rsid w:val="008E4293"/>
    <w:rsid w:val="008E4669"/>
    <w:rsid w:val="008E5282"/>
    <w:rsid w:val="008E52A3"/>
    <w:rsid w:val="008E5505"/>
    <w:rsid w:val="008E5679"/>
    <w:rsid w:val="008E5AF6"/>
    <w:rsid w:val="008E5D33"/>
    <w:rsid w:val="008E5DF5"/>
    <w:rsid w:val="008E5F9F"/>
    <w:rsid w:val="008E611B"/>
    <w:rsid w:val="008E61BB"/>
    <w:rsid w:val="008E6693"/>
    <w:rsid w:val="008E6A4B"/>
    <w:rsid w:val="008E6AD2"/>
    <w:rsid w:val="008E6BAA"/>
    <w:rsid w:val="008E7220"/>
    <w:rsid w:val="008E7312"/>
    <w:rsid w:val="008E7441"/>
    <w:rsid w:val="008E7852"/>
    <w:rsid w:val="008E7B77"/>
    <w:rsid w:val="008E7DC7"/>
    <w:rsid w:val="008E7EE6"/>
    <w:rsid w:val="008E7F08"/>
    <w:rsid w:val="008F024D"/>
    <w:rsid w:val="008F06C0"/>
    <w:rsid w:val="008F090C"/>
    <w:rsid w:val="008F0AE6"/>
    <w:rsid w:val="008F0DA7"/>
    <w:rsid w:val="008F0DD0"/>
    <w:rsid w:val="008F0E8C"/>
    <w:rsid w:val="008F196A"/>
    <w:rsid w:val="008F199E"/>
    <w:rsid w:val="008F1EA6"/>
    <w:rsid w:val="008F2089"/>
    <w:rsid w:val="008F2598"/>
    <w:rsid w:val="008F25BB"/>
    <w:rsid w:val="008F25F4"/>
    <w:rsid w:val="008F27D4"/>
    <w:rsid w:val="008F2922"/>
    <w:rsid w:val="008F2A7D"/>
    <w:rsid w:val="008F2B33"/>
    <w:rsid w:val="008F2CE2"/>
    <w:rsid w:val="008F36BA"/>
    <w:rsid w:val="008F3878"/>
    <w:rsid w:val="008F3891"/>
    <w:rsid w:val="008F4399"/>
    <w:rsid w:val="008F45AF"/>
    <w:rsid w:val="008F4606"/>
    <w:rsid w:val="008F473A"/>
    <w:rsid w:val="008F4892"/>
    <w:rsid w:val="008F4A4E"/>
    <w:rsid w:val="008F4B6A"/>
    <w:rsid w:val="008F4B78"/>
    <w:rsid w:val="008F5010"/>
    <w:rsid w:val="008F5049"/>
    <w:rsid w:val="008F513F"/>
    <w:rsid w:val="008F51CD"/>
    <w:rsid w:val="008F5300"/>
    <w:rsid w:val="008F54F8"/>
    <w:rsid w:val="008F56BB"/>
    <w:rsid w:val="008F580D"/>
    <w:rsid w:val="008F60AB"/>
    <w:rsid w:val="008F657F"/>
    <w:rsid w:val="008F66C5"/>
    <w:rsid w:val="008F77D1"/>
    <w:rsid w:val="008F7839"/>
    <w:rsid w:val="008F79BE"/>
    <w:rsid w:val="00900303"/>
    <w:rsid w:val="009003D8"/>
    <w:rsid w:val="00900555"/>
    <w:rsid w:val="00900709"/>
    <w:rsid w:val="009007F6"/>
    <w:rsid w:val="00900ADA"/>
    <w:rsid w:val="00900CEC"/>
    <w:rsid w:val="009011A7"/>
    <w:rsid w:val="00901392"/>
    <w:rsid w:val="00901666"/>
    <w:rsid w:val="009017DF"/>
    <w:rsid w:val="00901A9A"/>
    <w:rsid w:val="00901B28"/>
    <w:rsid w:val="009020D7"/>
    <w:rsid w:val="009020F1"/>
    <w:rsid w:val="009022B5"/>
    <w:rsid w:val="009024EA"/>
    <w:rsid w:val="00902522"/>
    <w:rsid w:val="00902589"/>
    <w:rsid w:val="00902B21"/>
    <w:rsid w:val="00902CA5"/>
    <w:rsid w:val="00902D42"/>
    <w:rsid w:val="00902EEB"/>
    <w:rsid w:val="00902FEC"/>
    <w:rsid w:val="0090307E"/>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7A7"/>
    <w:rsid w:val="009068B3"/>
    <w:rsid w:val="00906A6C"/>
    <w:rsid w:val="00907107"/>
    <w:rsid w:val="0090713A"/>
    <w:rsid w:val="00907609"/>
    <w:rsid w:val="009109AE"/>
    <w:rsid w:val="00910B54"/>
    <w:rsid w:val="00910C0D"/>
    <w:rsid w:val="00910E76"/>
    <w:rsid w:val="00910FF7"/>
    <w:rsid w:val="009110D1"/>
    <w:rsid w:val="009113A2"/>
    <w:rsid w:val="00911E67"/>
    <w:rsid w:val="0091204D"/>
    <w:rsid w:val="009120CC"/>
    <w:rsid w:val="00912BD0"/>
    <w:rsid w:val="00912C48"/>
    <w:rsid w:val="00912FFC"/>
    <w:rsid w:val="00913335"/>
    <w:rsid w:val="00913760"/>
    <w:rsid w:val="00913AEB"/>
    <w:rsid w:val="00913B97"/>
    <w:rsid w:val="00913D17"/>
    <w:rsid w:val="009148FA"/>
    <w:rsid w:val="00914AC1"/>
    <w:rsid w:val="00914C50"/>
    <w:rsid w:val="00914DB6"/>
    <w:rsid w:val="009152C0"/>
    <w:rsid w:val="00915547"/>
    <w:rsid w:val="00915589"/>
    <w:rsid w:val="00915B56"/>
    <w:rsid w:val="009169D3"/>
    <w:rsid w:val="009169F3"/>
    <w:rsid w:val="00916D4E"/>
    <w:rsid w:val="00916E3A"/>
    <w:rsid w:val="00916E84"/>
    <w:rsid w:val="00917092"/>
    <w:rsid w:val="00917255"/>
    <w:rsid w:val="009172D8"/>
    <w:rsid w:val="009175A6"/>
    <w:rsid w:val="009176D2"/>
    <w:rsid w:val="00917D74"/>
    <w:rsid w:val="00917EE8"/>
    <w:rsid w:val="00917F3C"/>
    <w:rsid w:val="00917FE5"/>
    <w:rsid w:val="00920143"/>
    <w:rsid w:val="009201A6"/>
    <w:rsid w:val="0092069D"/>
    <w:rsid w:val="009208C7"/>
    <w:rsid w:val="009210C0"/>
    <w:rsid w:val="00921598"/>
    <w:rsid w:val="009215C8"/>
    <w:rsid w:val="00921659"/>
    <w:rsid w:val="00921989"/>
    <w:rsid w:val="009219A7"/>
    <w:rsid w:val="009219C3"/>
    <w:rsid w:val="009219DF"/>
    <w:rsid w:val="00921B84"/>
    <w:rsid w:val="00921DAD"/>
    <w:rsid w:val="0092236B"/>
    <w:rsid w:val="00922656"/>
    <w:rsid w:val="0092298F"/>
    <w:rsid w:val="009229CE"/>
    <w:rsid w:val="00922D52"/>
    <w:rsid w:val="00922D5D"/>
    <w:rsid w:val="00922F15"/>
    <w:rsid w:val="00923430"/>
    <w:rsid w:val="009235DD"/>
    <w:rsid w:val="009235F8"/>
    <w:rsid w:val="00923788"/>
    <w:rsid w:val="00923AB8"/>
    <w:rsid w:val="00923DAF"/>
    <w:rsid w:val="00923FC1"/>
    <w:rsid w:val="00924102"/>
    <w:rsid w:val="009248F1"/>
    <w:rsid w:val="00924BDD"/>
    <w:rsid w:val="00924C5D"/>
    <w:rsid w:val="00924D6C"/>
    <w:rsid w:val="00924E58"/>
    <w:rsid w:val="00924E91"/>
    <w:rsid w:val="00924F24"/>
    <w:rsid w:val="009252E4"/>
    <w:rsid w:val="00925373"/>
    <w:rsid w:val="0092542A"/>
    <w:rsid w:val="009254CB"/>
    <w:rsid w:val="0092550E"/>
    <w:rsid w:val="00925911"/>
    <w:rsid w:val="00926086"/>
    <w:rsid w:val="0092683C"/>
    <w:rsid w:val="00926BEF"/>
    <w:rsid w:val="00926CA7"/>
    <w:rsid w:val="00926E80"/>
    <w:rsid w:val="009271A6"/>
    <w:rsid w:val="009275ED"/>
    <w:rsid w:val="00927734"/>
    <w:rsid w:val="00927903"/>
    <w:rsid w:val="00927A2F"/>
    <w:rsid w:val="00927D92"/>
    <w:rsid w:val="00930182"/>
    <w:rsid w:val="00930623"/>
    <w:rsid w:val="009307EE"/>
    <w:rsid w:val="00931209"/>
    <w:rsid w:val="009315B5"/>
    <w:rsid w:val="009316F3"/>
    <w:rsid w:val="00931C29"/>
    <w:rsid w:val="00931C93"/>
    <w:rsid w:val="00931EE7"/>
    <w:rsid w:val="00931F45"/>
    <w:rsid w:val="00931FFA"/>
    <w:rsid w:val="0093209B"/>
    <w:rsid w:val="00932343"/>
    <w:rsid w:val="00932358"/>
    <w:rsid w:val="00932599"/>
    <w:rsid w:val="009325C9"/>
    <w:rsid w:val="009325E8"/>
    <w:rsid w:val="009329FF"/>
    <w:rsid w:val="00932E46"/>
    <w:rsid w:val="00932F45"/>
    <w:rsid w:val="0093313A"/>
    <w:rsid w:val="0093332C"/>
    <w:rsid w:val="00933582"/>
    <w:rsid w:val="00933A89"/>
    <w:rsid w:val="00933CB0"/>
    <w:rsid w:val="00934383"/>
    <w:rsid w:val="00934680"/>
    <w:rsid w:val="009346A9"/>
    <w:rsid w:val="009347C7"/>
    <w:rsid w:val="00934C78"/>
    <w:rsid w:val="00935078"/>
    <w:rsid w:val="00935161"/>
    <w:rsid w:val="0093517C"/>
    <w:rsid w:val="00935249"/>
    <w:rsid w:val="00935677"/>
    <w:rsid w:val="009358FA"/>
    <w:rsid w:val="00935D33"/>
    <w:rsid w:val="00935DC5"/>
    <w:rsid w:val="00935EF0"/>
    <w:rsid w:val="0093600D"/>
    <w:rsid w:val="0093607E"/>
    <w:rsid w:val="009360A9"/>
    <w:rsid w:val="009361FC"/>
    <w:rsid w:val="009367BF"/>
    <w:rsid w:val="00936D00"/>
    <w:rsid w:val="00936DF1"/>
    <w:rsid w:val="00936F67"/>
    <w:rsid w:val="00936FB9"/>
    <w:rsid w:val="00937665"/>
    <w:rsid w:val="0093783C"/>
    <w:rsid w:val="0093794C"/>
    <w:rsid w:val="009379E8"/>
    <w:rsid w:val="00937A80"/>
    <w:rsid w:val="0094012D"/>
    <w:rsid w:val="00940281"/>
    <w:rsid w:val="009406A3"/>
    <w:rsid w:val="00940901"/>
    <w:rsid w:val="00940A76"/>
    <w:rsid w:val="009410CB"/>
    <w:rsid w:val="00941179"/>
    <w:rsid w:val="00941297"/>
    <w:rsid w:val="009418FF"/>
    <w:rsid w:val="00941A7E"/>
    <w:rsid w:val="00941B16"/>
    <w:rsid w:val="00941C63"/>
    <w:rsid w:val="009421F5"/>
    <w:rsid w:val="009423C7"/>
    <w:rsid w:val="0094265D"/>
    <w:rsid w:val="00942B90"/>
    <w:rsid w:val="00942D81"/>
    <w:rsid w:val="00942EFF"/>
    <w:rsid w:val="00943052"/>
    <w:rsid w:val="009430AA"/>
    <w:rsid w:val="009432B7"/>
    <w:rsid w:val="00943378"/>
    <w:rsid w:val="00943409"/>
    <w:rsid w:val="00943460"/>
    <w:rsid w:val="009437AF"/>
    <w:rsid w:val="00943F5A"/>
    <w:rsid w:val="00944783"/>
    <w:rsid w:val="00944AB3"/>
    <w:rsid w:val="00944FA8"/>
    <w:rsid w:val="00945271"/>
    <w:rsid w:val="009456BE"/>
    <w:rsid w:val="00945891"/>
    <w:rsid w:val="00945E56"/>
    <w:rsid w:val="00945E6F"/>
    <w:rsid w:val="0094615A"/>
    <w:rsid w:val="0094616B"/>
    <w:rsid w:val="00946200"/>
    <w:rsid w:val="009468E8"/>
    <w:rsid w:val="00946B79"/>
    <w:rsid w:val="00946BE6"/>
    <w:rsid w:val="0094742F"/>
    <w:rsid w:val="0094743E"/>
    <w:rsid w:val="009474E7"/>
    <w:rsid w:val="009475C1"/>
    <w:rsid w:val="00947826"/>
    <w:rsid w:val="00947931"/>
    <w:rsid w:val="0095000E"/>
    <w:rsid w:val="009507F4"/>
    <w:rsid w:val="00950FC8"/>
    <w:rsid w:val="0095120C"/>
    <w:rsid w:val="00951513"/>
    <w:rsid w:val="0095166A"/>
    <w:rsid w:val="00951703"/>
    <w:rsid w:val="00951927"/>
    <w:rsid w:val="009519C6"/>
    <w:rsid w:val="00951CF3"/>
    <w:rsid w:val="00951DD8"/>
    <w:rsid w:val="00952171"/>
    <w:rsid w:val="00952313"/>
    <w:rsid w:val="009527EC"/>
    <w:rsid w:val="00952855"/>
    <w:rsid w:val="009529DE"/>
    <w:rsid w:val="00952B8B"/>
    <w:rsid w:val="00952DE7"/>
    <w:rsid w:val="0095307F"/>
    <w:rsid w:val="00953269"/>
    <w:rsid w:val="00954C39"/>
    <w:rsid w:val="00954EF4"/>
    <w:rsid w:val="00954F2E"/>
    <w:rsid w:val="009552E8"/>
    <w:rsid w:val="0095547E"/>
    <w:rsid w:val="00955795"/>
    <w:rsid w:val="009563C5"/>
    <w:rsid w:val="00956BE6"/>
    <w:rsid w:val="00956DCB"/>
    <w:rsid w:val="00956F5D"/>
    <w:rsid w:val="0095721C"/>
    <w:rsid w:val="009572BF"/>
    <w:rsid w:val="00957407"/>
    <w:rsid w:val="0095793C"/>
    <w:rsid w:val="00957F6F"/>
    <w:rsid w:val="0096000F"/>
    <w:rsid w:val="009601BA"/>
    <w:rsid w:val="00960315"/>
    <w:rsid w:val="00960CBA"/>
    <w:rsid w:val="00961007"/>
    <w:rsid w:val="00961114"/>
    <w:rsid w:val="009611A0"/>
    <w:rsid w:val="009611DF"/>
    <w:rsid w:val="00961697"/>
    <w:rsid w:val="009616B4"/>
    <w:rsid w:val="00961ABD"/>
    <w:rsid w:val="00962626"/>
    <w:rsid w:val="00962725"/>
    <w:rsid w:val="009629A1"/>
    <w:rsid w:val="009629C7"/>
    <w:rsid w:val="009629FE"/>
    <w:rsid w:val="00962C8B"/>
    <w:rsid w:val="00962C97"/>
    <w:rsid w:val="009634D8"/>
    <w:rsid w:val="00963529"/>
    <w:rsid w:val="0096352C"/>
    <w:rsid w:val="00963738"/>
    <w:rsid w:val="00964433"/>
    <w:rsid w:val="00964470"/>
    <w:rsid w:val="009644CF"/>
    <w:rsid w:val="0096468B"/>
    <w:rsid w:val="00964765"/>
    <w:rsid w:val="00964B5B"/>
    <w:rsid w:val="00964BA0"/>
    <w:rsid w:val="00964F70"/>
    <w:rsid w:val="00965068"/>
    <w:rsid w:val="009653A1"/>
    <w:rsid w:val="00965450"/>
    <w:rsid w:val="009656C4"/>
    <w:rsid w:val="00965A76"/>
    <w:rsid w:val="0096609C"/>
    <w:rsid w:val="00966180"/>
    <w:rsid w:val="00966338"/>
    <w:rsid w:val="00966379"/>
    <w:rsid w:val="00966516"/>
    <w:rsid w:val="0096676D"/>
    <w:rsid w:val="00966A2E"/>
    <w:rsid w:val="00966F19"/>
    <w:rsid w:val="00967205"/>
    <w:rsid w:val="009672C0"/>
    <w:rsid w:val="00967315"/>
    <w:rsid w:val="009673B1"/>
    <w:rsid w:val="0096768B"/>
    <w:rsid w:val="0096768C"/>
    <w:rsid w:val="009677B9"/>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E6C"/>
    <w:rsid w:val="00972683"/>
    <w:rsid w:val="009727F2"/>
    <w:rsid w:val="00972830"/>
    <w:rsid w:val="009728C9"/>
    <w:rsid w:val="0097323A"/>
    <w:rsid w:val="009733EE"/>
    <w:rsid w:val="009733FD"/>
    <w:rsid w:val="00973478"/>
    <w:rsid w:val="00973B21"/>
    <w:rsid w:val="00974082"/>
    <w:rsid w:val="009740C2"/>
    <w:rsid w:val="0097412C"/>
    <w:rsid w:val="009741E0"/>
    <w:rsid w:val="0097476D"/>
    <w:rsid w:val="009747A9"/>
    <w:rsid w:val="00975616"/>
    <w:rsid w:val="0097591C"/>
    <w:rsid w:val="009759F7"/>
    <w:rsid w:val="00975A07"/>
    <w:rsid w:val="00975A69"/>
    <w:rsid w:val="00975F3E"/>
    <w:rsid w:val="00975FEA"/>
    <w:rsid w:val="0097614A"/>
    <w:rsid w:val="00976885"/>
    <w:rsid w:val="00976AB3"/>
    <w:rsid w:val="00976B7C"/>
    <w:rsid w:val="00976B90"/>
    <w:rsid w:val="00976BE8"/>
    <w:rsid w:val="00976D42"/>
    <w:rsid w:val="009773D6"/>
    <w:rsid w:val="00977505"/>
    <w:rsid w:val="00977A24"/>
    <w:rsid w:val="00980006"/>
    <w:rsid w:val="0098031F"/>
    <w:rsid w:val="0098059D"/>
    <w:rsid w:val="009805BB"/>
    <w:rsid w:val="00980795"/>
    <w:rsid w:val="009808B0"/>
    <w:rsid w:val="00980A02"/>
    <w:rsid w:val="00980A95"/>
    <w:rsid w:val="00980D3B"/>
    <w:rsid w:val="00981011"/>
    <w:rsid w:val="009815E0"/>
    <w:rsid w:val="00981623"/>
    <w:rsid w:val="009818E8"/>
    <w:rsid w:val="00981967"/>
    <w:rsid w:val="0098199D"/>
    <w:rsid w:val="00981DF3"/>
    <w:rsid w:val="0098228E"/>
    <w:rsid w:val="0098251B"/>
    <w:rsid w:val="0098256F"/>
    <w:rsid w:val="0098270E"/>
    <w:rsid w:val="00982926"/>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65E"/>
    <w:rsid w:val="0098469C"/>
    <w:rsid w:val="00984918"/>
    <w:rsid w:val="00984B02"/>
    <w:rsid w:val="009851AE"/>
    <w:rsid w:val="00985241"/>
    <w:rsid w:val="0098525F"/>
    <w:rsid w:val="00985425"/>
    <w:rsid w:val="00985697"/>
    <w:rsid w:val="009857CF"/>
    <w:rsid w:val="00985850"/>
    <w:rsid w:val="00985A8C"/>
    <w:rsid w:val="00985EE5"/>
    <w:rsid w:val="00986215"/>
    <w:rsid w:val="009863E4"/>
    <w:rsid w:val="009867DE"/>
    <w:rsid w:val="009868C0"/>
    <w:rsid w:val="00986930"/>
    <w:rsid w:val="00986D36"/>
    <w:rsid w:val="009874BF"/>
    <w:rsid w:val="00987AA6"/>
    <w:rsid w:val="00987BC9"/>
    <w:rsid w:val="00987E16"/>
    <w:rsid w:val="00990389"/>
    <w:rsid w:val="009906F5"/>
    <w:rsid w:val="009909CD"/>
    <w:rsid w:val="00990B05"/>
    <w:rsid w:val="00990BAC"/>
    <w:rsid w:val="00990E47"/>
    <w:rsid w:val="00990EF0"/>
    <w:rsid w:val="009914B2"/>
    <w:rsid w:val="009919E8"/>
    <w:rsid w:val="00991BFC"/>
    <w:rsid w:val="00991F02"/>
    <w:rsid w:val="0099216D"/>
    <w:rsid w:val="009922C3"/>
    <w:rsid w:val="00992468"/>
    <w:rsid w:val="00992883"/>
    <w:rsid w:val="009928CB"/>
    <w:rsid w:val="00992A7B"/>
    <w:rsid w:val="00992ED0"/>
    <w:rsid w:val="00992FC4"/>
    <w:rsid w:val="009933A0"/>
    <w:rsid w:val="009933C2"/>
    <w:rsid w:val="009936AA"/>
    <w:rsid w:val="009937E4"/>
    <w:rsid w:val="00993925"/>
    <w:rsid w:val="00993C00"/>
    <w:rsid w:val="009941B5"/>
    <w:rsid w:val="009942C0"/>
    <w:rsid w:val="0099468D"/>
    <w:rsid w:val="0099489D"/>
    <w:rsid w:val="00994BB1"/>
    <w:rsid w:val="00994CE5"/>
    <w:rsid w:val="00994DA5"/>
    <w:rsid w:val="00995115"/>
    <w:rsid w:val="00995294"/>
    <w:rsid w:val="009952A9"/>
    <w:rsid w:val="009954C7"/>
    <w:rsid w:val="00995522"/>
    <w:rsid w:val="009956D5"/>
    <w:rsid w:val="00995ED3"/>
    <w:rsid w:val="00995F30"/>
    <w:rsid w:val="00996BAA"/>
    <w:rsid w:val="00996FA1"/>
    <w:rsid w:val="00997325"/>
    <w:rsid w:val="00997671"/>
    <w:rsid w:val="00997D01"/>
    <w:rsid w:val="009A0025"/>
    <w:rsid w:val="009A0184"/>
    <w:rsid w:val="009A0386"/>
    <w:rsid w:val="009A04D6"/>
    <w:rsid w:val="009A0756"/>
    <w:rsid w:val="009A086E"/>
    <w:rsid w:val="009A1046"/>
    <w:rsid w:val="009A11A8"/>
    <w:rsid w:val="009A129C"/>
    <w:rsid w:val="009A1362"/>
    <w:rsid w:val="009A1389"/>
    <w:rsid w:val="009A1B59"/>
    <w:rsid w:val="009A1D1C"/>
    <w:rsid w:val="009A1EB0"/>
    <w:rsid w:val="009A2776"/>
    <w:rsid w:val="009A28FA"/>
    <w:rsid w:val="009A2D7D"/>
    <w:rsid w:val="009A32ED"/>
    <w:rsid w:val="009A3319"/>
    <w:rsid w:val="009A35B6"/>
    <w:rsid w:val="009A36BC"/>
    <w:rsid w:val="009A3EA9"/>
    <w:rsid w:val="009A425C"/>
    <w:rsid w:val="009A46CC"/>
    <w:rsid w:val="009A473A"/>
    <w:rsid w:val="009A514E"/>
    <w:rsid w:val="009A5E22"/>
    <w:rsid w:val="009A5E57"/>
    <w:rsid w:val="009A5F11"/>
    <w:rsid w:val="009A602B"/>
    <w:rsid w:val="009A650C"/>
    <w:rsid w:val="009A6635"/>
    <w:rsid w:val="009A6E37"/>
    <w:rsid w:val="009A70A1"/>
    <w:rsid w:val="009A731E"/>
    <w:rsid w:val="009A74E3"/>
    <w:rsid w:val="009A755F"/>
    <w:rsid w:val="009A77A0"/>
    <w:rsid w:val="009A77E3"/>
    <w:rsid w:val="009A7E0E"/>
    <w:rsid w:val="009B0124"/>
    <w:rsid w:val="009B0343"/>
    <w:rsid w:val="009B0588"/>
    <w:rsid w:val="009B08DD"/>
    <w:rsid w:val="009B096A"/>
    <w:rsid w:val="009B09CB"/>
    <w:rsid w:val="009B0D30"/>
    <w:rsid w:val="009B0E12"/>
    <w:rsid w:val="009B131C"/>
    <w:rsid w:val="009B16D9"/>
    <w:rsid w:val="009B16EF"/>
    <w:rsid w:val="009B1F22"/>
    <w:rsid w:val="009B1F6B"/>
    <w:rsid w:val="009B1F91"/>
    <w:rsid w:val="009B1FC8"/>
    <w:rsid w:val="009B20E7"/>
    <w:rsid w:val="009B2165"/>
    <w:rsid w:val="009B228F"/>
    <w:rsid w:val="009B22AD"/>
    <w:rsid w:val="009B2303"/>
    <w:rsid w:val="009B28D7"/>
    <w:rsid w:val="009B2A58"/>
    <w:rsid w:val="009B2FA3"/>
    <w:rsid w:val="009B32E2"/>
    <w:rsid w:val="009B35A1"/>
    <w:rsid w:val="009B376D"/>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EF4"/>
    <w:rsid w:val="009B5330"/>
    <w:rsid w:val="009B542F"/>
    <w:rsid w:val="009B54CC"/>
    <w:rsid w:val="009B58FC"/>
    <w:rsid w:val="009B5A45"/>
    <w:rsid w:val="009B5D94"/>
    <w:rsid w:val="009B5E7C"/>
    <w:rsid w:val="009B6070"/>
    <w:rsid w:val="009B617C"/>
    <w:rsid w:val="009B6549"/>
    <w:rsid w:val="009B65D1"/>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48C"/>
    <w:rsid w:val="009C2064"/>
    <w:rsid w:val="009C232F"/>
    <w:rsid w:val="009C2CAB"/>
    <w:rsid w:val="009C2D8B"/>
    <w:rsid w:val="009C3033"/>
    <w:rsid w:val="009C3052"/>
    <w:rsid w:val="009C30D5"/>
    <w:rsid w:val="009C321E"/>
    <w:rsid w:val="009C343D"/>
    <w:rsid w:val="009C36F9"/>
    <w:rsid w:val="009C372F"/>
    <w:rsid w:val="009C3CB4"/>
    <w:rsid w:val="009C3CDE"/>
    <w:rsid w:val="009C48A6"/>
    <w:rsid w:val="009C52AE"/>
    <w:rsid w:val="009C5357"/>
    <w:rsid w:val="009C53D3"/>
    <w:rsid w:val="009C55EF"/>
    <w:rsid w:val="009C56F4"/>
    <w:rsid w:val="009C5AE7"/>
    <w:rsid w:val="009C5BE2"/>
    <w:rsid w:val="009C5CE8"/>
    <w:rsid w:val="009C6508"/>
    <w:rsid w:val="009C6738"/>
    <w:rsid w:val="009C6C06"/>
    <w:rsid w:val="009C6F2B"/>
    <w:rsid w:val="009C700C"/>
    <w:rsid w:val="009C70BC"/>
    <w:rsid w:val="009C7356"/>
    <w:rsid w:val="009C7473"/>
    <w:rsid w:val="009C7554"/>
    <w:rsid w:val="009C755F"/>
    <w:rsid w:val="009C771D"/>
    <w:rsid w:val="009C7DEF"/>
    <w:rsid w:val="009D01DC"/>
    <w:rsid w:val="009D0338"/>
    <w:rsid w:val="009D04D9"/>
    <w:rsid w:val="009D05CF"/>
    <w:rsid w:val="009D0A2B"/>
    <w:rsid w:val="009D0B9F"/>
    <w:rsid w:val="009D0CE8"/>
    <w:rsid w:val="009D0CF0"/>
    <w:rsid w:val="009D108A"/>
    <w:rsid w:val="009D10DC"/>
    <w:rsid w:val="009D11D2"/>
    <w:rsid w:val="009D1653"/>
    <w:rsid w:val="009D19C0"/>
    <w:rsid w:val="009D1A6B"/>
    <w:rsid w:val="009D1C19"/>
    <w:rsid w:val="009D2003"/>
    <w:rsid w:val="009D294F"/>
    <w:rsid w:val="009D29D7"/>
    <w:rsid w:val="009D2C39"/>
    <w:rsid w:val="009D3071"/>
    <w:rsid w:val="009D316E"/>
    <w:rsid w:val="009D31B6"/>
    <w:rsid w:val="009D3297"/>
    <w:rsid w:val="009D32BD"/>
    <w:rsid w:val="009D3428"/>
    <w:rsid w:val="009D35B9"/>
    <w:rsid w:val="009D3CFD"/>
    <w:rsid w:val="009D3F02"/>
    <w:rsid w:val="009D4043"/>
    <w:rsid w:val="009D4371"/>
    <w:rsid w:val="009D44FF"/>
    <w:rsid w:val="009D485B"/>
    <w:rsid w:val="009D5153"/>
    <w:rsid w:val="009D5458"/>
    <w:rsid w:val="009D5BBD"/>
    <w:rsid w:val="009D5F00"/>
    <w:rsid w:val="009D6157"/>
    <w:rsid w:val="009D6165"/>
    <w:rsid w:val="009D621B"/>
    <w:rsid w:val="009D627D"/>
    <w:rsid w:val="009D669F"/>
    <w:rsid w:val="009D69BF"/>
    <w:rsid w:val="009D6A95"/>
    <w:rsid w:val="009D6E31"/>
    <w:rsid w:val="009D71C4"/>
    <w:rsid w:val="009D731B"/>
    <w:rsid w:val="009D793E"/>
    <w:rsid w:val="009D7BFF"/>
    <w:rsid w:val="009D7D10"/>
    <w:rsid w:val="009E0209"/>
    <w:rsid w:val="009E034A"/>
    <w:rsid w:val="009E05CD"/>
    <w:rsid w:val="009E0A1E"/>
    <w:rsid w:val="009E0E75"/>
    <w:rsid w:val="009E0EAC"/>
    <w:rsid w:val="009E12E6"/>
    <w:rsid w:val="009E19A1"/>
    <w:rsid w:val="009E1A69"/>
    <w:rsid w:val="009E1BA5"/>
    <w:rsid w:val="009E2116"/>
    <w:rsid w:val="009E2221"/>
    <w:rsid w:val="009E2419"/>
    <w:rsid w:val="009E254D"/>
    <w:rsid w:val="009E267F"/>
    <w:rsid w:val="009E2798"/>
    <w:rsid w:val="009E2E22"/>
    <w:rsid w:val="009E31F4"/>
    <w:rsid w:val="009E34B7"/>
    <w:rsid w:val="009E363E"/>
    <w:rsid w:val="009E37B5"/>
    <w:rsid w:val="009E37D9"/>
    <w:rsid w:val="009E3912"/>
    <w:rsid w:val="009E3A56"/>
    <w:rsid w:val="009E3BA0"/>
    <w:rsid w:val="009E3BD9"/>
    <w:rsid w:val="009E42D8"/>
    <w:rsid w:val="009E440B"/>
    <w:rsid w:val="009E44EF"/>
    <w:rsid w:val="009E489D"/>
    <w:rsid w:val="009E4C73"/>
    <w:rsid w:val="009E4DE8"/>
    <w:rsid w:val="009E566B"/>
    <w:rsid w:val="009E56FE"/>
    <w:rsid w:val="009E59F0"/>
    <w:rsid w:val="009E5D0E"/>
    <w:rsid w:val="009E5FC9"/>
    <w:rsid w:val="009E685A"/>
    <w:rsid w:val="009E6AD6"/>
    <w:rsid w:val="009E6FA6"/>
    <w:rsid w:val="009E7272"/>
    <w:rsid w:val="009E737A"/>
    <w:rsid w:val="009E7460"/>
    <w:rsid w:val="009E7777"/>
    <w:rsid w:val="009E7A24"/>
    <w:rsid w:val="009F0AE6"/>
    <w:rsid w:val="009F0D86"/>
    <w:rsid w:val="009F1081"/>
    <w:rsid w:val="009F12CB"/>
    <w:rsid w:val="009F139E"/>
    <w:rsid w:val="009F147D"/>
    <w:rsid w:val="009F14C9"/>
    <w:rsid w:val="009F1525"/>
    <w:rsid w:val="009F1688"/>
    <w:rsid w:val="009F191E"/>
    <w:rsid w:val="009F19AD"/>
    <w:rsid w:val="009F1DE4"/>
    <w:rsid w:val="009F21A8"/>
    <w:rsid w:val="009F22B2"/>
    <w:rsid w:val="009F2405"/>
    <w:rsid w:val="009F27FB"/>
    <w:rsid w:val="009F2AC3"/>
    <w:rsid w:val="009F2BB2"/>
    <w:rsid w:val="009F2CF2"/>
    <w:rsid w:val="009F2F6D"/>
    <w:rsid w:val="009F33F5"/>
    <w:rsid w:val="009F3B31"/>
    <w:rsid w:val="009F3FD1"/>
    <w:rsid w:val="009F40D8"/>
    <w:rsid w:val="009F430F"/>
    <w:rsid w:val="009F4B33"/>
    <w:rsid w:val="009F4DAF"/>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CE9"/>
    <w:rsid w:val="009F7EBA"/>
    <w:rsid w:val="00A00012"/>
    <w:rsid w:val="00A005C1"/>
    <w:rsid w:val="00A012AE"/>
    <w:rsid w:val="00A013EF"/>
    <w:rsid w:val="00A01D53"/>
    <w:rsid w:val="00A020A9"/>
    <w:rsid w:val="00A02100"/>
    <w:rsid w:val="00A02267"/>
    <w:rsid w:val="00A0236A"/>
    <w:rsid w:val="00A02B80"/>
    <w:rsid w:val="00A02C16"/>
    <w:rsid w:val="00A02D37"/>
    <w:rsid w:val="00A02EBD"/>
    <w:rsid w:val="00A02FE3"/>
    <w:rsid w:val="00A036EF"/>
    <w:rsid w:val="00A03746"/>
    <w:rsid w:val="00A037D9"/>
    <w:rsid w:val="00A038FF"/>
    <w:rsid w:val="00A03AA4"/>
    <w:rsid w:val="00A03DB9"/>
    <w:rsid w:val="00A03E34"/>
    <w:rsid w:val="00A043EB"/>
    <w:rsid w:val="00A04435"/>
    <w:rsid w:val="00A044D6"/>
    <w:rsid w:val="00A045C4"/>
    <w:rsid w:val="00A04906"/>
    <w:rsid w:val="00A049B8"/>
    <w:rsid w:val="00A050E6"/>
    <w:rsid w:val="00A051AD"/>
    <w:rsid w:val="00A05538"/>
    <w:rsid w:val="00A05B20"/>
    <w:rsid w:val="00A05B56"/>
    <w:rsid w:val="00A05D4A"/>
    <w:rsid w:val="00A05F8D"/>
    <w:rsid w:val="00A061B7"/>
    <w:rsid w:val="00A0624D"/>
    <w:rsid w:val="00A06B82"/>
    <w:rsid w:val="00A07053"/>
    <w:rsid w:val="00A073C9"/>
    <w:rsid w:val="00A079CE"/>
    <w:rsid w:val="00A079FB"/>
    <w:rsid w:val="00A07D4E"/>
    <w:rsid w:val="00A10167"/>
    <w:rsid w:val="00A101A7"/>
    <w:rsid w:val="00A10326"/>
    <w:rsid w:val="00A1083B"/>
    <w:rsid w:val="00A10A38"/>
    <w:rsid w:val="00A1108B"/>
    <w:rsid w:val="00A11354"/>
    <w:rsid w:val="00A1152C"/>
    <w:rsid w:val="00A1157B"/>
    <w:rsid w:val="00A118B0"/>
    <w:rsid w:val="00A126CC"/>
    <w:rsid w:val="00A127A9"/>
    <w:rsid w:val="00A12AB1"/>
    <w:rsid w:val="00A12D94"/>
    <w:rsid w:val="00A12FBC"/>
    <w:rsid w:val="00A12FD2"/>
    <w:rsid w:val="00A13BB0"/>
    <w:rsid w:val="00A13DE2"/>
    <w:rsid w:val="00A13F6C"/>
    <w:rsid w:val="00A13FFC"/>
    <w:rsid w:val="00A143A7"/>
    <w:rsid w:val="00A14513"/>
    <w:rsid w:val="00A14904"/>
    <w:rsid w:val="00A14945"/>
    <w:rsid w:val="00A1496E"/>
    <w:rsid w:val="00A14980"/>
    <w:rsid w:val="00A14DF0"/>
    <w:rsid w:val="00A14F07"/>
    <w:rsid w:val="00A15333"/>
    <w:rsid w:val="00A158AA"/>
    <w:rsid w:val="00A158E5"/>
    <w:rsid w:val="00A15C6E"/>
    <w:rsid w:val="00A15DA6"/>
    <w:rsid w:val="00A15F25"/>
    <w:rsid w:val="00A163BB"/>
    <w:rsid w:val="00A16711"/>
    <w:rsid w:val="00A16E32"/>
    <w:rsid w:val="00A171D1"/>
    <w:rsid w:val="00A171DF"/>
    <w:rsid w:val="00A1791A"/>
    <w:rsid w:val="00A179B1"/>
    <w:rsid w:val="00A17CAC"/>
    <w:rsid w:val="00A20448"/>
    <w:rsid w:val="00A20463"/>
    <w:rsid w:val="00A20DEA"/>
    <w:rsid w:val="00A21674"/>
    <w:rsid w:val="00A219B6"/>
    <w:rsid w:val="00A21B50"/>
    <w:rsid w:val="00A21BFE"/>
    <w:rsid w:val="00A22004"/>
    <w:rsid w:val="00A2238B"/>
    <w:rsid w:val="00A230BD"/>
    <w:rsid w:val="00A2357F"/>
    <w:rsid w:val="00A2387C"/>
    <w:rsid w:val="00A23AEC"/>
    <w:rsid w:val="00A23D1D"/>
    <w:rsid w:val="00A245FE"/>
    <w:rsid w:val="00A246C4"/>
    <w:rsid w:val="00A2488B"/>
    <w:rsid w:val="00A24B26"/>
    <w:rsid w:val="00A251E4"/>
    <w:rsid w:val="00A252EE"/>
    <w:rsid w:val="00A25A27"/>
    <w:rsid w:val="00A2617B"/>
    <w:rsid w:val="00A261D4"/>
    <w:rsid w:val="00A2636F"/>
    <w:rsid w:val="00A263C3"/>
    <w:rsid w:val="00A2644B"/>
    <w:rsid w:val="00A264D1"/>
    <w:rsid w:val="00A268E1"/>
    <w:rsid w:val="00A26906"/>
    <w:rsid w:val="00A26A64"/>
    <w:rsid w:val="00A26BED"/>
    <w:rsid w:val="00A26E2D"/>
    <w:rsid w:val="00A27113"/>
    <w:rsid w:val="00A27320"/>
    <w:rsid w:val="00A2747F"/>
    <w:rsid w:val="00A2749D"/>
    <w:rsid w:val="00A27589"/>
    <w:rsid w:val="00A278E8"/>
    <w:rsid w:val="00A27CC8"/>
    <w:rsid w:val="00A27E18"/>
    <w:rsid w:val="00A27FE7"/>
    <w:rsid w:val="00A3000B"/>
    <w:rsid w:val="00A3004C"/>
    <w:rsid w:val="00A3046B"/>
    <w:rsid w:val="00A30911"/>
    <w:rsid w:val="00A30CE6"/>
    <w:rsid w:val="00A31008"/>
    <w:rsid w:val="00A31104"/>
    <w:rsid w:val="00A3124D"/>
    <w:rsid w:val="00A3129D"/>
    <w:rsid w:val="00A313A6"/>
    <w:rsid w:val="00A314FD"/>
    <w:rsid w:val="00A316DD"/>
    <w:rsid w:val="00A31BF3"/>
    <w:rsid w:val="00A31E23"/>
    <w:rsid w:val="00A32076"/>
    <w:rsid w:val="00A321C4"/>
    <w:rsid w:val="00A32352"/>
    <w:rsid w:val="00A327CC"/>
    <w:rsid w:val="00A32EA3"/>
    <w:rsid w:val="00A33144"/>
    <w:rsid w:val="00A33588"/>
    <w:rsid w:val="00A33643"/>
    <w:rsid w:val="00A33751"/>
    <w:rsid w:val="00A337D0"/>
    <w:rsid w:val="00A33B94"/>
    <w:rsid w:val="00A33C8C"/>
    <w:rsid w:val="00A33D22"/>
    <w:rsid w:val="00A33DCA"/>
    <w:rsid w:val="00A33E1A"/>
    <w:rsid w:val="00A33F98"/>
    <w:rsid w:val="00A34344"/>
    <w:rsid w:val="00A344AB"/>
    <w:rsid w:val="00A34D95"/>
    <w:rsid w:val="00A34DF7"/>
    <w:rsid w:val="00A34F7E"/>
    <w:rsid w:val="00A34FBA"/>
    <w:rsid w:val="00A351FB"/>
    <w:rsid w:val="00A35565"/>
    <w:rsid w:val="00A35586"/>
    <w:rsid w:val="00A355B6"/>
    <w:rsid w:val="00A35643"/>
    <w:rsid w:val="00A356C5"/>
    <w:rsid w:val="00A357F7"/>
    <w:rsid w:val="00A358C4"/>
    <w:rsid w:val="00A35971"/>
    <w:rsid w:val="00A35DA1"/>
    <w:rsid w:val="00A35F37"/>
    <w:rsid w:val="00A360EA"/>
    <w:rsid w:val="00A361BA"/>
    <w:rsid w:val="00A36421"/>
    <w:rsid w:val="00A365B1"/>
    <w:rsid w:val="00A368BC"/>
    <w:rsid w:val="00A369AA"/>
    <w:rsid w:val="00A36A2A"/>
    <w:rsid w:val="00A36BAF"/>
    <w:rsid w:val="00A37223"/>
    <w:rsid w:val="00A3747E"/>
    <w:rsid w:val="00A374AD"/>
    <w:rsid w:val="00A3777F"/>
    <w:rsid w:val="00A377AD"/>
    <w:rsid w:val="00A37ABF"/>
    <w:rsid w:val="00A37F89"/>
    <w:rsid w:val="00A37F90"/>
    <w:rsid w:val="00A40002"/>
    <w:rsid w:val="00A4031A"/>
    <w:rsid w:val="00A40386"/>
    <w:rsid w:val="00A40511"/>
    <w:rsid w:val="00A40666"/>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815"/>
    <w:rsid w:val="00A42826"/>
    <w:rsid w:val="00A4290C"/>
    <w:rsid w:val="00A42D34"/>
    <w:rsid w:val="00A4310F"/>
    <w:rsid w:val="00A4328B"/>
    <w:rsid w:val="00A438B2"/>
    <w:rsid w:val="00A438BE"/>
    <w:rsid w:val="00A441FE"/>
    <w:rsid w:val="00A44959"/>
    <w:rsid w:val="00A44C1C"/>
    <w:rsid w:val="00A44D06"/>
    <w:rsid w:val="00A44D10"/>
    <w:rsid w:val="00A44DC2"/>
    <w:rsid w:val="00A44E0D"/>
    <w:rsid w:val="00A451A5"/>
    <w:rsid w:val="00A458CE"/>
    <w:rsid w:val="00A45B21"/>
    <w:rsid w:val="00A45B61"/>
    <w:rsid w:val="00A45F95"/>
    <w:rsid w:val="00A4609F"/>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230"/>
    <w:rsid w:val="00A50A7C"/>
    <w:rsid w:val="00A51634"/>
    <w:rsid w:val="00A51709"/>
    <w:rsid w:val="00A5272D"/>
    <w:rsid w:val="00A52DF2"/>
    <w:rsid w:val="00A52E42"/>
    <w:rsid w:val="00A52EDE"/>
    <w:rsid w:val="00A5304D"/>
    <w:rsid w:val="00A53411"/>
    <w:rsid w:val="00A53455"/>
    <w:rsid w:val="00A535C3"/>
    <w:rsid w:val="00A537B8"/>
    <w:rsid w:val="00A539D5"/>
    <w:rsid w:val="00A53E05"/>
    <w:rsid w:val="00A54064"/>
    <w:rsid w:val="00A5429C"/>
    <w:rsid w:val="00A544AA"/>
    <w:rsid w:val="00A54515"/>
    <w:rsid w:val="00A547BF"/>
    <w:rsid w:val="00A548EB"/>
    <w:rsid w:val="00A54ACD"/>
    <w:rsid w:val="00A54D53"/>
    <w:rsid w:val="00A5569E"/>
    <w:rsid w:val="00A561EA"/>
    <w:rsid w:val="00A562D0"/>
    <w:rsid w:val="00A56793"/>
    <w:rsid w:val="00A5680C"/>
    <w:rsid w:val="00A56991"/>
    <w:rsid w:val="00A56B0A"/>
    <w:rsid w:val="00A5729F"/>
    <w:rsid w:val="00A5732F"/>
    <w:rsid w:val="00A577A4"/>
    <w:rsid w:val="00A57907"/>
    <w:rsid w:val="00A57B38"/>
    <w:rsid w:val="00A60628"/>
    <w:rsid w:val="00A6097B"/>
    <w:rsid w:val="00A60A99"/>
    <w:rsid w:val="00A60BEA"/>
    <w:rsid w:val="00A61138"/>
    <w:rsid w:val="00A611FB"/>
    <w:rsid w:val="00A6130F"/>
    <w:rsid w:val="00A616EF"/>
    <w:rsid w:val="00A617C1"/>
    <w:rsid w:val="00A61931"/>
    <w:rsid w:val="00A61A80"/>
    <w:rsid w:val="00A6217B"/>
    <w:rsid w:val="00A621AE"/>
    <w:rsid w:val="00A6233B"/>
    <w:rsid w:val="00A62471"/>
    <w:rsid w:val="00A624B0"/>
    <w:rsid w:val="00A6255B"/>
    <w:rsid w:val="00A62886"/>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943"/>
    <w:rsid w:val="00A64A8B"/>
    <w:rsid w:val="00A64D8B"/>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C06"/>
    <w:rsid w:val="00A66F5B"/>
    <w:rsid w:val="00A674AF"/>
    <w:rsid w:val="00A677EB"/>
    <w:rsid w:val="00A67932"/>
    <w:rsid w:val="00A67F99"/>
    <w:rsid w:val="00A701FD"/>
    <w:rsid w:val="00A70BB5"/>
    <w:rsid w:val="00A70E98"/>
    <w:rsid w:val="00A71532"/>
    <w:rsid w:val="00A71541"/>
    <w:rsid w:val="00A715A3"/>
    <w:rsid w:val="00A718EC"/>
    <w:rsid w:val="00A71A92"/>
    <w:rsid w:val="00A71CE8"/>
    <w:rsid w:val="00A71F6C"/>
    <w:rsid w:val="00A7255C"/>
    <w:rsid w:val="00A72675"/>
    <w:rsid w:val="00A72773"/>
    <w:rsid w:val="00A72951"/>
    <w:rsid w:val="00A72A54"/>
    <w:rsid w:val="00A72A5A"/>
    <w:rsid w:val="00A731E5"/>
    <w:rsid w:val="00A73261"/>
    <w:rsid w:val="00A732FA"/>
    <w:rsid w:val="00A7352C"/>
    <w:rsid w:val="00A73697"/>
    <w:rsid w:val="00A738D6"/>
    <w:rsid w:val="00A73912"/>
    <w:rsid w:val="00A73B3B"/>
    <w:rsid w:val="00A73D75"/>
    <w:rsid w:val="00A73EF9"/>
    <w:rsid w:val="00A73F7B"/>
    <w:rsid w:val="00A740C1"/>
    <w:rsid w:val="00A74720"/>
    <w:rsid w:val="00A74DCC"/>
    <w:rsid w:val="00A74EF8"/>
    <w:rsid w:val="00A750BC"/>
    <w:rsid w:val="00A752D3"/>
    <w:rsid w:val="00A753CB"/>
    <w:rsid w:val="00A75482"/>
    <w:rsid w:val="00A75526"/>
    <w:rsid w:val="00A75646"/>
    <w:rsid w:val="00A75777"/>
    <w:rsid w:val="00A75A03"/>
    <w:rsid w:val="00A75A5F"/>
    <w:rsid w:val="00A75D38"/>
    <w:rsid w:val="00A7601A"/>
    <w:rsid w:val="00A76291"/>
    <w:rsid w:val="00A763B5"/>
    <w:rsid w:val="00A763B6"/>
    <w:rsid w:val="00A763F5"/>
    <w:rsid w:val="00A76696"/>
    <w:rsid w:val="00A76AD3"/>
    <w:rsid w:val="00A77453"/>
    <w:rsid w:val="00A77958"/>
    <w:rsid w:val="00A77B96"/>
    <w:rsid w:val="00A801BE"/>
    <w:rsid w:val="00A80469"/>
    <w:rsid w:val="00A80F2D"/>
    <w:rsid w:val="00A81071"/>
    <w:rsid w:val="00A81222"/>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455"/>
    <w:rsid w:val="00A8368D"/>
    <w:rsid w:val="00A8370D"/>
    <w:rsid w:val="00A83BB9"/>
    <w:rsid w:val="00A83BC7"/>
    <w:rsid w:val="00A842EA"/>
    <w:rsid w:val="00A84323"/>
    <w:rsid w:val="00A84788"/>
    <w:rsid w:val="00A847E3"/>
    <w:rsid w:val="00A84AE0"/>
    <w:rsid w:val="00A84B6D"/>
    <w:rsid w:val="00A84F70"/>
    <w:rsid w:val="00A85296"/>
    <w:rsid w:val="00A852B9"/>
    <w:rsid w:val="00A86437"/>
    <w:rsid w:val="00A86576"/>
    <w:rsid w:val="00A86B2F"/>
    <w:rsid w:val="00A86C13"/>
    <w:rsid w:val="00A86F03"/>
    <w:rsid w:val="00A87104"/>
    <w:rsid w:val="00A87122"/>
    <w:rsid w:val="00A8782F"/>
    <w:rsid w:val="00A8796D"/>
    <w:rsid w:val="00A879C2"/>
    <w:rsid w:val="00A87BDB"/>
    <w:rsid w:val="00A87CDB"/>
    <w:rsid w:val="00A87FB2"/>
    <w:rsid w:val="00A87FD7"/>
    <w:rsid w:val="00A90258"/>
    <w:rsid w:val="00A90318"/>
    <w:rsid w:val="00A9032A"/>
    <w:rsid w:val="00A90442"/>
    <w:rsid w:val="00A90AD9"/>
    <w:rsid w:val="00A90B1D"/>
    <w:rsid w:val="00A90E87"/>
    <w:rsid w:val="00A91096"/>
    <w:rsid w:val="00A9115C"/>
    <w:rsid w:val="00A911B4"/>
    <w:rsid w:val="00A9121C"/>
    <w:rsid w:val="00A91233"/>
    <w:rsid w:val="00A91750"/>
    <w:rsid w:val="00A91C33"/>
    <w:rsid w:val="00A92019"/>
    <w:rsid w:val="00A92100"/>
    <w:rsid w:val="00A92584"/>
    <w:rsid w:val="00A928C4"/>
    <w:rsid w:val="00A92D07"/>
    <w:rsid w:val="00A92F1C"/>
    <w:rsid w:val="00A92FF5"/>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2C9"/>
    <w:rsid w:val="00A958AF"/>
    <w:rsid w:val="00A95905"/>
    <w:rsid w:val="00A95AAA"/>
    <w:rsid w:val="00A96132"/>
    <w:rsid w:val="00A96308"/>
    <w:rsid w:val="00A96382"/>
    <w:rsid w:val="00A96768"/>
    <w:rsid w:val="00A96AFB"/>
    <w:rsid w:val="00A96D6F"/>
    <w:rsid w:val="00A96F76"/>
    <w:rsid w:val="00A96FFB"/>
    <w:rsid w:val="00A97259"/>
    <w:rsid w:val="00A979AE"/>
    <w:rsid w:val="00A97F85"/>
    <w:rsid w:val="00AA0430"/>
    <w:rsid w:val="00AA04BC"/>
    <w:rsid w:val="00AA05A3"/>
    <w:rsid w:val="00AA062B"/>
    <w:rsid w:val="00AA1240"/>
    <w:rsid w:val="00AA13AC"/>
    <w:rsid w:val="00AA1482"/>
    <w:rsid w:val="00AA1C65"/>
    <w:rsid w:val="00AA1CB5"/>
    <w:rsid w:val="00AA206A"/>
    <w:rsid w:val="00AA282E"/>
    <w:rsid w:val="00AA2988"/>
    <w:rsid w:val="00AA2C42"/>
    <w:rsid w:val="00AA2DAF"/>
    <w:rsid w:val="00AA2F30"/>
    <w:rsid w:val="00AA304C"/>
    <w:rsid w:val="00AA30A8"/>
    <w:rsid w:val="00AA3149"/>
    <w:rsid w:val="00AA35DD"/>
    <w:rsid w:val="00AA35E3"/>
    <w:rsid w:val="00AA3770"/>
    <w:rsid w:val="00AA3AA2"/>
    <w:rsid w:val="00AA3AD8"/>
    <w:rsid w:val="00AA3D83"/>
    <w:rsid w:val="00AA4033"/>
    <w:rsid w:val="00AA405C"/>
    <w:rsid w:val="00AA416E"/>
    <w:rsid w:val="00AA418B"/>
    <w:rsid w:val="00AA4407"/>
    <w:rsid w:val="00AA45A1"/>
    <w:rsid w:val="00AA4688"/>
    <w:rsid w:val="00AA4807"/>
    <w:rsid w:val="00AA4D2A"/>
    <w:rsid w:val="00AA4D8A"/>
    <w:rsid w:val="00AA520D"/>
    <w:rsid w:val="00AA53D8"/>
    <w:rsid w:val="00AA5FAD"/>
    <w:rsid w:val="00AA5FBA"/>
    <w:rsid w:val="00AA6B6A"/>
    <w:rsid w:val="00AA6D0D"/>
    <w:rsid w:val="00AA73D4"/>
    <w:rsid w:val="00AA76C1"/>
    <w:rsid w:val="00AA78F6"/>
    <w:rsid w:val="00AA7CE4"/>
    <w:rsid w:val="00AA7CFD"/>
    <w:rsid w:val="00AA7F92"/>
    <w:rsid w:val="00AB0024"/>
    <w:rsid w:val="00AB0089"/>
    <w:rsid w:val="00AB0345"/>
    <w:rsid w:val="00AB0A94"/>
    <w:rsid w:val="00AB1177"/>
    <w:rsid w:val="00AB11BF"/>
    <w:rsid w:val="00AB1337"/>
    <w:rsid w:val="00AB13AF"/>
    <w:rsid w:val="00AB1552"/>
    <w:rsid w:val="00AB18CC"/>
    <w:rsid w:val="00AB1931"/>
    <w:rsid w:val="00AB1C2D"/>
    <w:rsid w:val="00AB1F66"/>
    <w:rsid w:val="00AB21E7"/>
    <w:rsid w:val="00AB23E4"/>
    <w:rsid w:val="00AB250D"/>
    <w:rsid w:val="00AB2639"/>
    <w:rsid w:val="00AB2649"/>
    <w:rsid w:val="00AB2772"/>
    <w:rsid w:val="00AB27AD"/>
    <w:rsid w:val="00AB287A"/>
    <w:rsid w:val="00AB2D36"/>
    <w:rsid w:val="00AB305C"/>
    <w:rsid w:val="00AB30DC"/>
    <w:rsid w:val="00AB315F"/>
    <w:rsid w:val="00AB3176"/>
    <w:rsid w:val="00AB33F6"/>
    <w:rsid w:val="00AB340F"/>
    <w:rsid w:val="00AB36BB"/>
    <w:rsid w:val="00AB3786"/>
    <w:rsid w:val="00AB387C"/>
    <w:rsid w:val="00AB3D9F"/>
    <w:rsid w:val="00AB4190"/>
    <w:rsid w:val="00AB4192"/>
    <w:rsid w:val="00AB4320"/>
    <w:rsid w:val="00AB43F1"/>
    <w:rsid w:val="00AB470A"/>
    <w:rsid w:val="00AB47D4"/>
    <w:rsid w:val="00AB4993"/>
    <w:rsid w:val="00AB4E03"/>
    <w:rsid w:val="00AB501B"/>
    <w:rsid w:val="00AB50B7"/>
    <w:rsid w:val="00AB57F0"/>
    <w:rsid w:val="00AB59EC"/>
    <w:rsid w:val="00AB63E1"/>
    <w:rsid w:val="00AB6518"/>
    <w:rsid w:val="00AB6BEB"/>
    <w:rsid w:val="00AB6DA1"/>
    <w:rsid w:val="00AB6FAB"/>
    <w:rsid w:val="00AB7180"/>
    <w:rsid w:val="00AB7907"/>
    <w:rsid w:val="00AB7CE0"/>
    <w:rsid w:val="00AB7E5A"/>
    <w:rsid w:val="00AC02EE"/>
    <w:rsid w:val="00AC04EC"/>
    <w:rsid w:val="00AC0568"/>
    <w:rsid w:val="00AC05CC"/>
    <w:rsid w:val="00AC098E"/>
    <w:rsid w:val="00AC0F3A"/>
    <w:rsid w:val="00AC11F8"/>
    <w:rsid w:val="00AC1258"/>
    <w:rsid w:val="00AC151A"/>
    <w:rsid w:val="00AC1AB9"/>
    <w:rsid w:val="00AC2147"/>
    <w:rsid w:val="00AC23B9"/>
    <w:rsid w:val="00AC29B3"/>
    <w:rsid w:val="00AC2CC9"/>
    <w:rsid w:val="00AC2E2E"/>
    <w:rsid w:val="00AC354F"/>
    <w:rsid w:val="00AC3753"/>
    <w:rsid w:val="00AC3935"/>
    <w:rsid w:val="00AC3936"/>
    <w:rsid w:val="00AC396A"/>
    <w:rsid w:val="00AC3F25"/>
    <w:rsid w:val="00AC3F6E"/>
    <w:rsid w:val="00AC40BF"/>
    <w:rsid w:val="00AC41BD"/>
    <w:rsid w:val="00AC428A"/>
    <w:rsid w:val="00AC4394"/>
    <w:rsid w:val="00AC44B5"/>
    <w:rsid w:val="00AC48F9"/>
    <w:rsid w:val="00AC4B34"/>
    <w:rsid w:val="00AC5936"/>
    <w:rsid w:val="00AC5A3C"/>
    <w:rsid w:val="00AC6292"/>
    <w:rsid w:val="00AC6368"/>
    <w:rsid w:val="00AC69FE"/>
    <w:rsid w:val="00AC6A07"/>
    <w:rsid w:val="00AC6A3D"/>
    <w:rsid w:val="00AC712D"/>
    <w:rsid w:val="00AC7286"/>
    <w:rsid w:val="00AC7737"/>
    <w:rsid w:val="00AC7AE7"/>
    <w:rsid w:val="00AC7C50"/>
    <w:rsid w:val="00AD0010"/>
    <w:rsid w:val="00AD0560"/>
    <w:rsid w:val="00AD05CC"/>
    <w:rsid w:val="00AD068F"/>
    <w:rsid w:val="00AD0B8D"/>
    <w:rsid w:val="00AD11A0"/>
    <w:rsid w:val="00AD1349"/>
    <w:rsid w:val="00AD13B0"/>
    <w:rsid w:val="00AD1660"/>
    <w:rsid w:val="00AD1662"/>
    <w:rsid w:val="00AD16C8"/>
    <w:rsid w:val="00AD1D72"/>
    <w:rsid w:val="00AD250D"/>
    <w:rsid w:val="00AD298D"/>
    <w:rsid w:val="00AD2C06"/>
    <w:rsid w:val="00AD2D01"/>
    <w:rsid w:val="00AD2E30"/>
    <w:rsid w:val="00AD2E78"/>
    <w:rsid w:val="00AD2F72"/>
    <w:rsid w:val="00AD2FC3"/>
    <w:rsid w:val="00AD32E9"/>
    <w:rsid w:val="00AD343C"/>
    <w:rsid w:val="00AD3775"/>
    <w:rsid w:val="00AD3E79"/>
    <w:rsid w:val="00AD429C"/>
    <w:rsid w:val="00AD43E3"/>
    <w:rsid w:val="00AD45A0"/>
    <w:rsid w:val="00AD4847"/>
    <w:rsid w:val="00AD49AD"/>
    <w:rsid w:val="00AD4C1F"/>
    <w:rsid w:val="00AD4F34"/>
    <w:rsid w:val="00AD5088"/>
    <w:rsid w:val="00AD50B4"/>
    <w:rsid w:val="00AD52E1"/>
    <w:rsid w:val="00AD5306"/>
    <w:rsid w:val="00AD53B6"/>
    <w:rsid w:val="00AD578C"/>
    <w:rsid w:val="00AD58C3"/>
    <w:rsid w:val="00AD5B84"/>
    <w:rsid w:val="00AD62BB"/>
    <w:rsid w:val="00AD67F7"/>
    <w:rsid w:val="00AD70C7"/>
    <w:rsid w:val="00AD70DF"/>
    <w:rsid w:val="00AD7780"/>
    <w:rsid w:val="00AD782E"/>
    <w:rsid w:val="00AD78C2"/>
    <w:rsid w:val="00AD7AFF"/>
    <w:rsid w:val="00AD7F20"/>
    <w:rsid w:val="00AD7F36"/>
    <w:rsid w:val="00AE004A"/>
    <w:rsid w:val="00AE040F"/>
    <w:rsid w:val="00AE05C4"/>
    <w:rsid w:val="00AE0C47"/>
    <w:rsid w:val="00AE0D08"/>
    <w:rsid w:val="00AE0ED6"/>
    <w:rsid w:val="00AE17F4"/>
    <w:rsid w:val="00AE1C44"/>
    <w:rsid w:val="00AE1D9E"/>
    <w:rsid w:val="00AE2015"/>
    <w:rsid w:val="00AE223C"/>
    <w:rsid w:val="00AE23DB"/>
    <w:rsid w:val="00AE2896"/>
    <w:rsid w:val="00AE2CEC"/>
    <w:rsid w:val="00AE2E21"/>
    <w:rsid w:val="00AE3048"/>
    <w:rsid w:val="00AE30D5"/>
    <w:rsid w:val="00AE3839"/>
    <w:rsid w:val="00AE4211"/>
    <w:rsid w:val="00AE4434"/>
    <w:rsid w:val="00AE44E6"/>
    <w:rsid w:val="00AE457D"/>
    <w:rsid w:val="00AE49F2"/>
    <w:rsid w:val="00AE4BC9"/>
    <w:rsid w:val="00AE4CFC"/>
    <w:rsid w:val="00AE4D13"/>
    <w:rsid w:val="00AE4FC0"/>
    <w:rsid w:val="00AE5464"/>
    <w:rsid w:val="00AE54A9"/>
    <w:rsid w:val="00AE5A2A"/>
    <w:rsid w:val="00AE5D08"/>
    <w:rsid w:val="00AE60F3"/>
    <w:rsid w:val="00AE61ED"/>
    <w:rsid w:val="00AE6808"/>
    <w:rsid w:val="00AE6A95"/>
    <w:rsid w:val="00AE6D5C"/>
    <w:rsid w:val="00AE727B"/>
    <w:rsid w:val="00AE7424"/>
    <w:rsid w:val="00AE7AD5"/>
    <w:rsid w:val="00AE7B53"/>
    <w:rsid w:val="00AE7C7E"/>
    <w:rsid w:val="00AE7E3E"/>
    <w:rsid w:val="00AE7F6A"/>
    <w:rsid w:val="00AF01CF"/>
    <w:rsid w:val="00AF01FB"/>
    <w:rsid w:val="00AF0428"/>
    <w:rsid w:val="00AF0678"/>
    <w:rsid w:val="00AF0FB5"/>
    <w:rsid w:val="00AF128E"/>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C7"/>
    <w:rsid w:val="00AF468B"/>
    <w:rsid w:val="00AF46BF"/>
    <w:rsid w:val="00AF471E"/>
    <w:rsid w:val="00AF483B"/>
    <w:rsid w:val="00AF4B39"/>
    <w:rsid w:val="00AF5606"/>
    <w:rsid w:val="00AF566A"/>
    <w:rsid w:val="00AF56BE"/>
    <w:rsid w:val="00AF6338"/>
    <w:rsid w:val="00AF64AB"/>
    <w:rsid w:val="00AF66D3"/>
    <w:rsid w:val="00AF66DA"/>
    <w:rsid w:val="00AF68DF"/>
    <w:rsid w:val="00AF6973"/>
    <w:rsid w:val="00AF6AFA"/>
    <w:rsid w:val="00AF7114"/>
    <w:rsid w:val="00AF711D"/>
    <w:rsid w:val="00AF74D3"/>
    <w:rsid w:val="00AF771A"/>
    <w:rsid w:val="00AF7ADF"/>
    <w:rsid w:val="00AF7AF0"/>
    <w:rsid w:val="00B001B6"/>
    <w:rsid w:val="00B001E9"/>
    <w:rsid w:val="00B00256"/>
    <w:rsid w:val="00B0096A"/>
    <w:rsid w:val="00B0108E"/>
    <w:rsid w:val="00B011DD"/>
    <w:rsid w:val="00B015D2"/>
    <w:rsid w:val="00B016E3"/>
    <w:rsid w:val="00B01758"/>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6AC"/>
    <w:rsid w:val="00B0492B"/>
    <w:rsid w:val="00B04EFA"/>
    <w:rsid w:val="00B0510F"/>
    <w:rsid w:val="00B0514B"/>
    <w:rsid w:val="00B055C9"/>
    <w:rsid w:val="00B05681"/>
    <w:rsid w:val="00B056DC"/>
    <w:rsid w:val="00B0581A"/>
    <w:rsid w:val="00B05A7A"/>
    <w:rsid w:val="00B05C16"/>
    <w:rsid w:val="00B05C62"/>
    <w:rsid w:val="00B05D0C"/>
    <w:rsid w:val="00B05D54"/>
    <w:rsid w:val="00B061C9"/>
    <w:rsid w:val="00B06A75"/>
    <w:rsid w:val="00B06B8B"/>
    <w:rsid w:val="00B06C62"/>
    <w:rsid w:val="00B07534"/>
    <w:rsid w:val="00B075F2"/>
    <w:rsid w:val="00B075FB"/>
    <w:rsid w:val="00B0769E"/>
    <w:rsid w:val="00B076FB"/>
    <w:rsid w:val="00B077EB"/>
    <w:rsid w:val="00B078B5"/>
    <w:rsid w:val="00B07CFE"/>
    <w:rsid w:val="00B07FCD"/>
    <w:rsid w:val="00B102C9"/>
    <w:rsid w:val="00B10544"/>
    <w:rsid w:val="00B105DD"/>
    <w:rsid w:val="00B1082B"/>
    <w:rsid w:val="00B10F77"/>
    <w:rsid w:val="00B11156"/>
    <w:rsid w:val="00B117BC"/>
    <w:rsid w:val="00B11B48"/>
    <w:rsid w:val="00B11E8D"/>
    <w:rsid w:val="00B11F43"/>
    <w:rsid w:val="00B12081"/>
    <w:rsid w:val="00B1237D"/>
    <w:rsid w:val="00B128B8"/>
    <w:rsid w:val="00B12B59"/>
    <w:rsid w:val="00B130EA"/>
    <w:rsid w:val="00B132C5"/>
    <w:rsid w:val="00B1376B"/>
    <w:rsid w:val="00B13823"/>
    <w:rsid w:val="00B13B54"/>
    <w:rsid w:val="00B13E94"/>
    <w:rsid w:val="00B14085"/>
    <w:rsid w:val="00B145E3"/>
    <w:rsid w:val="00B14A30"/>
    <w:rsid w:val="00B14C32"/>
    <w:rsid w:val="00B1510B"/>
    <w:rsid w:val="00B15543"/>
    <w:rsid w:val="00B15B46"/>
    <w:rsid w:val="00B15D59"/>
    <w:rsid w:val="00B16163"/>
    <w:rsid w:val="00B16CD9"/>
    <w:rsid w:val="00B16DF8"/>
    <w:rsid w:val="00B172CE"/>
    <w:rsid w:val="00B174F2"/>
    <w:rsid w:val="00B1768C"/>
    <w:rsid w:val="00B178E0"/>
    <w:rsid w:val="00B17DC1"/>
    <w:rsid w:val="00B17FB0"/>
    <w:rsid w:val="00B20095"/>
    <w:rsid w:val="00B2009B"/>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C4F"/>
    <w:rsid w:val="00B22CF1"/>
    <w:rsid w:val="00B22D44"/>
    <w:rsid w:val="00B22FD4"/>
    <w:rsid w:val="00B232A1"/>
    <w:rsid w:val="00B233BD"/>
    <w:rsid w:val="00B24410"/>
    <w:rsid w:val="00B24758"/>
    <w:rsid w:val="00B25047"/>
    <w:rsid w:val="00B255C2"/>
    <w:rsid w:val="00B25618"/>
    <w:rsid w:val="00B256EE"/>
    <w:rsid w:val="00B25B70"/>
    <w:rsid w:val="00B25CAE"/>
    <w:rsid w:val="00B25D4F"/>
    <w:rsid w:val="00B25DD3"/>
    <w:rsid w:val="00B26415"/>
    <w:rsid w:val="00B26559"/>
    <w:rsid w:val="00B2655B"/>
    <w:rsid w:val="00B26B34"/>
    <w:rsid w:val="00B26D9F"/>
    <w:rsid w:val="00B27093"/>
    <w:rsid w:val="00B270FE"/>
    <w:rsid w:val="00B272B5"/>
    <w:rsid w:val="00B27649"/>
    <w:rsid w:val="00B278EC"/>
    <w:rsid w:val="00B278FB"/>
    <w:rsid w:val="00B27A50"/>
    <w:rsid w:val="00B27A9A"/>
    <w:rsid w:val="00B30482"/>
    <w:rsid w:val="00B306B0"/>
    <w:rsid w:val="00B30C3B"/>
    <w:rsid w:val="00B30C88"/>
    <w:rsid w:val="00B310C2"/>
    <w:rsid w:val="00B311E7"/>
    <w:rsid w:val="00B3132C"/>
    <w:rsid w:val="00B315F4"/>
    <w:rsid w:val="00B316B9"/>
    <w:rsid w:val="00B3175B"/>
    <w:rsid w:val="00B31AA4"/>
    <w:rsid w:val="00B31DAC"/>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BBD"/>
    <w:rsid w:val="00B36D64"/>
    <w:rsid w:val="00B37025"/>
    <w:rsid w:val="00B37512"/>
    <w:rsid w:val="00B375B1"/>
    <w:rsid w:val="00B3770D"/>
    <w:rsid w:val="00B37FB0"/>
    <w:rsid w:val="00B37FEE"/>
    <w:rsid w:val="00B40532"/>
    <w:rsid w:val="00B40991"/>
    <w:rsid w:val="00B40C19"/>
    <w:rsid w:val="00B40D7C"/>
    <w:rsid w:val="00B40EB8"/>
    <w:rsid w:val="00B40FFD"/>
    <w:rsid w:val="00B4102E"/>
    <w:rsid w:val="00B41030"/>
    <w:rsid w:val="00B413A8"/>
    <w:rsid w:val="00B4174B"/>
    <w:rsid w:val="00B417C4"/>
    <w:rsid w:val="00B41CC9"/>
    <w:rsid w:val="00B41D4A"/>
    <w:rsid w:val="00B41DD2"/>
    <w:rsid w:val="00B41EF4"/>
    <w:rsid w:val="00B42605"/>
    <w:rsid w:val="00B42767"/>
    <w:rsid w:val="00B42768"/>
    <w:rsid w:val="00B42912"/>
    <w:rsid w:val="00B42F90"/>
    <w:rsid w:val="00B433C2"/>
    <w:rsid w:val="00B4358A"/>
    <w:rsid w:val="00B4382A"/>
    <w:rsid w:val="00B43B33"/>
    <w:rsid w:val="00B43CC4"/>
    <w:rsid w:val="00B43E37"/>
    <w:rsid w:val="00B43FAB"/>
    <w:rsid w:val="00B44010"/>
    <w:rsid w:val="00B44065"/>
    <w:rsid w:val="00B4406C"/>
    <w:rsid w:val="00B4409A"/>
    <w:rsid w:val="00B44225"/>
    <w:rsid w:val="00B445EE"/>
    <w:rsid w:val="00B44939"/>
    <w:rsid w:val="00B4498A"/>
    <w:rsid w:val="00B44A08"/>
    <w:rsid w:val="00B44D59"/>
    <w:rsid w:val="00B45249"/>
    <w:rsid w:val="00B454A6"/>
    <w:rsid w:val="00B456C2"/>
    <w:rsid w:val="00B457E5"/>
    <w:rsid w:val="00B45840"/>
    <w:rsid w:val="00B45C5F"/>
    <w:rsid w:val="00B45E71"/>
    <w:rsid w:val="00B45F08"/>
    <w:rsid w:val="00B45FC7"/>
    <w:rsid w:val="00B460F8"/>
    <w:rsid w:val="00B46729"/>
    <w:rsid w:val="00B46935"/>
    <w:rsid w:val="00B46B72"/>
    <w:rsid w:val="00B46C03"/>
    <w:rsid w:val="00B46E61"/>
    <w:rsid w:val="00B4732D"/>
    <w:rsid w:val="00B47754"/>
    <w:rsid w:val="00B506F6"/>
    <w:rsid w:val="00B50B9A"/>
    <w:rsid w:val="00B5120C"/>
    <w:rsid w:val="00B516B0"/>
    <w:rsid w:val="00B52236"/>
    <w:rsid w:val="00B52366"/>
    <w:rsid w:val="00B52B2F"/>
    <w:rsid w:val="00B52C74"/>
    <w:rsid w:val="00B52D50"/>
    <w:rsid w:val="00B535EA"/>
    <w:rsid w:val="00B5372B"/>
    <w:rsid w:val="00B53BE5"/>
    <w:rsid w:val="00B53E67"/>
    <w:rsid w:val="00B5462D"/>
    <w:rsid w:val="00B548F6"/>
    <w:rsid w:val="00B5491E"/>
    <w:rsid w:val="00B549D0"/>
    <w:rsid w:val="00B55761"/>
    <w:rsid w:val="00B5606E"/>
    <w:rsid w:val="00B560D6"/>
    <w:rsid w:val="00B5654C"/>
    <w:rsid w:val="00B565AC"/>
    <w:rsid w:val="00B5682B"/>
    <w:rsid w:val="00B56985"/>
    <w:rsid w:val="00B56C4A"/>
    <w:rsid w:val="00B56D56"/>
    <w:rsid w:val="00B56EB5"/>
    <w:rsid w:val="00B571E8"/>
    <w:rsid w:val="00B576A4"/>
    <w:rsid w:val="00B576A9"/>
    <w:rsid w:val="00B57AC1"/>
    <w:rsid w:val="00B57C8B"/>
    <w:rsid w:val="00B57E24"/>
    <w:rsid w:val="00B60BA1"/>
    <w:rsid w:val="00B60D0B"/>
    <w:rsid w:val="00B60E9C"/>
    <w:rsid w:val="00B60ECB"/>
    <w:rsid w:val="00B619A3"/>
    <w:rsid w:val="00B619C8"/>
    <w:rsid w:val="00B61A9D"/>
    <w:rsid w:val="00B61B4F"/>
    <w:rsid w:val="00B6202D"/>
    <w:rsid w:val="00B62076"/>
    <w:rsid w:val="00B621EA"/>
    <w:rsid w:val="00B62601"/>
    <w:rsid w:val="00B627E0"/>
    <w:rsid w:val="00B62B0B"/>
    <w:rsid w:val="00B62C72"/>
    <w:rsid w:val="00B634D9"/>
    <w:rsid w:val="00B6365B"/>
    <w:rsid w:val="00B63943"/>
    <w:rsid w:val="00B63A23"/>
    <w:rsid w:val="00B64144"/>
    <w:rsid w:val="00B642C8"/>
    <w:rsid w:val="00B6468A"/>
    <w:rsid w:val="00B646EA"/>
    <w:rsid w:val="00B64832"/>
    <w:rsid w:val="00B64968"/>
    <w:rsid w:val="00B64C23"/>
    <w:rsid w:val="00B64DC2"/>
    <w:rsid w:val="00B64E0F"/>
    <w:rsid w:val="00B65008"/>
    <w:rsid w:val="00B65275"/>
    <w:rsid w:val="00B65506"/>
    <w:rsid w:val="00B65D0C"/>
    <w:rsid w:val="00B662BC"/>
    <w:rsid w:val="00B66477"/>
    <w:rsid w:val="00B66524"/>
    <w:rsid w:val="00B667BD"/>
    <w:rsid w:val="00B6715E"/>
    <w:rsid w:val="00B671C4"/>
    <w:rsid w:val="00B67386"/>
    <w:rsid w:val="00B679FC"/>
    <w:rsid w:val="00B70115"/>
    <w:rsid w:val="00B70466"/>
    <w:rsid w:val="00B705BB"/>
    <w:rsid w:val="00B707B4"/>
    <w:rsid w:val="00B707E7"/>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4D0"/>
    <w:rsid w:val="00B73510"/>
    <w:rsid w:val="00B738A4"/>
    <w:rsid w:val="00B73CAE"/>
    <w:rsid w:val="00B73CE4"/>
    <w:rsid w:val="00B73F5B"/>
    <w:rsid w:val="00B7403B"/>
    <w:rsid w:val="00B747FB"/>
    <w:rsid w:val="00B74B8C"/>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A19"/>
    <w:rsid w:val="00B76B6D"/>
    <w:rsid w:val="00B76BC8"/>
    <w:rsid w:val="00B76BD3"/>
    <w:rsid w:val="00B76CD0"/>
    <w:rsid w:val="00B76DB3"/>
    <w:rsid w:val="00B771E2"/>
    <w:rsid w:val="00B77280"/>
    <w:rsid w:val="00B774F6"/>
    <w:rsid w:val="00B77C4A"/>
    <w:rsid w:val="00B800FD"/>
    <w:rsid w:val="00B801B5"/>
    <w:rsid w:val="00B80730"/>
    <w:rsid w:val="00B80971"/>
    <w:rsid w:val="00B80EC4"/>
    <w:rsid w:val="00B80FD1"/>
    <w:rsid w:val="00B81240"/>
    <w:rsid w:val="00B81604"/>
    <w:rsid w:val="00B816AB"/>
    <w:rsid w:val="00B81788"/>
    <w:rsid w:val="00B81A97"/>
    <w:rsid w:val="00B81F67"/>
    <w:rsid w:val="00B82059"/>
    <w:rsid w:val="00B82108"/>
    <w:rsid w:val="00B822B5"/>
    <w:rsid w:val="00B825AA"/>
    <w:rsid w:val="00B825D9"/>
    <w:rsid w:val="00B828E3"/>
    <w:rsid w:val="00B82E73"/>
    <w:rsid w:val="00B82F39"/>
    <w:rsid w:val="00B8334C"/>
    <w:rsid w:val="00B833AC"/>
    <w:rsid w:val="00B83677"/>
    <w:rsid w:val="00B83B81"/>
    <w:rsid w:val="00B83E76"/>
    <w:rsid w:val="00B84025"/>
    <w:rsid w:val="00B84102"/>
    <w:rsid w:val="00B8487E"/>
    <w:rsid w:val="00B84E79"/>
    <w:rsid w:val="00B851B0"/>
    <w:rsid w:val="00B853B2"/>
    <w:rsid w:val="00B85727"/>
    <w:rsid w:val="00B85BAD"/>
    <w:rsid w:val="00B85F12"/>
    <w:rsid w:val="00B865A3"/>
    <w:rsid w:val="00B86614"/>
    <w:rsid w:val="00B8670B"/>
    <w:rsid w:val="00B86BB4"/>
    <w:rsid w:val="00B86D87"/>
    <w:rsid w:val="00B86E9C"/>
    <w:rsid w:val="00B86EE0"/>
    <w:rsid w:val="00B871F4"/>
    <w:rsid w:val="00B873D2"/>
    <w:rsid w:val="00B8766E"/>
    <w:rsid w:val="00B8798F"/>
    <w:rsid w:val="00B879E9"/>
    <w:rsid w:val="00B87D05"/>
    <w:rsid w:val="00B87E3A"/>
    <w:rsid w:val="00B90492"/>
    <w:rsid w:val="00B90938"/>
    <w:rsid w:val="00B909D2"/>
    <w:rsid w:val="00B90A6F"/>
    <w:rsid w:val="00B90BBA"/>
    <w:rsid w:val="00B90CD7"/>
    <w:rsid w:val="00B90FE4"/>
    <w:rsid w:val="00B9117C"/>
    <w:rsid w:val="00B91182"/>
    <w:rsid w:val="00B91529"/>
    <w:rsid w:val="00B91A35"/>
    <w:rsid w:val="00B91AF1"/>
    <w:rsid w:val="00B91B05"/>
    <w:rsid w:val="00B91C82"/>
    <w:rsid w:val="00B92314"/>
    <w:rsid w:val="00B92458"/>
    <w:rsid w:val="00B9250C"/>
    <w:rsid w:val="00B92621"/>
    <w:rsid w:val="00B9286D"/>
    <w:rsid w:val="00B92870"/>
    <w:rsid w:val="00B92C5E"/>
    <w:rsid w:val="00B92DC9"/>
    <w:rsid w:val="00B92E97"/>
    <w:rsid w:val="00B930AE"/>
    <w:rsid w:val="00B934F4"/>
    <w:rsid w:val="00B9365B"/>
    <w:rsid w:val="00B9386F"/>
    <w:rsid w:val="00B938DC"/>
    <w:rsid w:val="00B939E4"/>
    <w:rsid w:val="00B94055"/>
    <w:rsid w:val="00B942E9"/>
    <w:rsid w:val="00B9437A"/>
    <w:rsid w:val="00B949B4"/>
    <w:rsid w:val="00B9513F"/>
    <w:rsid w:val="00B9560A"/>
    <w:rsid w:val="00B95937"/>
    <w:rsid w:val="00B95AAA"/>
    <w:rsid w:val="00B96145"/>
    <w:rsid w:val="00B962B3"/>
    <w:rsid w:val="00B96314"/>
    <w:rsid w:val="00B964D2"/>
    <w:rsid w:val="00B965B5"/>
    <w:rsid w:val="00B96814"/>
    <w:rsid w:val="00B96835"/>
    <w:rsid w:val="00B96BC5"/>
    <w:rsid w:val="00B96C96"/>
    <w:rsid w:val="00B972CF"/>
    <w:rsid w:val="00B97835"/>
    <w:rsid w:val="00B978A7"/>
    <w:rsid w:val="00B97B2F"/>
    <w:rsid w:val="00B97BA2"/>
    <w:rsid w:val="00B97C21"/>
    <w:rsid w:val="00B97CA5"/>
    <w:rsid w:val="00B97E3B"/>
    <w:rsid w:val="00BA0180"/>
    <w:rsid w:val="00BA0A63"/>
    <w:rsid w:val="00BA0BC1"/>
    <w:rsid w:val="00BA0C30"/>
    <w:rsid w:val="00BA0DD0"/>
    <w:rsid w:val="00BA0E9B"/>
    <w:rsid w:val="00BA118A"/>
    <w:rsid w:val="00BA1427"/>
    <w:rsid w:val="00BA1801"/>
    <w:rsid w:val="00BA1FE1"/>
    <w:rsid w:val="00BA23CE"/>
    <w:rsid w:val="00BA25D8"/>
    <w:rsid w:val="00BA2785"/>
    <w:rsid w:val="00BA2A6A"/>
    <w:rsid w:val="00BA2DC2"/>
    <w:rsid w:val="00BA3035"/>
    <w:rsid w:val="00BA3377"/>
    <w:rsid w:val="00BA33C2"/>
    <w:rsid w:val="00BA3492"/>
    <w:rsid w:val="00BA3893"/>
    <w:rsid w:val="00BA3959"/>
    <w:rsid w:val="00BA395F"/>
    <w:rsid w:val="00BA3AFD"/>
    <w:rsid w:val="00BA42B2"/>
    <w:rsid w:val="00BA496B"/>
    <w:rsid w:val="00BA4A83"/>
    <w:rsid w:val="00BA5131"/>
    <w:rsid w:val="00BA51D7"/>
    <w:rsid w:val="00BA5220"/>
    <w:rsid w:val="00BA5478"/>
    <w:rsid w:val="00BA549C"/>
    <w:rsid w:val="00BA5793"/>
    <w:rsid w:val="00BA5830"/>
    <w:rsid w:val="00BA592E"/>
    <w:rsid w:val="00BA5C23"/>
    <w:rsid w:val="00BA5E20"/>
    <w:rsid w:val="00BA5ED3"/>
    <w:rsid w:val="00BA61BE"/>
    <w:rsid w:val="00BA6285"/>
    <w:rsid w:val="00BA6507"/>
    <w:rsid w:val="00BA653C"/>
    <w:rsid w:val="00BA6699"/>
    <w:rsid w:val="00BA6B29"/>
    <w:rsid w:val="00BA6DB5"/>
    <w:rsid w:val="00BA6DC9"/>
    <w:rsid w:val="00BA6DE4"/>
    <w:rsid w:val="00BA72AC"/>
    <w:rsid w:val="00BA7484"/>
    <w:rsid w:val="00BA769F"/>
    <w:rsid w:val="00BA78E6"/>
    <w:rsid w:val="00BA799A"/>
    <w:rsid w:val="00BA7B76"/>
    <w:rsid w:val="00BA7FAC"/>
    <w:rsid w:val="00BA7FAE"/>
    <w:rsid w:val="00BB0020"/>
    <w:rsid w:val="00BB033B"/>
    <w:rsid w:val="00BB035C"/>
    <w:rsid w:val="00BB0F4B"/>
    <w:rsid w:val="00BB12E6"/>
    <w:rsid w:val="00BB1494"/>
    <w:rsid w:val="00BB1519"/>
    <w:rsid w:val="00BB17C0"/>
    <w:rsid w:val="00BB19E0"/>
    <w:rsid w:val="00BB1C06"/>
    <w:rsid w:val="00BB214E"/>
    <w:rsid w:val="00BB2170"/>
    <w:rsid w:val="00BB2386"/>
    <w:rsid w:val="00BB27EF"/>
    <w:rsid w:val="00BB2825"/>
    <w:rsid w:val="00BB290A"/>
    <w:rsid w:val="00BB2AB3"/>
    <w:rsid w:val="00BB2AC6"/>
    <w:rsid w:val="00BB2BEC"/>
    <w:rsid w:val="00BB2C27"/>
    <w:rsid w:val="00BB2CCE"/>
    <w:rsid w:val="00BB2F20"/>
    <w:rsid w:val="00BB2F92"/>
    <w:rsid w:val="00BB350D"/>
    <w:rsid w:val="00BB3748"/>
    <w:rsid w:val="00BB3807"/>
    <w:rsid w:val="00BB3FF0"/>
    <w:rsid w:val="00BB48C5"/>
    <w:rsid w:val="00BB4BD5"/>
    <w:rsid w:val="00BB4BE7"/>
    <w:rsid w:val="00BB4DEF"/>
    <w:rsid w:val="00BB53F4"/>
    <w:rsid w:val="00BB5766"/>
    <w:rsid w:val="00BB5807"/>
    <w:rsid w:val="00BB5A19"/>
    <w:rsid w:val="00BB5C82"/>
    <w:rsid w:val="00BB5E35"/>
    <w:rsid w:val="00BB659F"/>
    <w:rsid w:val="00BB6622"/>
    <w:rsid w:val="00BB6657"/>
    <w:rsid w:val="00BB679E"/>
    <w:rsid w:val="00BB67D5"/>
    <w:rsid w:val="00BB67ED"/>
    <w:rsid w:val="00BB68EC"/>
    <w:rsid w:val="00BB697B"/>
    <w:rsid w:val="00BB6D42"/>
    <w:rsid w:val="00BB6FFF"/>
    <w:rsid w:val="00BB7024"/>
    <w:rsid w:val="00BB71B9"/>
    <w:rsid w:val="00BB769F"/>
    <w:rsid w:val="00BB7B5D"/>
    <w:rsid w:val="00BB7CA0"/>
    <w:rsid w:val="00BC02B8"/>
    <w:rsid w:val="00BC035C"/>
    <w:rsid w:val="00BC07EE"/>
    <w:rsid w:val="00BC0879"/>
    <w:rsid w:val="00BC0B80"/>
    <w:rsid w:val="00BC0FA4"/>
    <w:rsid w:val="00BC132D"/>
    <w:rsid w:val="00BC1653"/>
    <w:rsid w:val="00BC181E"/>
    <w:rsid w:val="00BC1AD3"/>
    <w:rsid w:val="00BC1AFE"/>
    <w:rsid w:val="00BC1C63"/>
    <w:rsid w:val="00BC1D2D"/>
    <w:rsid w:val="00BC2005"/>
    <w:rsid w:val="00BC29D1"/>
    <w:rsid w:val="00BC2AA4"/>
    <w:rsid w:val="00BC2DD7"/>
    <w:rsid w:val="00BC2E97"/>
    <w:rsid w:val="00BC2EDE"/>
    <w:rsid w:val="00BC2F42"/>
    <w:rsid w:val="00BC2FBA"/>
    <w:rsid w:val="00BC31D9"/>
    <w:rsid w:val="00BC3379"/>
    <w:rsid w:val="00BC3431"/>
    <w:rsid w:val="00BC3622"/>
    <w:rsid w:val="00BC3703"/>
    <w:rsid w:val="00BC3981"/>
    <w:rsid w:val="00BC3B8C"/>
    <w:rsid w:val="00BC413B"/>
    <w:rsid w:val="00BC423A"/>
    <w:rsid w:val="00BC42CF"/>
    <w:rsid w:val="00BC42E2"/>
    <w:rsid w:val="00BC435A"/>
    <w:rsid w:val="00BC47C5"/>
    <w:rsid w:val="00BC4AEA"/>
    <w:rsid w:val="00BC4F23"/>
    <w:rsid w:val="00BC4FD2"/>
    <w:rsid w:val="00BC5A5C"/>
    <w:rsid w:val="00BC614C"/>
    <w:rsid w:val="00BC68E4"/>
    <w:rsid w:val="00BC6B65"/>
    <w:rsid w:val="00BC6B9C"/>
    <w:rsid w:val="00BC7000"/>
    <w:rsid w:val="00BC709F"/>
    <w:rsid w:val="00BC7468"/>
    <w:rsid w:val="00BC7930"/>
    <w:rsid w:val="00BC7D96"/>
    <w:rsid w:val="00BD0166"/>
    <w:rsid w:val="00BD0636"/>
    <w:rsid w:val="00BD07F0"/>
    <w:rsid w:val="00BD08E1"/>
    <w:rsid w:val="00BD0FFB"/>
    <w:rsid w:val="00BD10AD"/>
    <w:rsid w:val="00BD150D"/>
    <w:rsid w:val="00BD17B3"/>
    <w:rsid w:val="00BD195F"/>
    <w:rsid w:val="00BD1BD1"/>
    <w:rsid w:val="00BD1C18"/>
    <w:rsid w:val="00BD1CA3"/>
    <w:rsid w:val="00BD1CF9"/>
    <w:rsid w:val="00BD1F12"/>
    <w:rsid w:val="00BD1F9E"/>
    <w:rsid w:val="00BD2645"/>
    <w:rsid w:val="00BD264C"/>
    <w:rsid w:val="00BD27B2"/>
    <w:rsid w:val="00BD2927"/>
    <w:rsid w:val="00BD29AF"/>
    <w:rsid w:val="00BD2C88"/>
    <w:rsid w:val="00BD3018"/>
    <w:rsid w:val="00BD369E"/>
    <w:rsid w:val="00BD3A32"/>
    <w:rsid w:val="00BD3BF4"/>
    <w:rsid w:val="00BD3F3C"/>
    <w:rsid w:val="00BD41A9"/>
    <w:rsid w:val="00BD4BEB"/>
    <w:rsid w:val="00BD4FCD"/>
    <w:rsid w:val="00BD5025"/>
    <w:rsid w:val="00BD5209"/>
    <w:rsid w:val="00BD5618"/>
    <w:rsid w:val="00BD57FB"/>
    <w:rsid w:val="00BD5919"/>
    <w:rsid w:val="00BD5A99"/>
    <w:rsid w:val="00BD615B"/>
    <w:rsid w:val="00BD63C2"/>
    <w:rsid w:val="00BD6460"/>
    <w:rsid w:val="00BD649C"/>
    <w:rsid w:val="00BD6692"/>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581"/>
    <w:rsid w:val="00BE2ACA"/>
    <w:rsid w:val="00BE2BA6"/>
    <w:rsid w:val="00BE2CB3"/>
    <w:rsid w:val="00BE2E54"/>
    <w:rsid w:val="00BE2EE0"/>
    <w:rsid w:val="00BE3125"/>
    <w:rsid w:val="00BE31BA"/>
    <w:rsid w:val="00BE34E5"/>
    <w:rsid w:val="00BE3CB6"/>
    <w:rsid w:val="00BE3F33"/>
    <w:rsid w:val="00BE4026"/>
    <w:rsid w:val="00BE45A9"/>
    <w:rsid w:val="00BE4699"/>
    <w:rsid w:val="00BE48FE"/>
    <w:rsid w:val="00BE4979"/>
    <w:rsid w:val="00BE4CD3"/>
    <w:rsid w:val="00BE4E2D"/>
    <w:rsid w:val="00BE4EA9"/>
    <w:rsid w:val="00BE4ED1"/>
    <w:rsid w:val="00BE51DC"/>
    <w:rsid w:val="00BE522A"/>
    <w:rsid w:val="00BE5883"/>
    <w:rsid w:val="00BE5CC1"/>
    <w:rsid w:val="00BE5F20"/>
    <w:rsid w:val="00BE624C"/>
    <w:rsid w:val="00BE67E7"/>
    <w:rsid w:val="00BE6E42"/>
    <w:rsid w:val="00BE6ECE"/>
    <w:rsid w:val="00BE6F7D"/>
    <w:rsid w:val="00BE6FF7"/>
    <w:rsid w:val="00BE71ED"/>
    <w:rsid w:val="00BE731A"/>
    <w:rsid w:val="00BE744C"/>
    <w:rsid w:val="00BE7465"/>
    <w:rsid w:val="00BE7767"/>
    <w:rsid w:val="00BE7A8C"/>
    <w:rsid w:val="00BE7BED"/>
    <w:rsid w:val="00BF006E"/>
    <w:rsid w:val="00BF0174"/>
    <w:rsid w:val="00BF0348"/>
    <w:rsid w:val="00BF056F"/>
    <w:rsid w:val="00BF0772"/>
    <w:rsid w:val="00BF09AC"/>
    <w:rsid w:val="00BF0D39"/>
    <w:rsid w:val="00BF0FCF"/>
    <w:rsid w:val="00BF100D"/>
    <w:rsid w:val="00BF14C6"/>
    <w:rsid w:val="00BF170D"/>
    <w:rsid w:val="00BF1AD7"/>
    <w:rsid w:val="00BF2088"/>
    <w:rsid w:val="00BF25D2"/>
    <w:rsid w:val="00BF28AE"/>
    <w:rsid w:val="00BF294B"/>
    <w:rsid w:val="00BF29AC"/>
    <w:rsid w:val="00BF2CA7"/>
    <w:rsid w:val="00BF2D79"/>
    <w:rsid w:val="00BF3DC9"/>
    <w:rsid w:val="00BF3EFE"/>
    <w:rsid w:val="00BF40B5"/>
    <w:rsid w:val="00BF413A"/>
    <w:rsid w:val="00BF424C"/>
    <w:rsid w:val="00BF4AA0"/>
    <w:rsid w:val="00BF4BEB"/>
    <w:rsid w:val="00BF4D94"/>
    <w:rsid w:val="00BF4F79"/>
    <w:rsid w:val="00BF53C2"/>
    <w:rsid w:val="00BF53D5"/>
    <w:rsid w:val="00BF54A4"/>
    <w:rsid w:val="00BF578A"/>
    <w:rsid w:val="00BF5990"/>
    <w:rsid w:val="00BF5DB7"/>
    <w:rsid w:val="00BF5DF2"/>
    <w:rsid w:val="00BF5E8C"/>
    <w:rsid w:val="00BF5EDF"/>
    <w:rsid w:val="00BF6CEE"/>
    <w:rsid w:val="00BF6EE3"/>
    <w:rsid w:val="00BF6FAF"/>
    <w:rsid w:val="00BF70FA"/>
    <w:rsid w:val="00BF78CE"/>
    <w:rsid w:val="00BF79D6"/>
    <w:rsid w:val="00BF7CA7"/>
    <w:rsid w:val="00BF7F20"/>
    <w:rsid w:val="00C00059"/>
    <w:rsid w:val="00C001A5"/>
    <w:rsid w:val="00C0027E"/>
    <w:rsid w:val="00C004F9"/>
    <w:rsid w:val="00C0061F"/>
    <w:rsid w:val="00C00B5C"/>
    <w:rsid w:val="00C00C4A"/>
    <w:rsid w:val="00C00C88"/>
    <w:rsid w:val="00C00C91"/>
    <w:rsid w:val="00C00EA8"/>
    <w:rsid w:val="00C010F7"/>
    <w:rsid w:val="00C015FF"/>
    <w:rsid w:val="00C0197B"/>
    <w:rsid w:val="00C01AED"/>
    <w:rsid w:val="00C020BC"/>
    <w:rsid w:val="00C021A1"/>
    <w:rsid w:val="00C02270"/>
    <w:rsid w:val="00C02BE0"/>
    <w:rsid w:val="00C02C61"/>
    <w:rsid w:val="00C02D46"/>
    <w:rsid w:val="00C02E0B"/>
    <w:rsid w:val="00C02EB9"/>
    <w:rsid w:val="00C03423"/>
    <w:rsid w:val="00C034BD"/>
    <w:rsid w:val="00C0352D"/>
    <w:rsid w:val="00C0366E"/>
    <w:rsid w:val="00C0387E"/>
    <w:rsid w:val="00C03B27"/>
    <w:rsid w:val="00C040BB"/>
    <w:rsid w:val="00C04200"/>
    <w:rsid w:val="00C049FF"/>
    <w:rsid w:val="00C04A9E"/>
    <w:rsid w:val="00C04B56"/>
    <w:rsid w:val="00C04B57"/>
    <w:rsid w:val="00C04C2C"/>
    <w:rsid w:val="00C051A0"/>
    <w:rsid w:val="00C0549A"/>
    <w:rsid w:val="00C054CB"/>
    <w:rsid w:val="00C05989"/>
    <w:rsid w:val="00C05A85"/>
    <w:rsid w:val="00C05A9C"/>
    <w:rsid w:val="00C05C6C"/>
    <w:rsid w:val="00C06D03"/>
    <w:rsid w:val="00C06DF2"/>
    <w:rsid w:val="00C06F14"/>
    <w:rsid w:val="00C072DF"/>
    <w:rsid w:val="00C07420"/>
    <w:rsid w:val="00C07422"/>
    <w:rsid w:val="00C07737"/>
    <w:rsid w:val="00C077D9"/>
    <w:rsid w:val="00C079B8"/>
    <w:rsid w:val="00C07B8F"/>
    <w:rsid w:val="00C07E3A"/>
    <w:rsid w:val="00C07EE0"/>
    <w:rsid w:val="00C10002"/>
    <w:rsid w:val="00C101D4"/>
    <w:rsid w:val="00C105DC"/>
    <w:rsid w:val="00C10685"/>
    <w:rsid w:val="00C10918"/>
    <w:rsid w:val="00C10A4F"/>
    <w:rsid w:val="00C10BFD"/>
    <w:rsid w:val="00C10D80"/>
    <w:rsid w:val="00C1120C"/>
    <w:rsid w:val="00C1161C"/>
    <w:rsid w:val="00C119CA"/>
    <w:rsid w:val="00C11EBF"/>
    <w:rsid w:val="00C11F42"/>
    <w:rsid w:val="00C122A0"/>
    <w:rsid w:val="00C12355"/>
    <w:rsid w:val="00C1243D"/>
    <w:rsid w:val="00C12CB9"/>
    <w:rsid w:val="00C12D6A"/>
    <w:rsid w:val="00C13084"/>
    <w:rsid w:val="00C1361F"/>
    <w:rsid w:val="00C1370F"/>
    <w:rsid w:val="00C138CD"/>
    <w:rsid w:val="00C1398C"/>
    <w:rsid w:val="00C13B4D"/>
    <w:rsid w:val="00C13C59"/>
    <w:rsid w:val="00C141D9"/>
    <w:rsid w:val="00C142F7"/>
    <w:rsid w:val="00C14482"/>
    <w:rsid w:val="00C147F6"/>
    <w:rsid w:val="00C14977"/>
    <w:rsid w:val="00C14BCC"/>
    <w:rsid w:val="00C14C55"/>
    <w:rsid w:val="00C14CBE"/>
    <w:rsid w:val="00C14D07"/>
    <w:rsid w:val="00C14D38"/>
    <w:rsid w:val="00C15201"/>
    <w:rsid w:val="00C15256"/>
    <w:rsid w:val="00C152E3"/>
    <w:rsid w:val="00C15502"/>
    <w:rsid w:val="00C157A9"/>
    <w:rsid w:val="00C15A9B"/>
    <w:rsid w:val="00C15DD5"/>
    <w:rsid w:val="00C16090"/>
    <w:rsid w:val="00C1638D"/>
    <w:rsid w:val="00C163D8"/>
    <w:rsid w:val="00C16779"/>
    <w:rsid w:val="00C16A5F"/>
    <w:rsid w:val="00C16B99"/>
    <w:rsid w:val="00C16CF5"/>
    <w:rsid w:val="00C171B0"/>
    <w:rsid w:val="00C17482"/>
    <w:rsid w:val="00C17B04"/>
    <w:rsid w:val="00C17DD6"/>
    <w:rsid w:val="00C20021"/>
    <w:rsid w:val="00C2003C"/>
    <w:rsid w:val="00C20215"/>
    <w:rsid w:val="00C20288"/>
    <w:rsid w:val="00C20372"/>
    <w:rsid w:val="00C203FD"/>
    <w:rsid w:val="00C2048A"/>
    <w:rsid w:val="00C20632"/>
    <w:rsid w:val="00C20762"/>
    <w:rsid w:val="00C20A99"/>
    <w:rsid w:val="00C20BAD"/>
    <w:rsid w:val="00C20BBC"/>
    <w:rsid w:val="00C20F34"/>
    <w:rsid w:val="00C21AE8"/>
    <w:rsid w:val="00C21E6A"/>
    <w:rsid w:val="00C21F1F"/>
    <w:rsid w:val="00C2210E"/>
    <w:rsid w:val="00C22127"/>
    <w:rsid w:val="00C221A1"/>
    <w:rsid w:val="00C2233E"/>
    <w:rsid w:val="00C22C73"/>
    <w:rsid w:val="00C23099"/>
    <w:rsid w:val="00C23106"/>
    <w:rsid w:val="00C231CE"/>
    <w:rsid w:val="00C234C5"/>
    <w:rsid w:val="00C23A2E"/>
    <w:rsid w:val="00C23AD5"/>
    <w:rsid w:val="00C24450"/>
    <w:rsid w:val="00C247E7"/>
    <w:rsid w:val="00C24BE4"/>
    <w:rsid w:val="00C2506D"/>
    <w:rsid w:val="00C25388"/>
    <w:rsid w:val="00C25687"/>
    <w:rsid w:val="00C25D2A"/>
    <w:rsid w:val="00C26016"/>
    <w:rsid w:val="00C26207"/>
    <w:rsid w:val="00C26D4C"/>
    <w:rsid w:val="00C27241"/>
    <w:rsid w:val="00C275C2"/>
    <w:rsid w:val="00C2760D"/>
    <w:rsid w:val="00C2772B"/>
    <w:rsid w:val="00C27E14"/>
    <w:rsid w:val="00C300AC"/>
    <w:rsid w:val="00C300DC"/>
    <w:rsid w:val="00C30105"/>
    <w:rsid w:val="00C30901"/>
    <w:rsid w:val="00C30996"/>
    <w:rsid w:val="00C30C1B"/>
    <w:rsid w:val="00C319F7"/>
    <w:rsid w:val="00C31AC8"/>
    <w:rsid w:val="00C31B07"/>
    <w:rsid w:val="00C31E6F"/>
    <w:rsid w:val="00C31F8E"/>
    <w:rsid w:val="00C31FD2"/>
    <w:rsid w:val="00C322ED"/>
    <w:rsid w:val="00C3244F"/>
    <w:rsid w:val="00C3276B"/>
    <w:rsid w:val="00C329A3"/>
    <w:rsid w:val="00C32DF0"/>
    <w:rsid w:val="00C32E9D"/>
    <w:rsid w:val="00C32F04"/>
    <w:rsid w:val="00C33049"/>
    <w:rsid w:val="00C33535"/>
    <w:rsid w:val="00C3389E"/>
    <w:rsid w:val="00C33DDB"/>
    <w:rsid w:val="00C33F6C"/>
    <w:rsid w:val="00C340CE"/>
    <w:rsid w:val="00C341C8"/>
    <w:rsid w:val="00C342DA"/>
    <w:rsid w:val="00C34342"/>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6FE"/>
    <w:rsid w:val="00C37AED"/>
    <w:rsid w:val="00C37B87"/>
    <w:rsid w:val="00C37FF9"/>
    <w:rsid w:val="00C407E7"/>
    <w:rsid w:val="00C40CC8"/>
    <w:rsid w:val="00C40DC9"/>
    <w:rsid w:val="00C40ED3"/>
    <w:rsid w:val="00C4138B"/>
    <w:rsid w:val="00C413C6"/>
    <w:rsid w:val="00C4160B"/>
    <w:rsid w:val="00C41F2E"/>
    <w:rsid w:val="00C41F4C"/>
    <w:rsid w:val="00C421D3"/>
    <w:rsid w:val="00C42461"/>
    <w:rsid w:val="00C42923"/>
    <w:rsid w:val="00C42975"/>
    <w:rsid w:val="00C42B12"/>
    <w:rsid w:val="00C42E56"/>
    <w:rsid w:val="00C4303A"/>
    <w:rsid w:val="00C430B9"/>
    <w:rsid w:val="00C4318C"/>
    <w:rsid w:val="00C43C4B"/>
    <w:rsid w:val="00C44120"/>
    <w:rsid w:val="00C44293"/>
    <w:rsid w:val="00C44611"/>
    <w:rsid w:val="00C44702"/>
    <w:rsid w:val="00C44CD4"/>
    <w:rsid w:val="00C44E97"/>
    <w:rsid w:val="00C458A2"/>
    <w:rsid w:val="00C45A3B"/>
    <w:rsid w:val="00C45CFF"/>
    <w:rsid w:val="00C4627B"/>
    <w:rsid w:val="00C46895"/>
    <w:rsid w:val="00C46A45"/>
    <w:rsid w:val="00C46AE2"/>
    <w:rsid w:val="00C4747B"/>
    <w:rsid w:val="00C476ED"/>
    <w:rsid w:val="00C47753"/>
    <w:rsid w:val="00C47918"/>
    <w:rsid w:val="00C47E76"/>
    <w:rsid w:val="00C50276"/>
    <w:rsid w:val="00C5048E"/>
    <w:rsid w:val="00C5049C"/>
    <w:rsid w:val="00C505A1"/>
    <w:rsid w:val="00C5085F"/>
    <w:rsid w:val="00C509B0"/>
    <w:rsid w:val="00C51108"/>
    <w:rsid w:val="00C5187A"/>
    <w:rsid w:val="00C51F3B"/>
    <w:rsid w:val="00C52001"/>
    <w:rsid w:val="00C52143"/>
    <w:rsid w:val="00C525DE"/>
    <w:rsid w:val="00C52730"/>
    <w:rsid w:val="00C527B1"/>
    <w:rsid w:val="00C528A2"/>
    <w:rsid w:val="00C52F7A"/>
    <w:rsid w:val="00C530DF"/>
    <w:rsid w:val="00C53451"/>
    <w:rsid w:val="00C535BB"/>
    <w:rsid w:val="00C535D9"/>
    <w:rsid w:val="00C53856"/>
    <w:rsid w:val="00C538CE"/>
    <w:rsid w:val="00C53C6B"/>
    <w:rsid w:val="00C53D0D"/>
    <w:rsid w:val="00C54260"/>
    <w:rsid w:val="00C54D66"/>
    <w:rsid w:val="00C54EE9"/>
    <w:rsid w:val="00C54EEB"/>
    <w:rsid w:val="00C54FBC"/>
    <w:rsid w:val="00C551B1"/>
    <w:rsid w:val="00C5527B"/>
    <w:rsid w:val="00C55604"/>
    <w:rsid w:val="00C557F4"/>
    <w:rsid w:val="00C5593A"/>
    <w:rsid w:val="00C55DAC"/>
    <w:rsid w:val="00C55E15"/>
    <w:rsid w:val="00C55F97"/>
    <w:rsid w:val="00C5617C"/>
    <w:rsid w:val="00C56474"/>
    <w:rsid w:val="00C567CD"/>
    <w:rsid w:val="00C56A87"/>
    <w:rsid w:val="00C57047"/>
    <w:rsid w:val="00C570D4"/>
    <w:rsid w:val="00C57180"/>
    <w:rsid w:val="00C57238"/>
    <w:rsid w:val="00C57863"/>
    <w:rsid w:val="00C579A2"/>
    <w:rsid w:val="00C57DF9"/>
    <w:rsid w:val="00C601D5"/>
    <w:rsid w:val="00C60220"/>
    <w:rsid w:val="00C60326"/>
    <w:rsid w:val="00C60578"/>
    <w:rsid w:val="00C60683"/>
    <w:rsid w:val="00C607DE"/>
    <w:rsid w:val="00C60906"/>
    <w:rsid w:val="00C609F5"/>
    <w:rsid w:val="00C60AB1"/>
    <w:rsid w:val="00C60B11"/>
    <w:rsid w:val="00C60D11"/>
    <w:rsid w:val="00C60F8C"/>
    <w:rsid w:val="00C610AD"/>
    <w:rsid w:val="00C6120A"/>
    <w:rsid w:val="00C61249"/>
    <w:rsid w:val="00C613C0"/>
    <w:rsid w:val="00C6167E"/>
    <w:rsid w:val="00C6195A"/>
    <w:rsid w:val="00C61A78"/>
    <w:rsid w:val="00C61B23"/>
    <w:rsid w:val="00C61D0B"/>
    <w:rsid w:val="00C61F83"/>
    <w:rsid w:val="00C621E0"/>
    <w:rsid w:val="00C623C3"/>
    <w:rsid w:val="00C62690"/>
    <w:rsid w:val="00C6287D"/>
    <w:rsid w:val="00C62BF3"/>
    <w:rsid w:val="00C62BF8"/>
    <w:rsid w:val="00C62C10"/>
    <w:rsid w:val="00C62D58"/>
    <w:rsid w:val="00C6414C"/>
    <w:rsid w:val="00C6419C"/>
    <w:rsid w:val="00C6423A"/>
    <w:rsid w:val="00C643DC"/>
    <w:rsid w:val="00C6474D"/>
    <w:rsid w:val="00C64B2E"/>
    <w:rsid w:val="00C651A9"/>
    <w:rsid w:val="00C653EC"/>
    <w:rsid w:val="00C6577F"/>
    <w:rsid w:val="00C65DC0"/>
    <w:rsid w:val="00C65E95"/>
    <w:rsid w:val="00C66301"/>
    <w:rsid w:val="00C6633A"/>
    <w:rsid w:val="00C66836"/>
    <w:rsid w:val="00C66C04"/>
    <w:rsid w:val="00C67C80"/>
    <w:rsid w:val="00C70089"/>
    <w:rsid w:val="00C70117"/>
    <w:rsid w:val="00C703A6"/>
    <w:rsid w:val="00C70429"/>
    <w:rsid w:val="00C70445"/>
    <w:rsid w:val="00C70B24"/>
    <w:rsid w:val="00C70DF4"/>
    <w:rsid w:val="00C70ECC"/>
    <w:rsid w:val="00C71D4D"/>
    <w:rsid w:val="00C71D57"/>
    <w:rsid w:val="00C71E39"/>
    <w:rsid w:val="00C721BD"/>
    <w:rsid w:val="00C721CF"/>
    <w:rsid w:val="00C7255E"/>
    <w:rsid w:val="00C727C3"/>
    <w:rsid w:val="00C728E1"/>
    <w:rsid w:val="00C7299C"/>
    <w:rsid w:val="00C72AE8"/>
    <w:rsid w:val="00C72D13"/>
    <w:rsid w:val="00C72EF4"/>
    <w:rsid w:val="00C7311C"/>
    <w:rsid w:val="00C731C5"/>
    <w:rsid w:val="00C7361B"/>
    <w:rsid w:val="00C73836"/>
    <w:rsid w:val="00C73D27"/>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689"/>
    <w:rsid w:val="00C7681E"/>
    <w:rsid w:val="00C76A44"/>
    <w:rsid w:val="00C774BA"/>
    <w:rsid w:val="00C77563"/>
    <w:rsid w:val="00C77597"/>
    <w:rsid w:val="00C77608"/>
    <w:rsid w:val="00C7790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21D5"/>
    <w:rsid w:val="00C8261A"/>
    <w:rsid w:val="00C82BEE"/>
    <w:rsid w:val="00C82CE9"/>
    <w:rsid w:val="00C830C1"/>
    <w:rsid w:val="00C83A8D"/>
    <w:rsid w:val="00C83D3F"/>
    <w:rsid w:val="00C83EB3"/>
    <w:rsid w:val="00C84685"/>
    <w:rsid w:val="00C847E1"/>
    <w:rsid w:val="00C8485A"/>
    <w:rsid w:val="00C85C59"/>
    <w:rsid w:val="00C85CE4"/>
    <w:rsid w:val="00C85D49"/>
    <w:rsid w:val="00C85D64"/>
    <w:rsid w:val="00C85E93"/>
    <w:rsid w:val="00C86179"/>
    <w:rsid w:val="00C86412"/>
    <w:rsid w:val="00C865E3"/>
    <w:rsid w:val="00C86924"/>
    <w:rsid w:val="00C8693B"/>
    <w:rsid w:val="00C86C6A"/>
    <w:rsid w:val="00C86DCA"/>
    <w:rsid w:val="00C87051"/>
    <w:rsid w:val="00C8748E"/>
    <w:rsid w:val="00C875E9"/>
    <w:rsid w:val="00C87760"/>
    <w:rsid w:val="00C87DE2"/>
    <w:rsid w:val="00C902B9"/>
    <w:rsid w:val="00C904B6"/>
    <w:rsid w:val="00C9054D"/>
    <w:rsid w:val="00C90721"/>
    <w:rsid w:val="00C9076A"/>
    <w:rsid w:val="00C9094B"/>
    <w:rsid w:val="00C90BAD"/>
    <w:rsid w:val="00C90D1D"/>
    <w:rsid w:val="00C90F41"/>
    <w:rsid w:val="00C91030"/>
    <w:rsid w:val="00C911BB"/>
    <w:rsid w:val="00C91253"/>
    <w:rsid w:val="00C914F2"/>
    <w:rsid w:val="00C91564"/>
    <w:rsid w:val="00C916AB"/>
    <w:rsid w:val="00C9189E"/>
    <w:rsid w:val="00C91BEB"/>
    <w:rsid w:val="00C91CED"/>
    <w:rsid w:val="00C91FFA"/>
    <w:rsid w:val="00C92416"/>
    <w:rsid w:val="00C92591"/>
    <w:rsid w:val="00C92639"/>
    <w:rsid w:val="00C92763"/>
    <w:rsid w:val="00C927FA"/>
    <w:rsid w:val="00C929F6"/>
    <w:rsid w:val="00C92FD9"/>
    <w:rsid w:val="00C93239"/>
    <w:rsid w:val="00C93358"/>
    <w:rsid w:val="00C934AF"/>
    <w:rsid w:val="00C9374B"/>
    <w:rsid w:val="00C944AC"/>
    <w:rsid w:val="00C94593"/>
    <w:rsid w:val="00C946EC"/>
    <w:rsid w:val="00C94D8A"/>
    <w:rsid w:val="00C9523A"/>
    <w:rsid w:val="00C9540F"/>
    <w:rsid w:val="00C95FAC"/>
    <w:rsid w:val="00C95FB3"/>
    <w:rsid w:val="00C961ED"/>
    <w:rsid w:val="00C9630C"/>
    <w:rsid w:val="00C96384"/>
    <w:rsid w:val="00C966DB"/>
    <w:rsid w:val="00C96779"/>
    <w:rsid w:val="00C969F3"/>
    <w:rsid w:val="00C96CBA"/>
    <w:rsid w:val="00C96D9E"/>
    <w:rsid w:val="00C9739B"/>
    <w:rsid w:val="00C97991"/>
    <w:rsid w:val="00C97A96"/>
    <w:rsid w:val="00C97C18"/>
    <w:rsid w:val="00C97C46"/>
    <w:rsid w:val="00C97C4A"/>
    <w:rsid w:val="00CA021C"/>
    <w:rsid w:val="00CA02EC"/>
    <w:rsid w:val="00CA05D5"/>
    <w:rsid w:val="00CA0820"/>
    <w:rsid w:val="00CA0E82"/>
    <w:rsid w:val="00CA125B"/>
    <w:rsid w:val="00CA1543"/>
    <w:rsid w:val="00CA178D"/>
    <w:rsid w:val="00CA1E81"/>
    <w:rsid w:val="00CA2405"/>
    <w:rsid w:val="00CA265E"/>
    <w:rsid w:val="00CA2712"/>
    <w:rsid w:val="00CA277F"/>
    <w:rsid w:val="00CA27C7"/>
    <w:rsid w:val="00CA293B"/>
    <w:rsid w:val="00CA2CE2"/>
    <w:rsid w:val="00CA2D42"/>
    <w:rsid w:val="00CA3023"/>
    <w:rsid w:val="00CA3029"/>
    <w:rsid w:val="00CA329A"/>
    <w:rsid w:val="00CA334C"/>
    <w:rsid w:val="00CA3665"/>
    <w:rsid w:val="00CA37D4"/>
    <w:rsid w:val="00CA3999"/>
    <w:rsid w:val="00CA3DAA"/>
    <w:rsid w:val="00CA3EE2"/>
    <w:rsid w:val="00CA4CCC"/>
    <w:rsid w:val="00CA5B73"/>
    <w:rsid w:val="00CA5F42"/>
    <w:rsid w:val="00CA63AC"/>
    <w:rsid w:val="00CA6480"/>
    <w:rsid w:val="00CA6686"/>
    <w:rsid w:val="00CA66A8"/>
    <w:rsid w:val="00CA67A2"/>
    <w:rsid w:val="00CA6D22"/>
    <w:rsid w:val="00CA6EE3"/>
    <w:rsid w:val="00CA6F80"/>
    <w:rsid w:val="00CA710B"/>
    <w:rsid w:val="00CA7A39"/>
    <w:rsid w:val="00CA7A55"/>
    <w:rsid w:val="00CA7E68"/>
    <w:rsid w:val="00CA7EB8"/>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972"/>
    <w:rsid w:val="00CB1CEE"/>
    <w:rsid w:val="00CB2353"/>
    <w:rsid w:val="00CB235D"/>
    <w:rsid w:val="00CB261A"/>
    <w:rsid w:val="00CB2634"/>
    <w:rsid w:val="00CB2741"/>
    <w:rsid w:val="00CB2FDA"/>
    <w:rsid w:val="00CB31DC"/>
    <w:rsid w:val="00CB3228"/>
    <w:rsid w:val="00CB3292"/>
    <w:rsid w:val="00CB32A7"/>
    <w:rsid w:val="00CB3440"/>
    <w:rsid w:val="00CB360A"/>
    <w:rsid w:val="00CB3D2F"/>
    <w:rsid w:val="00CB3E05"/>
    <w:rsid w:val="00CB41A1"/>
    <w:rsid w:val="00CB4481"/>
    <w:rsid w:val="00CB462D"/>
    <w:rsid w:val="00CB4D67"/>
    <w:rsid w:val="00CB4F3E"/>
    <w:rsid w:val="00CB4FAE"/>
    <w:rsid w:val="00CB5205"/>
    <w:rsid w:val="00CB5386"/>
    <w:rsid w:val="00CB597E"/>
    <w:rsid w:val="00CB5E13"/>
    <w:rsid w:val="00CB6035"/>
    <w:rsid w:val="00CB6558"/>
    <w:rsid w:val="00CB6FA9"/>
    <w:rsid w:val="00CB6FC0"/>
    <w:rsid w:val="00CB7057"/>
    <w:rsid w:val="00CB7131"/>
    <w:rsid w:val="00CB7159"/>
    <w:rsid w:val="00CB749A"/>
    <w:rsid w:val="00CB7FB3"/>
    <w:rsid w:val="00CC00A7"/>
    <w:rsid w:val="00CC02D0"/>
    <w:rsid w:val="00CC0487"/>
    <w:rsid w:val="00CC092F"/>
    <w:rsid w:val="00CC0999"/>
    <w:rsid w:val="00CC0D0A"/>
    <w:rsid w:val="00CC0DCA"/>
    <w:rsid w:val="00CC0F69"/>
    <w:rsid w:val="00CC1056"/>
    <w:rsid w:val="00CC12CD"/>
    <w:rsid w:val="00CC1303"/>
    <w:rsid w:val="00CC1428"/>
    <w:rsid w:val="00CC1539"/>
    <w:rsid w:val="00CC18AB"/>
    <w:rsid w:val="00CC18D2"/>
    <w:rsid w:val="00CC1ECD"/>
    <w:rsid w:val="00CC2301"/>
    <w:rsid w:val="00CC2461"/>
    <w:rsid w:val="00CC280C"/>
    <w:rsid w:val="00CC2AFE"/>
    <w:rsid w:val="00CC2BC0"/>
    <w:rsid w:val="00CC2CD9"/>
    <w:rsid w:val="00CC2F87"/>
    <w:rsid w:val="00CC3146"/>
    <w:rsid w:val="00CC330D"/>
    <w:rsid w:val="00CC340E"/>
    <w:rsid w:val="00CC3551"/>
    <w:rsid w:val="00CC3631"/>
    <w:rsid w:val="00CC3697"/>
    <w:rsid w:val="00CC3D04"/>
    <w:rsid w:val="00CC4376"/>
    <w:rsid w:val="00CC4499"/>
    <w:rsid w:val="00CC4E40"/>
    <w:rsid w:val="00CC53A1"/>
    <w:rsid w:val="00CC56FD"/>
    <w:rsid w:val="00CC62B1"/>
    <w:rsid w:val="00CC6A0E"/>
    <w:rsid w:val="00CC6D7F"/>
    <w:rsid w:val="00CC73D0"/>
    <w:rsid w:val="00CC748B"/>
    <w:rsid w:val="00CC764A"/>
    <w:rsid w:val="00CC7BE4"/>
    <w:rsid w:val="00CC7C6C"/>
    <w:rsid w:val="00CC7E2D"/>
    <w:rsid w:val="00CC7FEE"/>
    <w:rsid w:val="00CD011E"/>
    <w:rsid w:val="00CD025A"/>
    <w:rsid w:val="00CD0F64"/>
    <w:rsid w:val="00CD0F85"/>
    <w:rsid w:val="00CD1347"/>
    <w:rsid w:val="00CD15F9"/>
    <w:rsid w:val="00CD1F2C"/>
    <w:rsid w:val="00CD2125"/>
    <w:rsid w:val="00CD24C9"/>
    <w:rsid w:val="00CD27C7"/>
    <w:rsid w:val="00CD2CE0"/>
    <w:rsid w:val="00CD2D57"/>
    <w:rsid w:val="00CD2EE7"/>
    <w:rsid w:val="00CD2FE2"/>
    <w:rsid w:val="00CD3192"/>
    <w:rsid w:val="00CD33E1"/>
    <w:rsid w:val="00CD36D2"/>
    <w:rsid w:val="00CD3877"/>
    <w:rsid w:val="00CD39F2"/>
    <w:rsid w:val="00CD491B"/>
    <w:rsid w:val="00CD4A5F"/>
    <w:rsid w:val="00CD5183"/>
    <w:rsid w:val="00CD52F0"/>
    <w:rsid w:val="00CD5495"/>
    <w:rsid w:val="00CD58B0"/>
    <w:rsid w:val="00CD5AAF"/>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5E9"/>
    <w:rsid w:val="00CE197F"/>
    <w:rsid w:val="00CE1E7C"/>
    <w:rsid w:val="00CE233D"/>
    <w:rsid w:val="00CE2C93"/>
    <w:rsid w:val="00CE2DAB"/>
    <w:rsid w:val="00CE2FC0"/>
    <w:rsid w:val="00CE3096"/>
    <w:rsid w:val="00CE34B5"/>
    <w:rsid w:val="00CE35E9"/>
    <w:rsid w:val="00CE363B"/>
    <w:rsid w:val="00CE3902"/>
    <w:rsid w:val="00CE4111"/>
    <w:rsid w:val="00CE428E"/>
    <w:rsid w:val="00CE42B9"/>
    <w:rsid w:val="00CE4701"/>
    <w:rsid w:val="00CE4815"/>
    <w:rsid w:val="00CE4AFD"/>
    <w:rsid w:val="00CE4B77"/>
    <w:rsid w:val="00CE4CB6"/>
    <w:rsid w:val="00CE4D3F"/>
    <w:rsid w:val="00CE4D40"/>
    <w:rsid w:val="00CE531F"/>
    <w:rsid w:val="00CE57A2"/>
    <w:rsid w:val="00CE5869"/>
    <w:rsid w:val="00CE5AAA"/>
    <w:rsid w:val="00CE5F1E"/>
    <w:rsid w:val="00CE6078"/>
    <w:rsid w:val="00CE60FF"/>
    <w:rsid w:val="00CE6411"/>
    <w:rsid w:val="00CE649E"/>
    <w:rsid w:val="00CE6E9A"/>
    <w:rsid w:val="00CE725B"/>
    <w:rsid w:val="00CE7260"/>
    <w:rsid w:val="00CE7766"/>
    <w:rsid w:val="00CE78B5"/>
    <w:rsid w:val="00CF0596"/>
    <w:rsid w:val="00CF070D"/>
    <w:rsid w:val="00CF0A48"/>
    <w:rsid w:val="00CF0AFE"/>
    <w:rsid w:val="00CF0C84"/>
    <w:rsid w:val="00CF10EA"/>
    <w:rsid w:val="00CF12BF"/>
    <w:rsid w:val="00CF2632"/>
    <w:rsid w:val="00CF2C52"/>
    <w:rsid w:val="00CF33DE"/>
    <w:rsid w:val="00CF33EC"/>
    <w:rsid w:val="00CF342B"/>
    <w:rsid w:val="00CF38A0"/>
    <w:rsid w:val="00CF3986"/>
    <w:rsid w:val="00CF3F9B"/>
    <w:rsid w:val="00CF3FC0"/>
    <w:rsid w:val="00CF40FC"/>
    <w:rsid w:val="00CF4EE1"/>
    <w:rsid w:val="00CF5B53"/>
    <w:rsid w:val="00CF64F7"/>
    <w:rsid w:val="00CF6F1E"/>
    <w:rsid w:val="00CF73D8"/>
    <w:rsid w:val="00CF7FB3"/>
    <w:rsid w:val="00D0020B"/>
    <w:rsid w:val="00D002F5"/>
    <w:rsid w:val="00D00915"/>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A8C"/>
    <w:rsid w:val="00D03F8E"/>
    <w:rsid w:val="00D04238"/>
    <w:rsid w:val="00D047F1"/>
    <w:rsid w:val="00D04A7D"/>
    <w:rsid w:val="00D04CF0"/>
    <w:rsid w:val="00D0504C"/>
    <w:rsid w:val="00D053A1"/>
    <w:rsid w:val="00D054CB"/>
    <w:rsid w:val="00D054FD"/>
    <w:rsid w:val="00D05867"/>
    <w:rsid w:val="00D058D0"/>
    <w:rsid w:val="00D05911"/>
    <w:rsid w:val="00D05F73"/>
    <w:rsid w:val="00D05FA5"/>
    <w:rsid w:val="00D063B8"/>
    <w:rsid w:val="00D064F8"/>
    <w:rsid w:val="00D0687E"/>
    <w:rsid w:val="00D06899"/>
    <w:rsid w:val="00D069AE"/>
    <w:rsid w:val="00D06CD8"/>
    <w:rsid w:val="00D07197"/>
    <w:rsid w:val="00D078BD"/>
    <w:rsid w:val="00D07B23"/>
    <w:rsid w:val="00D07BF4"/>
    <w:rsid w:val="00D07D15"/>
    <w:rsid w:val="00D07D5C"/>
    <w:rsid w:val="00D07E0E"/>
    <w:rsid w:val="00D1063E"/>
    <w:rsid w:val="00D108CD"/>
    <w:rsid w:val="00D1090E"/>
    <w:rsid w:val="00D10A2C"/>
    <w:rsid w:val="00D10ADB"/>
    <w:rsid w:val="00D10D6A"/>
    <w:rsid w:val="00D10D8C"/>
    <w:rsid w:val="00D10EB4"/>
    <w:rsid w:val="00D1140D"/>
    <w:rsid w:val="00D1160C"/>
    <w:rsid w:val="00D117D2"/>
    <w:rsid w:val="00D1183E"/>
    <w:rsid w:val="00D1194E"/>
    <w:rsid w:val="00D11C7E"/>
    <w:rsid w:val="00D11D7F"/>
    <w:rsid w:val="00D12477"/>
    <w:rsid w:val="00D125FB"/>
    <w:rsid w:val="00D12936"/>
    <w:rsid w:val="00D12E54"/>
    <w:rsid w:val="00D13003"/>
    <w:rsid w:val="00D1307E"/>
    <w:rsid w:val="00D13095"/>
    <w:rsid w:val="00D134CA"/>
    <w:rsid w:val="00D1371C"/>
    <w:rsid w:val="00D13DD9"/>
    <w:rsid w:val="00D13EE3"/>
    <w:rsid w:val="00D14413"/>
    <w:rsid w:val="00D15346"/>
    <w:rsid w:val="00D159AE"/>
    <w:rsid w:val="00D15C31"/>
    <w:rsid w:val="00D15C9A"/>
    <w:rsid w:val="00D160DE"/>
    <w:rsid w:val="00D161FB"/>
    <w:rsid w:val="00D1664A"/>
    <w:rsid w:val="00D168CA"/>
    <w:rsid w:val="00D16DF5"/>
    <w:rsid w:val="00D16F51"/>
    <w:rsid w:val="00D17179"/>
    <w:rsid w:val="00D17415"/>
    <w:rsid w:val="00D17D34"/>
    <w:rsid w:val="00D17D5E"/>
    <w:rsid w:val="00D202EF"/>
    <w:rsid w:val="00D20869"/>
    <w:rsid w:val="00D209B8"/>
    <w:rsid w:val="00D20B82"/>
    <w:rsid w:val="00D21C64"/>
    <w:rsid w:val="00D21C90"/>
    <w:rsid w:val="00D21DFC"/>
    <w:rsid w:val="00D21FB6"/>
    <w:rsid w:val="00D2267C"/>
    <w:rsid w:val="00D22737"/>
    <w:rsid w:val="00D2288E"/>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611"/>
    <w:rsid w:val="00D24ED1"/>
    <w:rsid w:val="00D255DF"/>
    <w:rsid w:val="00D25BB8"/>
    <w:rsid w:val="00D25CEE"/>
    <w:rsid w:val="00D25DE4"/>
    <w:rsid w:val="00D26085"/>
    <w:rsid w:val="00D264D3"/>
    <w:rsid w:val="00D2650C"/>
    <w:rsid w:val="00D26739"/>
    <w:rsid w:val="00D267F0"/>
    <w:rsid w:val="00D2693F"/>
    <w:rsid w:val="00D269E3"/>
    <w:rsid w:val="00D269F4"/>
    <w:rsid w:val="00D26E58"/>
    <w:rsid w:val="00D26F0A"/>
    <w:rsid w:val="00D26FFE"/>
    <w:rsid w:val="00D272A4"/>
    <w:rsid w:val="00D278FA"/>
    <w:rsid w:val="00D27A47"/>
    <w:rsid w:val="00D27B67"/>
    <w:rsid w:val="00D27B93"/>
    <w:rsid w:val="00D27BB5"/>
    <w:rsid w:val="00D27C5F"/>
    <w:rsid w:val="00D27C9B"/>
    <w:rsid w:val="00D3006D"/>
    <w:rsid w:val="00D30372"/>
    <w:rsid w:val="00D30486"/>
    <w:rsid w:val="00D30A5F"/>
    <w:rsid w:val="00D30BE1"/>
    <w:rsid w:val="00D31062"/>
    <w:rsid w:val="00D31227"/>
    <w:rsid w:val="00D31C61"/>
    <w:rsid w:val="00D31D37"/>
    <w:rsid w:val="00D31DF6"/>
    <w:rsid w:val="00D32243"/>
    <w:rsid w:val="00D328F3"/>
    <w:rsid w:val="00D32F0A"/>
    <w:rsid w:val="00D32F7B"/>
    <w:rsid w:val="00D32F7C"/>
    <w:rsid w:val="00D3309E"/>
    <w:rsid w:val="00D33142"/>
    <w:rsid w:val="00D33877"/>
    <w:rsid w:val="00D3559C"/>
    <w:rsid w:val="00D355AA"/>
    <w:rsid w:val="00D358A4"/>
    <w:rsid w:val="00D35A0B"/>
    <w:rsid w:val="00D35B7A"/>
    <w:rsid w:val="00D35F30"/>
    <w:rsid w:val="00D36338"/>
    <w:rsid w:val="00D36754"/>
    <w:rsid w:val="00D36D56"/>
    <w:rsid w:val="00D36E9B"/>
    <w:rsid w:val="00D37245"/>
    <w:rsid w:val="00D37328"/>
    <w:rsid w:val="00D3761E"/>
    <w:rsid w:val="00D379AF"/>
    <w:rsid w:val="00D37F17"/>
    <w:rsid w:val="00D40090"/>
    <w:rsid w:val="00D40140"/>
    <w:rsid w:val="00D4028C"/>
    <w:rsid w:val="00D4034A"/>
    <w:rsid w:val="00D40414"/>
    <w:rsid w:val="00D40742"/>
    <w:rsid w:val="00D407EC"/>
    <w:rsid w:val="00D40880"/>
    <w:rsid w:val="00D413A2"/>
    <w:rsid w:val="00D4196D"/>
    <w:rsid w:val="00D420D2"/>
    <w:rsid w:val="00D4244E"/>
    <w:rsid w:val="00D42483"/>
    <w:rsid w:val="00D42B22"/>
    <w:rsid w:val="00D42CDC"/>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0"/>
    <w:rsid w:val="00D46057"/>
    <w:rsid w:val="00D460B3"/>
    <w:rsid w:val="00D46387"/>
    <w:rsid w:val="00D463D8"/>
    <w:rsid w:val="00D46485"/>
    <w:rsid w:val="00D46AE7"/>
    <w:rsid w:val="00D46BC9"/>
    <w:rsid w:val="00D46E77"/>
    <w:rsid w:val="00D4709E"/>
    <w:rsid w:val="00D472AB"/>
    <w:rsid w:val="00D47683"/>
    <w:rsid w:val="00D47CEC"/>
    <w:rsid w:val="00D47D70"/>
    <w:rsid w:val="00D50624"/>
    <w:rsid w:val="00D50697"/>
    <w:rsid w:val="00D50863"/>
    <w:rsid w:val="00D50A5B"/>
    <w:rsid w:val="00D50BC1"/>
    <w:rsid w:val="00D50D23"/>
    <w:rsid w:val="00D515A2"/>
    <w:rsid w:val="00D515E7"/>
    <w:rsid w:val="00D51764"/>
    <w:rsid w:val="00D519ED"/>
    <w:rsid w:val="00D51BA7"/>
    <w:rsid w:val="00D51D61"/>
    <w:rsid w:val="00D5252F"/>
    <w:rsid w:val="00D5258C"/>
    <w:rsid w:val="00D52918"/>
    <w:rsid w:val="00D535EC"/>
    <w:rsid w:val="00D5361A"/>
    <w:rsid w:val="00D53C0C"/>
    <w:rsid w:val="00D53D33"/>
    <w:rsid w:val="00D54023"/>
    <w:rsid w:val="00D540EF"/>
    <w:rsid w:val="00D54209"/>
    <w:rsid w:val="00D5435F"/>
    <w:rsid w:val="00D54527"/>
    <w:rsid w:val="00D5464E"/>
    <w:rsid w:val="00D5465E"/>
    <w:rsid w:val="00D547EF"/>
    <w:rsid w:val="00D54C6D"/>
    <w:rsid w:val="00D54FC4"/>
    <w:rsid w:val="00D554BD"/>
    <w:rsid w:val="00D555CA"/>
    <w:rsid w:val="00D555ED"/>
    <w:rsid w:val="00D55C4C"/>
    <w:rsid w:val="00D55D4F"/>
    <w:rsid w:val="00D569E9"/>
    <w:rsid w:val="00D56AC0"/>
    <w:rsid w:val="00D56DE6"/>
    <w:rsid w:val="00D56E8E"/>
    <w:rsid w:val="00D56F63"/>
    <w:rsid w:val="00D5710D"/>
    <w:rsid w:val="00D571D1"/>
    <w:rsid w:val="00D57551"/>
    <w:rsid w:val="00D5757F"/>
    <w:rsid w:val="00D57CF5"/>
    <w:rsid w:val="00D57FAA"/>
    <w:rsid w:val="00D60296"/>
    <w:rsid w:val="00D604D8"/>
    <w:rsid w:val="00D6074A"/>
    <w:rsid w:val="00D609A2"/>
    <w:rsid w:val="00D609B5"/>
    <w:rsid w:val="00D60A1F"/>
    <w:rsid w:val="00D60B55"/>
    <w:rsid w:val="00D60D5C"/>
    <w:rsid w:val="00D60F6B"/>
    <w:rsid w:val="00D60F7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F3D"/>
    <w:rsid w:val="00D63F53"/>
    <w:rsid w:val="00D6429C"/>
    <w:rsid w:val="00D642C3"/>
    <w:rsid w:val="00D64645"/>
    <w:rsid w:val="00D64AB9"/>
    <w:rsid w:val="00D64AD3"/>
    <w:rsid w:val="00D64B03"/>
    <w:rsid w:val="00D64DF7"/>
    <w:rsid w:val="00D64FB9"/>
    <w:rsid w:val="00D652BA"/>
    <w:rsid w:val="00D65956"/>
    <w:rsid w:val="00D65B60"/>
    <w:rsid w:val="00D660A5"/>
    <w:rsid w:val="00D6656D"/>
    <w:rsid w:val="00D6663E"/>
    <w:rsid w:val="00D66D93"/>
    <w:rsid w:val="00D66E61"/>
    <w:rsid w:val="00D66EDD"/>
    <w:rsid w:val="00D6709B"/>
    <w:rsid w:val="00D67597"/>
    <w:rsid w:val="00D675ED"/>
    <w:rsid w:val="00D67D70"/>
    <w:rsid w:val="00D67DC6"/>
    <w:rsid w:val="00D67DF8"/>
    <w:rsid w:val="00D701B9"/>
    <w:rsid w:val="00D701BA"/>
    <w:rsid w:val="00D70247"/>
    <w:rsid w:val="00D702A5"/>
    <w:rsid w:val="00D70991"/>
    <w:rsid w:val="00D712F3"/>
    <w:rsid w:val="00D7147A"/>
    <w:rsid w:val="00D715C0"/>
    <w:rsid w:val="00D715D6"/>
    <w:rsid w:val="00D718BC"/>
    <w:rsid w:val="00D719AB"/>
    <w:rsid w:val="00D71A8C"/>
    <w:rsid w:val="00D71C9A"/>
    <w:rsid w:val="00D71E84"/>
    <w:rsid w:val="00D71FA1"/>
    <w:rsid w:val="00D72599"/>
    <w:rsid w:val="00D72656"/>
    <w:rsid w:val="00D7265A"/>
    <w:rsid w:val="00D728A8"/>
    <w:rsid w:val="00D72A05"/>
    <w:rsid w:val="00D72C5B"/>
    <w:rsid w:val="00D72D31"/>
    <w:rsid w:val="00D72E71"/>
    <w:rsid w:val="00D73442"/>
    <w:rsid w:val="00D734C9"/>
    <w:rsid w:val="00D734D5"/>
    <w:rsid w:val="00D738C7"/>
    <w:rsid w:val="00D739D7"/>
    <w:rsid w:val="00D73CFB"/>
    <w:rsid w:val="00D73FEF"/>
    <w:rsid w:val="00D744C1"/>
    <w:rsid w:val="00D749EF"/>
    <w:rsid w:val="00D74AD8"/>
    <w:rsid w:val="00D74B0C"/>
    <w:rsid w:val="00D74BF9"/>
    <w:rsid w:val="00D74E63"/>
    <w:rsid w:val="00D74F6A"/>
    <w:rsid w:val="00D757CC"/>
    <w:rsid w:val="00D75C7F"/>
    <w:rsid w:val="00D75D18"/>
    <w:rsid w:val="00D75E9F"/>
    <w:rsid w:val="00D75F67"/>
    <w:rsid w:val="00D75F7C"/>
    <w:rsid w:val="00D76382"/>
    <w:rsid w:val="00D765B0"/>
    <w:rsid w:val="00D76798"/>
    <w:rsid w:val="00D76CFE"/>
    <w:rsid w:val="00D7746C"/>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52F"/>
    <w:rsid w:val="00D82B61"/>
    <w:rsid w:val="00D82DD7"/>
    <w:rsid w:val="00D82E01"/>
    <w:rsid w:val="00D83164"/>
    <w:rsid w:val="00D8322F"/>
    <w:rsid w:val="00D8357C"/>
    <w:rsid w:val="00D83733"/>
    <w:rsid w:val="00D83A48"/>
    <w:rsid w:val="00D83B5C"/>
    <w:rsid w:val="00D83ECA"/>
    <w:rsid w:val="00D83F6E"/>
    <w:rsid w:val="00D83FF5"/>
    <w:rsid w:val="00D841A3"/>
    <w:rsid w:val="00D841F7"/>
    <w:rsid w:val="00D8430B"/>
    <w:rsid w:val="00D84967"/>
    <w:rsid w:val="00D84A86"/>
    <w:rsid w:val="00D84B77"/>
    <w:rsid w:val="00D84FF5"/>
    <w:rsid w:val="00D85054"/>
    <w:rsid w:val="00D850B8"/>
    <w:rsid w:val="00D8549A"/>
    <w:rsid w:val="00D85944"/>
    <w:rsid w:val="00D85BE4"/>
    <w:rsid w:val="00D85E5A"/>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BB3"/>
    <w:rsid w:val="00D92019"/>
    <w:rsid w:val="00D920A8"/>
    <w:rsid w:val="00D92255"/>
    <w:rsid w:val="00D92364"/>
    <w:rsid w:val="00D92415"/>
    <w:rsid w:val="00D925C9"/>
    <w:rsid w:val="00D92774"/>
    <w:rsid w:val="00D92813"/>
    <w:rsid w:val="00D929AE"/>
    <w:rsid w:val="00D92B38"/>
    <w:rsid w:val="00D92C7A"/>
    <w:rsid w:val="00D92CD0"/>
    <w:rsid w:val="00D92D44"/>
    <w:rsid w:val="00D931B9"/>
    <w:rsid w:val="00D932AA"/>
    <w:rsid w:val="00D9365F"/>
    <w:rsid w:val="00D939CD"/>
    <w:rsid w:val="00D93A1B"/>
    <w:rsid w:val="00D93AD3"/>
    <w:rsid w:val="00D93B15"/>
    <w:rsid w:val="00D93F73"/>
    <w:rsid w:val="00D940AB"/>
    <w:rsid w:val="00D94628"/>
    <w:rsid w:val="00D946E6"/>
    <w:rsid w:val="00D94A78"/>
    <w:rsid w:val="00D94E8C"/>
    <w:rsid w:val="00D95101"/>
    <w:rsid w:val="00D95224"/>
    <w:rsid w:val="00D95379"/>
    <w:rsid w:val="00D9566D"/>
    <w:rsid w:val="00D95857"/>
    <w:rsid w:val="00D95D2E"/>
    <w:rsid w:val="00D95D37"/>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84D"/>
    <w:rsid w:val="00DA0CA7"/>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F31"/>
    <w:rsid w:val="00DA3EEA"/>
    <w:rsid w:val="00DA43DF"/>
    <w:rsid w:val="00DA4D66"/>
    <w:rsid w:val="00DA5211"/>
    <w:rsid w:val="00DA5449"/>
    <w:rsid w:val="00DA55E8"/>
    <w:rsid w:val="00DA567E"/>
    <w:rsid w:val="00DA5EEB"/>
    <w:rsid w:val="00DA5F64"/>
    <w:rsid w:val="00DA619F"/>
    <w:rsid w:val="00DA6533"/>
    <w:rsid w:val="00DA66A6"/>
    <w:rsid w:val="00DA6B12"/>
    <w:rsid w:val="00DA6B6B"/>
    <w:rsid w:val="00DA6DDA"/>
    <w:rsid w:val="00DA7736"/>
    <w:rsid w:val="00DA777A"/>
    <w:rsid w:val="00DA798B"/>
    <w:rsid w:val="00DB01E7"/>
    <w:rsid w:val="00DB03E1"/>
    <w:rsid w:val="00DB046A"/>
    <w:rsid w:val="00DB06D5"/>
    <w:rsid w:val="00DB0769"/>
    <w:rsid w:val="00DB0FB8"/>
    <w:rsid w:val="00DB19CD"/>
    <w:rsid w:val="00DB1D02"/>
    <w:rsid w:val="00DB1D26"/>
    <w:rsid w:val="00DB1FA1"/>
    <w:rsid w:val="00DB207D"/>
    <w:rsid w:val="00DB21AA"/>
    <w:rsid w:val="00DB21BC"/>
    <w:rsid w:val="00DB28E2"/>
    <w:rsid w:val="00DB2917"/>
    <w:rsid w:val="00DB2AB4"/>
    <w:rsid w:val="00DB2B70"/>
    <w:rsid w:val="00DB2C90"/>
    <w:rsid w:val="00DB2FF4"/>
    <w:rsid w:val="00DB34C0"/>
    <w:rsid w:val="00DB395D"/>
    <w:rsid w:val="00DB399A"/>
    <w:rsid w:val="00DB3C28"/>
    <w:rsid w:val="00DB3F94"/>
    <w:rsid w:val="00DB4084"/>
    <w:rsid w:val="00DB4251"/>
    <w:rsid w:val="00DB47FF"/>
    <w:rsid w:val="00DB485E"/>
    <w:rsid w:val="00DB499E"/>
    <w:rsid w:val="00DB4AA9"/>
    <w:rsid w:val="00DB4D07"/>
    <w:rsid w:val="00DB4D35"/>
    <w:rsid w:val="00DB4F02"/>
    <w:rsid w:val="00DB5211"/>
    <w:rsid w:val="00DB55D1"/>
    <w:rsid w:val="00DB56A9"/>
    <w:rsid w:val="00DB5994"/>
    <w:rsid w:val="00DB59C3"/>
    <w:rsid w:val="00DB5B7A"/>
    <w:rsid w:val="00DB5D99"/>
    <w:rsid w:val="00DB6547"/>
    <w:rsid w:val="00DB65B4"/>
    <w:rsid w:val="00DB664A"/>
    <w:rsid w:val="00DB6673"/>
    <w:rsid w:val="00DB6762"/>
    <w:rsid w:val="00DB6FDD"/>
    <w:rsid w:val="00DB75FF"/>
    <w:rsid w:val="00DB77ED"/>
    <w:rsid w:val="00DB7CA9"/>
    <w:rsid w:val="00DC0597"/>
    <w:rsid w:val="00DC09F3"/>
    <w:rsid w:val="00DC0B80"/>
    <w:rsid w:val="00DC0CAA"/>
    <w:rsid w:val="00DC156F"/>
    <w:rsid w:val="00DC15DB"/>
    <w:rsid w:val="00DC18BD"/>
    <w:rsid w:val="00DC1C7F"/>
    <w:rsid w:val="00DC1F2A"/>
    <w:rsid w:val="00DC244E"/>
    <w:rsid w:val="00DC2536"/>
    <w:rsid w:val="00DC27CB"/>
    <w:rsid w:val="00DC2D29"/>
    <w:rsid w:val="00DC2DCC"/>
    <w:rsid w:val="00DC34C9"/>
    <w:rsid w:val="00DC3878"/>
    <w:rsid w:val="00DC3C22"/>
    <w:rsid w:val="00DC4132"/>
    <w:rsid w:val="00DC4247"/>
    <w:rsid w:val="00DC45DC"/>
    <w:rsid w:val="00DC486A"/>
    <w:rsid w:val="00DC4B6F"/>
    <w:rsid w:val="00DC4D15"/>
    <w:rsid w:val="00DC4EB2"/>
    <w:rsid w:val="00DC586A"/>
    <w:rsid w:val="00DC588E"/>
    <w:rsid w:val="00DC5953"/>
    <w:rsid w:val="00DC5A85"/>
    <w:rsid w:val="00DC69B4"/>
    <w:rsid w:val="00DC7710"/>
    <w:rsid w:val="00DC7AAC"/>
    <w:rsid w:val="00DC7D62"/>
    <w:rsid w:val="00DD0387"/>
    <w:rsid w:val="00DD07BB"/>
    <w:rsid w:val="00DD0AAB"/>
    <w:rsid w:val="00DD1032"/>
    <w:rsid w:val="00DD1191"/>
    <w:rsid w:val="00DD121E"/>
    <w:rsid w:val="00DD1267"/>
    <w:rsid w:val="00DD1383"/>
    <w:rsid w:val="00DD13BD"/>
    <w:rsid w:val="00DD1403"/>
    <w:rsid w:val="00DD16F0"/>
    <w:rsid w:val="00DD20F9"/>
    <w:rsid w:val="00DD2AFA"/>
    <w:rsid w:val="00DD2DEE"/>
    <w:rsid w:val="00DD2FE0"/>
    <w:rsid w:val="00DD314D"/>
    <w:rsid w:val="00DD341B"/>
    <w:rsid w:val="00DD3614"/>
    <w:rsid w:val="00DD36A1"/>
    <w:rsid w:val="00DD3BA9"/>
    <w:rsid w:val="00DD3C06"/>
    <w:rsid w:val="00DD3CC4"/>
    <w:rsid w:val="00DD3D2A"/>
    <w:rsid w:val="00DD4239"/>
    <w:rsid w:val="00DD4559"/>
    <w:rsid w:val="00DD471C"/>
    <w:rsid w:val="00DD49DD"/>
    <w:rsid w:val="00DD49EE"/>
    <w:rsid w:val="00DD4BA3"/>
    <w:rsid w:val="00DD4FF8"/>
    <w:rsid w:val="00DD55D3"/>
    <w:rsid w:val="00DD573D"/>
    <w:rsid w:val="00DD589C"/>
    <w:rsid w:val="00DD58E7"/>
    <w:rsid w:val="00DD5EF7"/>
    <w:rsid w:val="00DD6B93"/>
    <w:rsid w:val="00DD6C15"/>
    <w:rsid w:val="00DD6DDC"/>
    <w:rsid w:val="00DD7505"/>
    <w:rsid w:val="00DD7C38"/>
    <w:rsid w:val="00DE0140"/>
    <w:rsid w:val="00DE01AB"/>
    <w:rsid w:val="00DE029E"/>
    <w:rsid w:val="00DE05A0"/>
    <w:rsid w:val="00DE0763"/>
    <w:rsid w:val="00DE079D"/>
    <w:rsid w:val="00DE0BA1"/>
    <w:rsid w:val="00DE0FF0"/>
    <w:rsid w:val="00DE1361"/>
    <w:rsid w:val="00DE1972"/>
    <w:rsid w:val="00DE1DC1"/>
    <w:rsid w:val="00DE203C"/>
    <w:rsid w:val="00DE21AA"/>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A51"/>
    <w:rsid w:val="00DE4F5C"/>
    <w:rsid w:val="00DE5535"/>
    <w:rsid w:val="00DE5738"/>
    <w:rsid w:val="00DE5ACC"/>
    <w:rsid w:val="00DE5C51"/>
    <w:rsid w:val="00DE5CA3"/>
    <w:rsid w:val="00DE5DBA"/>
    <w:rsid w:val="00DE5F66"/>
    <w:rsid w:val="00DE602E"/>
    <w:rsid w:val="00DE6191"/>
    <w:rsid w:val="00DE6984"/>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5AF"/>
    <w:rsid w:val="00DF3A93"/>
    <w:rsid w:val="00DF3DFB"/>
    <w:rsid w:val="00DF3F43"/>
    <w:rsid w:val="00DF3F98"/>
    <w:rsid w:val="00DF41FA"/>
    <w:rsid w:val="00DF47D7"/>
    <w:rsid w:val="00DF487F"/>
    <w:rsid w:val="00DF4B8D"/>
    <w:rsid w:val="00DF4FEF"/>
    <w:rsid w:val="00DF518A"/>
    <w:rsid w:val="00DF5206"/>
    <w:rsid w:val="00DF58E6"/>
    <w:rsid w:val="00DF5975"/>
    <w:rsid w:val="00DF5A99"/>
    <w:rsid w:val="00DF6024"/>
    <w:rsid w:val="00DF652C"/>
    <w:rsid w:val="00DF66C0"/>
    <w:rsid w:val="00DF6ACD"/>
    <w:rsid w:val="00DF6BE5"/>
    <w:rsid w:val="00DF6D9D"/>
    <w:rsid w:val="00DF6E3A"/>
    <w:rsid w:val="00DF7342"/>
    <w:rsid w:val="00DF734D"/>
    <w:rsid w:val="00DF7456"/>
    <w:rsid w:val="00DF74A8"/>
    <w:rsid w:val="00DF76A8"/>
    <w:rsid w:val="00DF7E40"/>
    <w:rsid w:val="00DF7EB2"/>
    <w:rsid w:val="00DF7F29"/>
    <w:rsid w:val="00E00555"/>
    <w:rsid w:val="00E008DF"/>
    <w:rsid w:val="00E00BAB"/>
    <w:rsid w:val="00E00D76"/>
    <w:rsid w:val="00E010E4"/>
    <w:rsid w:val="00E01572"/>
    <w:rsid w:val="00E01841"/>
    <w:rsid w:val="00E02042"/>
    <w:rsid w:val="00E0210A"/>
    <w:rsid w:val="00E024D1"/>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55A"/>
    <w:rsid w:val="00E05664"/>
    <w:rsid w:val="00E0571B"/>
    <w:rsid w:val="00E064ED"/>
    <w:rsid w:val="00E06713"/>
    <w:rsid w:val="00E06996"/>
    <w:rsid w:val="00E06E75"/>
    <w:rsid w:val="00E06E77"/>
    <w:rsid w:val="00E06F13"/>
    <w:rsid w:val="00E06F39"/>
    <w:rsid w:val="00E072AC"/>
    <w:rsid w:val="00E079AC"/>
    <w:rsid w:val="00E07AED"/>
    <w:rsid w:val="00E07B4A"/>
    <w:rsid w:val="00E10066"/>
    <w:rsid w:val="00E1036F"/>
    <w:rsid w:val="00E104BA"/>
    <w:rsid w:val="00E10538"/>
    <w:rsid w:val="00E10691"/>
    <w:rsid w:val="00E10726"/>
    <w:rsid w:val="00E108F6"/>
    <w:rsid w:val="00E10FFF"/>
    <w:rsid w:val="00E110A2"/>
    <w:rsid w:val="00E112C6"/>
    <w:rsid w:val="00E125BC"/>
    <w:rsid w:val="00E12898"/>
    <w:rsid w:val="00E12B56"/>
    <w:rsid w:val="00E12D96"/>
    <w:rsid w:val="00E1336D"/>
    <w:rsid w:val="00E13749"/>
    <w:rsid w:val="00E1394A"/>
    <w:rsid w:val="00E13A75"/>
    <w:rsid w:val="00E13D0C"/>
    <w:rsid w:val="00E14236"/>
    <w:rsid w:val="00E14562"/>
    <w:rsid w:val="00E14625"/>
    <w:rsid w:val="00E14737"/>
    <w:rsid w:val="00E14A75"/>
    <w:rsid w:val="00E14A8E"/>
    <w:rsid w:val="00E14C82"/>
    <w:rsid w:val="00E14D75"/>
    <w:rsid w:val="00E14F72"/>
    <w:rsid w:val="00E14FE2"/>
    <w:rsid w:val="00E1505B"/>
    <w:rsid w:val="00E154E1"/>
    <w:rsid w:val="00E158D9"/>
    <w:rsid w:val="00E15C91"/>
    <w:rsid w:val="00E15D84"/>
    <w:rsid w:val="00E1641A"/>
    <w:rsid w:val="00E168D7"/>
    <w:rsid w:val="00E16D69"/>
    <w:rsid w:val="00E16E72"/>
    <w:rsid w:val="00E16FB9"/>
    <w:rsid w:val="00E170C4"/>
    <w:rsid w:val="00E171FB"/>
    <w:rsid w:val="00E172F8"/>
    <w:rsid w:val="00E1742E"/>
    <w:rsid w:val="00E174E6"/>
    <w:rsid w:val="00E178C5"/>
    <w:rsid w:val="00E17A28"/>
    <w:rsid w:val="00E17CD5"/>
    <w:rsid w:val="00E201C2"/>
    <w:rsid w:val="00E203C3"/>
    <w:rsid w:val="00E20529"/>
    <w:rsid w:val="00E205E5"/>
    <w:rsid w:val="00E20E4A"/>
    <w:rsid w:val="00E20F83"/>
    <w:rsid w:val="00E20F97"/>
    <w:rsid w:val="00E21002"/>
    <w:rsid w:val="00E210EF"/>
    <w:rsid w:val="00E2141D"/>
    <w:rsid w:val="00E21505"/>
    <w:rsid w:val="00E2197A"/>
    <w:rsid w:val="00E21C55"/>
    <w:rsid w:val="00E21C9E"/>
    <w:rsid w:val="00E22151"/>
    <w:rsid w:val="00E2238C"/>
    <w:rsid w:val="00E2248D"/>
    <w:rsid w:val="00E224CF"/>
    <w:rsid w:val="00E22621"/>
    <w:rsid w:val="00E22FB0"/>
    <w:rsid w:val="00E23541"/>
    <w:rsid w:val="00E2383D"/>
    <w:rsid w:val="00E239C5"/>
    <w:rsid w:val="00E239E9"/>
    <w:rsid w:val="00E23A20"/>
    <w:rsid w:val="00E23A2B"/>
    <w:rsid w:val="00E2422F"/>
    <w:rsid w:val="00E2441C"/>
    <w:rsid w:val="00E24946"/>
    <w:rsid w:val="00E24D09"/>
    <w:rsid w:val="00E24FC7"/>
    <w:rsid w:val="00E2506C"/>
    <w:rsid w:val="00E25247"/>
    <w:rsid w:val="00E257A0"/>
    <w:rsid w:val="00E25D88"/>
    <w:rsid w:val="00E25E36"/>
    <w:rsid w:val="00E25F9C"/>
    <w:rsid w:val="00E263E2"/>
    <w:rsid w:val="00E26612"/>
    <w:rsid w:val="00E26964"/>
    <w:rsid w:val="00E2699A"/>
    <w:rsid w:val="00E26BAA"/>
    <w:rsid w:val="00E27696"/>
    <w:rsid w:val="00E27D0C"/>
    <w:rsid w:val="00E27D8A"/>
    <w:rsid w:val="00E302C6"/>
    <w:rsid w:val="00E30B07"/>
    <w:rsid w:val="00E314FA"/>
    <w:rsid w:val="00E316EC"/>
    <w:rsid w:val="00E31A7A"/>
    <w:rsid w:val="00E31F19"/>
    <w:rsid w:val="00E31FB7"/>
    <w:rsid w:val="00E32168"/>
    <w:rsid w:val="00E32AAD"/>
    <w:rsid w:val="00E32CBC"/>
    <w:rsid w:val="00E32D6B"/>
    <w:rsid w:val="00E32DFA"/>
    <w:rsid w:val="00E333B1"/>
    <w:rsid w:val="00E333CD"/>
    <w:rsid w:val="00E33490"/>
    <w:rsid w:val="00E336A3"/>
    <w:rsid w:val="00E338D8"/>
    <w:rsid w:val="00E33999"/>
    <w:rsid w:val="00E33A0F"/>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722D"/>
    <w:rsid w:val="00E37750"/>
    <w:rsid w:val="00E37871"/>
    <w:rsid w:val="00E37B51"/>
    <w:rsid w:val="00E37D15"/>
    <w:rsid w:val="00E4008C"/>
    <w:rsid w:val="00E400F9"/>
    <w:rsid w:val="00E40308"/>
    <w:rsid w:val="00E407FC"/>
    <w:rsid w:val="00E40B64"/>
    <w:rsid w:val="00E40C99"/>
    <w:rsid w:val="00E4116C"/>
    <w:rsid w:val="00E416BB"/>
    <w:rsid w:val="00E417FA"/>
    <w:rsid w:val="00E41A84"/>
    <w:rsid w:val="00E41BC7"/>
    <w:rsid w:val="00E41C68"/>
    <w:rsid w:val="00E424E2"/>
    <w:rsid w:val="00E42758"/>
    <w:rsid w:val="00E428EF"/>
    <w:rsid w:val="00E42DB0"/>
    <w:rsid w:val="00E42EE5"/>
    <w:rsid w:val="00E42F3B"/>
    <w:rsid w:val="00E43C0D"/>
    <w:rsid w:val="00E43FF0"/>
    <w:rsid w:val="00E44335"/>
    <w:rsid w:val="00E44814"/>
    <w:rsid w:val="00E448B4"/>
    <w:rsid w:val="00E44AFA"/>
    <w:rsid w:val="00E44BB7"/>
    <w:rsid w:val="00E452BD"/>
    <w:rsid w:val="00E45385"/>
    <w:rsid w:val="00E454C9"/>
    <w:rsid w:val="00E45673"/>
    <w:rsid w:val="00E45851"/>
    <w:rsid w:val="00E45950"/>
    <w:rsid w:val="00E46171"/>
    <w:rsid w:val="00E465AB"/>
    <w:rsid w:val="00E468E0"/>
    <w:rsid w:val="00E46DA4"/>
    <w:rsid w:val="00E46ED7"/>
    <w:rsid w:val="00E47102"/>
    <w:rsid w:val="00E4725C"/>
    <w:rsid w:val="00E47B17"/>
    <w:rsid w:val="00E47C4D"/>
    <w:rsid w:val="00E47D80"/>
    <w:rsid w:val="00E505C0"/>
    <w:rsid w:val="00E50687"/>
    <w:rsid w:val="00E50B02"/>
    <w:rsid w:val="00E50BDA"/>
    <w:rsid w:val="00E50CE4"/>
    <w:rsid w:val="00E50F54"/>
    <w:rsid w:val="00E5109A"/>
    <w:rsid w:val="00E51408"/>
    <w:rsid w:val="00E518B3"/>
    <w:rsid w:val="00E51914"/>
    <w:rsid w:val="00E51C21"/>
    <w:rsid w:val="00E51FE0"/>
    <w:rsid w:val="00E525B0"/>
    <w:rsid w:val="00E525FD"/>
    <w:rsid w:val="00E5279B"/>
    <w:rsid w:val="00E529D3"/>
    <w:rsid w:val="00E52D38"/>
    <w:rsid w:val="00E52DCA"/>
    <w:rsid w:val="00E52E30"/>
    <w:rsid w:val="00E5335E"/>
    <w:rsid w:val="00E53486"/>
    <w:rsid w:val="00E537EA"/>
    <w:rsid w:val="00E539E1"/>
    <w:rsid w:val="00E53F6E"/>
    <w:rsid w:val="00E5404E"/>
    <w:rsid w:val="00E540AB"/>
    <w:rsid w:val="00E5447A"/>
    <w:rsid w:val="00E544BA"/>
    <w:rsid w:val="00E547B6"/>
    <w:rsid w:val="00E5496D"/>
    <w:rsid w:val="00E54BDD"/>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68"/>
    <w:rsid w:val="00E60295"/>
    <w:rsid w:val="00E609C9"/>
    <w:rsid w:val="00E60A03"/>
    <w:rsid w:val="00E60A40"/>
    <w:rsid w:val="00E60C49"/>
    <w:rsid w:val="00E60CD2"/>
    <w:rsid w:val="00E60E06"/>
    <w:rsid w:val="00E61179"/>
    <w:rsid w:val="00E611D9"/>
    <w:rsid w:val="00E61208"/>
    <w:rsid w:val="00E61349"/>
    <w:rsid w:val="00E613F5"/>
    <w:rsid w:val="00E61970"/>
    <w:rsid w:val="00E61C12"/>
    <w:rsid w:val="00E622B5"/>
    <w:rsid w:val="00E6232C"/>
    <w:rsid w:val="00E623A0"/>
    <w:rsid w:val="00E625EC"/>
    <w:rsid w:val="00E6266D"/>
    <w:rsid w:val="00E62D26"/>
    <w:rsid w:val="00E6305D"/>
    <w:rsid w:val="00E631A2"/>
    <w:rsid w:val="00E63E03"/>
    <w:rsid w:val="00E641DF"/>
    <w:rsid w:val="00E643DF"/>
    <w:rsid w:val="00E647E9"/>
    <w:rsid w:val="00E648AF"/>
    <w:rsid w:val="00E64C51"/>
    <w:rsid w:val="00E64FE8"/>
    <w:rsid w:val="00E650C4"/>
    <w:rsid w:val="00E6525A"/>
    <w:rsid w:val="00E654A1"/>
    <w:rsid w:val="00E6552C"/>
    <w:rsid w:val="00E6557F"/>
    <w:rsid w:val="00E65CA5"/>
    <w:rsid w:val="00E65D94"/>
    <w:rsid w:val="00E65F44"/>
    <w:rsid w:val="00E660C7"/>
    <w:rsid w:val="00E66137"/>
    <w:rsid w:val="00E66276"/>
    <w:rsid w:val="00E66301"/>
    <w:rsid w:val="00E66433"/>
    <w:rsid w:val="00E66690"/>
    <w:rsid w:val="00E666BB"/>
    <w:rsid w:val="00E66733"/>
    <w:rsid w:val="00E66A17"/>
    <w:rsid w:val="00E66D3A"/>
    <w:rsid w:val="00E66F82"/>
    <w:rsid w:val="00E67DBD"/>
    <w:rsid w:val="00E67DEF"/>
    <w:rsid w:val="00E67EDA"/>
    <w:rsid w:val="00E70D61"/>
    <w:rsid w:val="00E71182"/>
    <w:rsid w:val="00E712B2"/>
    <w:rsid w:val="00E714AA"/>
    <w:rsid w:val="00E7188F"/>
    <w:rsid w:val="00E71AE9"/>
    <w:rsid w:val="00E71B70"/>
    <w:rsid w:val="00E72377"/>
    <w:rsid w:val="00E72F06"/>
    <w:rsid w:val="00E72FC4"/>
    <w:rsid w:val="00E730D7"/>
    <w:rsid w:val="00E732A5"/>
    <w:rsid w:val="00E7333B"/>
    <w:rsid w:val="00E735E5"/>
    <w:rsid w:val="00E7365E"/>
    <w:rsid w:val="00E739C8"/>
    <w:rsid w:val="00E73D4F"/>
    <w:rsid w:val="00E740FB"/>
    <w:rsid w:val="00E744E7"/>
    <w:rsid w:val="00E755FB"/>
    <w:rsid w:val="00E75AAE"/>
    <w:rsid w:val="00E75B63"/>
    <w:rsid w:val="00E765CC"/>
    <w:rsid w:val="00E76948"/>
    <w:rsid w:val="00E771F2"/>
    <w:rsid w:val="00E772F8"/>
    <w:rsid w:val="00E77CB3"/>
    <w:rsid w:val="00E80009"/>
    <w:rsid w:val="00E805E6"/>
    <w:rsid w:val="00E807B6"/>
    <w:rsid w:val="00E80E7C"/>
    <w:rsid w:val="00E81009"/>
    <w:rsid w:val="00E81082"/>
    <w:rsid w:val="00E81141"/>
    <w:rsid w:val="00E81492"/>
    <w:rsid w:val="00E815D4"/>
    <w:rsid w:val="00E81A69"/>
    <w:rsid w:val="00E81EE9"/>
    <w:rsid w:val="00E81F03"/>
    <w:rsid w:val="00E81FE5"/>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899"/>
    <w:rsid w:val="00E852ED"/>
    <w:rsid w:val="00E85328"/>
    <w:rsid w:val="00E853AE"/>
    <w:rsid w:val="00E85614"/>
    <w:rsid w:val="00E86030"/>
    <w:rsid w:val="00E8649F"/>
    <w:rsid w:val="00E86617"/>
    <w:rsid w:val="00E8678C"/>
    <w:rsid w:val="00E8690A"/>
    <w:rsid w:val="00E86FBE"/>
    <w:rsid w:val="00E870A3"/>
    <w:rsid w:val="00E873B9"/>
    <w:rsid w:val="00E87442"/>
    <w:rsid w:val="00E878AA"/>
    <w:rsid w:val="00E87992"/>
    <w:rsid w:val="00E87E09"/>
    <w:rsid w:val="00E87FF3"/>
    <w:rsid w:val="00E90387"/>
    <w:rsid w:val="00E909D8"/>
    <w:rsid w:val="00E90AF0"/>
    <w:rsid w:val="00E90C03"/>
    <w:rsid w:val="00E91129"/>
    <w:rsid w:val="00E91182"/>
    <w:rsid w:val="00E912ED"/>
    <w:rsid w:val="00E91598"/>
    <w:rsid w:val="00E91AD6"/>
    <w:rsid w:val="00E9249C"/>
    <w:rsid w:val="00E9296C"/>
    <w:rsid w:val="00E92F9F"/>
    <w:rsid w:val="00E9313F"/>
    <w:rsid w:val="00E93284"/>
    <w:rsid w:val="00E93332"/>
    <w:rsid w:val="00E934F9"/>
    <w:rsid w:val="00E9366A"/>
    <w:rsid w:val="00E93963"/>
    <w:rsid w:val="00E93F42"/>
    <w:rsid w:val="00E94334"/>
    <w:rsid w:val="00E946DB"/>
    <w:rsid w:val="00E94A38"/>
    <w:rsid w:val="00E94CF0"/>
    <w:rsid w:val="00E94EF6"/>
    <w:rsid w:val="00E95368"/>
    <w:rsid w:val="00E9538C"/>
    <w:rsid w:val="00E95584"/>
    <w:rsid w:val="00E958AD"/>
    <w:rsid w:val="00E95F3A"/>
    <w:rsid w:val="00E96305"/>
    <w:rsid w:val="00E9638C"/>
    <w:rsid w:val="00E96404"/>
    <w:rsid w:val="00E9657B"/>
    <w:rsid w:val="00E96CC8"/>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C1"/>
    <w:rsid w:val="00EA0C2B"/>
    <w:rsid w:val="00EA0F21"/>
    <w:rsid w:val="00EA1340"/>
    <w:rsid w:val="00EA1837"/>
    <w:rsid w:val="00EA1863"/>
    <w:rsid w:val="00EA1BAD"/>
    <w:rsid w:val="00EA1FA1"/>
    <w:rsid w:val="00EA2858"/>
    <w:rsid w:val="00EA2939"/>
    <w:rsid w:val="00EA29A5"/>
    <w:rsid w:val="00EA2F4F"/>
    <w:rsid w:val="00EA31EB"/>
    <w:rsid w:val="00EA3399"/>
    <w:rsid w:val="00EA3A69"/>
    <w:rsid w:val="00EA4456"/>
    <w:rsid w:val="00EA4467"/>
    <w:rsid w:val="00EA4EDF"/>
    <w:rsid w:val="00EA5272"/>
    <w:rsid w:val="00EA5851"/>
    <w:rsid w:val="00EA5917"/>
    <w:rsid w:val="00EA5D43"/>
    <w:rsid w:val="00EA5E24"/>
    <w:rsid w:val="00EA5FC9"/>
    <w:rsid w:val="00EA6118"/>
    <w:rsid w:val="00EA6244"/>
    <w:rsid w:val="00EA6350"/>
    <w:rsid w:val="00EA6DF7"/>
    <w:rsid w:val="00EA75FE"/>
    <w:rsid w:val="00EA7A8F"/>
    <w:rsid w:val="00EA7AAF"/>
    <w:rsid w:val="00EA7B62"/>
    <w:rsid w:val="00EA7D8C"/>
    <w:rsid w:val="00EB038D"/>
    <w:rsid w:val="00EB0426"/>
    <w:rsid w:val="00EB05F0"/>
    <w:rsid w:val="00EB0791"/>
    <w:rsid w:val="00EB0CA3"/>
    <w:rsid w:val="00EB0E25"/>
    <w:rsid w:val="00EB16F7"/>
    <w:rsid w:val="00EB184F"/>
    <w:rsid w:val="00EB18B9"/>
    <w:rsid w:val="00EB1E0F"/>
    <w:rsid w:val="00EB1F33"/>
    <w:rsid w:val="00EB1F47"/>
    <w:rsid w:val="00EB1F5C"/>
    <w:rsid w:val="00EB233D"/>
    <w:rsid w:val="00EB2939"/>
    <w:rsid w:val="00EB2AE6"/>
    <w:rsid w:val="00EB2B1C"/>
    <w:rsid w:val="00EB2BB9"/>
    <w:rsid w:val="00EB32B8"/>
    <w:rsid w:val="00EB3890"/>
    <w:rsid w:val="00EB39ED"/>
    <w:rsid w:val="00EB3BF1"/>
    <w:rsid w:val="00EB3CE7"/>
    <w:rsid w:val="00EB3D16"/>
    <w:rsid w:val="00EB3D89"/>
    <w:rsid w:val="00EB3E47"/>
    <w:rsid w:val="00EB3F96"/>
    <w:rsid w:val="00EB4936"/>
    <w:rsid w:val="00EB4A19"/>
    <w:rsid w:val="00EB4DC8"/>
    <w:rsid w:val="00EB5037"/>
    <w:rsid w:val="00EB50EE"/>
    <w:rsid w:val="00EB554F"/>
    <w:rsid w:val="00EB5570"/>
    <w:rsid w:val="00EB58B3"/>
    <w:rsid w:val="00EB60AF"/>
    <w:rsid w:val="00EB623F"/>
    <w:rsid w:val="00EB62E2"/>
    <w:rsid w:val="00EB6789"/>
    <w:rsid w:val="00EB6814"/>
    <w:rsid w:val="00EB6B47"/>
    <w:rsid w:val="00EB6D61"/>
    <w:rsid w:val="00EB7434"/>
    <w:rsid w:val="00EB76AC"/>
    <w:rsid w:val="00EB7A45"/>
    <w:rsid w:val="00EB7B85"/>
    <w:rsid w:val="00EB7CB1"/>
    <w:rsid w:val="00EB7D6C"/>
    <w:rsid w:val="00EB7DF0"/>
    <w:rsid w:val="00EC000C"/>
    <w:rsid w:val="00EC00AB"/>
    <w:rsid w:val="00EC01CE"/>
    <w:rsid w:val="00EC0BDC"/>
    <w:rsid w:val="00EC0E7B"/>
    <w:rsid w:val="00EC0F69"/>
    <w:rsid w:val="00EC11BA"/>
    <w:rsid w:val="00EC1446"/>
    <w:rsid w:val="00EC194B"/>
    <w:rsid w:val="00EC1954"/>
    <w:rsid w:val="00EC1B28"/>
    <w:rsid w:val="00EC1D43"/>
    <w:rsid w:val="00EC1FB5"/>
    <w:rsid w:val="00EC2113"/>
    <w:rsid w:val="00EC21F5"/>
    <w:rsid w:val="00EC220D"/>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AC"/>
    <w:rsid w:val="00EC53F6"/>
    <w:rsid w:val="00EC549D"/>
    <w:rsid w:val="00EC5934"/>
    <w:rsid w:val="00EC5955"/>
    <w:rsid w:val="00EC5969"/>
    <w:rsid w:val="00EC5E0D"/>
    <w:rsid w:val="00EC61BB"/>
    <w:rsid w:val="00EC625A"/>
    <w:rsid w:val="00EC64DF"/>
    <w:rsid w:val="00EC6BF9"/>
    <w:rsid w:val="00EC6D2B"/>
    <w:rsid w:val="00EC6D79"/>
    <w:rsid w:val="00EC7AA4"/>
    <w:rsid w:val="00EC7AB4"/>
    <w:rsid w:val="00EC7BE4"/>
    <w:rsid w:val="00EC7CED"/>
    <w:rsid w:val="00EC7E1B"/>
    <w:rsid w:val="00ED001C"/>
    <w:rsid w:val="00ED0048"/>
    <w:rsid w:val="00ED01BF"/>
    <w:rsid w:val="00ED0700"/>
    <w:rsid w:val="00ED0901"/>
    <w:rsid w:val="00ED0D90"/>
    <w:rsid w:val="00ED0F8F"/>
    <w:rsid w:val="00ED13E8"/>
    <w:rsid w:val="00ED14E5"/>
    <w:rsid w:val="00ED175F"/>
    <w:rsid w:val="00ED1C9C"/>
    <w:rsid w:val="00ED1CF2"/>
    <w:rsid w:val="00ED1F1C"/>
    <w:rsid w:val="00ED20A4"/>
    <w:rsid w:val="00ED23AA"/>
    <w:rsid w:val="00ED2439"/>
    <w:rsid w:val="00ED28A7"/>
    <w:rsid w:val="00ED2B92"/>
    <w:rsid w:val="00ED2BAF"/>
    <w:rsid w:val="00ED3166"/>
    <w:rsid w:val="00ED31FD"/>
    <w:rsid w:val="00ED345B"/>
    <w:rsid w:val="00ED351E"/>
    <w:rsid w:val="00ED36B6"/>
    <w:rsid w:val="00ED36FF"/>
    <w:rsid w:val="00ED3AD8"/>
    <w:rsid w:val="00ED3DF8"/>
    <w:rsid w:val="00ED3F6A"/>
    <w:rsid w:val="00ED40B4"/>
    <w:rsid w:val="00ED4333"/>
    <w:rsid w:val="00ED4CD2"/>
    <w:rsid w:val="00ED4EBE"/>
    <w:rsid w:val="00ED514E"/>
    <w:rsid w:val="00ED522C"/>
    <w:rsid w:val="00ED5348"/>
    <w:rsid w:val="00ED53F5"/>
    <w:rsid w:val="00ED563D"/>
    <w:rsid w:val="00ED579D"/>
    <w:rsid w:val="00ED5959"/>
    <w:rsid w:val="00ED5D77"/>
    <w:rsid w:val="00ED5DCA"/>
    <w:rsid w:val="00ED608C"/>
    <w:rsid w:val="00ED6431"/>
    <w:rsid w:val="00ED69D5"/>
    <w:rsid w:val="00ED6AD3"/>
    <w:rsid w:val="00ED6B11"/>
    <w:rsid w:val="00ED74BF"/>
    <w:rsid w:val="00ED7D68"/>
    <w:rsid w:val="00ED7EA8"/>
    <w:rsid w:val="00EE00A8"/>
    <w:rsid w:val="00EE017E"/>
    <w:rsid w:val="00EE0808"/>
    <w:rsid w:val="00EE08A3"/>
    <w:rsid w:val="00EE0AAC"/>
    <w:rsid w:val="00EE0DED"/>
    <w:rsid w:val="00EE0EE6"/>
    <w:rsid w:val="00EE13E8"/>
    <w:rsid w:val="00EE1519"/>
    <w:rsid w:val="00EE18D0"/>
    <w:rsid w:val="00EE1B74"/>
    <w:rsid w:val="00EE1ECB"/>
    <w:rsid w:val="00EE2252"/>
    <w:rsid w:val="00EE26E8"/>
    <w:rsid w:val="00EE297F"/>
    <w:rsid w:val="00EE2A74"/>
    <w:rsid w:val="00EE3507"/>
    <w:rsid w:val="00EE3B19"/>
    <w:rsid w:val="00EE3E3C"/>
    <w:rsid w:val="00EE453F"/>
    <w:rsid w:val="00EE4819"/>
    <w:rsid w:val="00EE48E5"/>
    <w:rsid w:val="00EE48EB"/>
    <w:rsid w:val="00EE4D68"/>
    <w:rsid w:val="00EE4E14"/>
    <w:rsid w:val="00EE4FC0"/>
    <w:rsid w:val="00EE5116"/>
    <w:rsid w:val="00EE5500"/>
    <w:rsid w:val="00EE5619"/>
    <w:rsid w:val="00EE59E3"/>
    <w:rsid w:val="00EE5B1B"/>
    <w:rsid w:val="00EE5B94"/>
    <w:rsid w:val="00EE5D34"/>
    <w:rsid w:val="00EE60EF"/>
    <w:rsid w:val="00EE619D"/>
    <w:rsid w:val="00EE619F"/>
    <w:rsid w:val="00EE628D"/>
    <w:rsid w:val="00EE6670"/>
    <w:rsid w:val="00EE6CE3"/>
    <w:rsid w:val="00EE73C9"/>
    <w:rsid w:val="00EE7465"/>
    <w:rsid w:val="00EE763C"/>
    <w:rsid w:val="00EE773B"/>
    <w:rsid w:val="00EE7752"/>
    <w:rsid w:val="00EE78AF"/>
    <w:rsid w:val="00EE7A91"/>
    <w:rsid w:val="00EE7C87"/>
    <w:rsid w:val="00EE7F03"/>
    <w:rsid w:val="00EF0494"/>
    <w:rsid w:val="00EF0576"/>
    <w:rsid w:val="00EF06F6"/>
    <w:rsid w:val="00EF0AE3"/>
    <w:rsid w:val="00EF112D"/>
    <w:rsid w:val="00EF11A5"/>
    <w:rsid w:val="00EF11C5"/>
    <w:rsid w:val="00EF11D9"/>
    <w:rsid w:val="00EF11E5"/>
    <w:rsid w:val="00EF12D4"/>
    <w:rsid w:val="00EF1387"/>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30FE"/>
    <w:rsid w:val="00EF31B9"/>
    <w:rsid w:val="00EF32CB"/>
    <w:rsid w:val="00EF33A6"/>
    <w:rsid w:val="00EF38E0"/>
    <w:rsid w:val="00EF3FCA"/>
    <w:rsid w:val="00EF406F"/>
    <w:rsid w:val="00EF412D"/>
    <w:rsid w:val="00EF4369"/>
    <w:rsid w:val="00EF45F6"/>
    <w:rsid w:val="00EF4E99"/>
    <w:rsid w:val="00EF4F21"/>
    <w:rsid w:val="00EF55A2"/>
    <w:rsid w:val="00EF5800"/>
    <w:rsid w:val="00EF5A17"/>
    <w:rsid w:val="00EF5AF6"/>
    <w:rsid w:val="00EF5B92"/>
    <w:rsid w:val="00EF6043"/>
    <w:rsid w:val="00EF6231"/>
    <w:rsid w:val="00EF6523"/>
    <w:rsid w:val="00EF6552"/>
    <w:rsid w:val="00EF6584"/>
    <w:rsid w:val="00EF6775"/>
    <w:rsid w:val="00EF6BA5"/>
    <w:rsid w:val="00EF6C71"/>
    <w:rsid w:val="00EF6C80"/>
    <w:rsid w:val="00EF70B9"/>
    <w:rsid w:val="00EF70DD"/>
    <w:rsid w:val="00EF7160"/>
    <w:rsid w:val="00EF762A"/>
    <w:rsid w:val="00EF7663"/>
    <w:rsid w:val="00EF789D"/>
    <w:rsid w:val="00F001BA"/>
    <w:rsid w:val="00F00584"/>
    <w:rsid w:val="00F009E4"/>
    <w:rsid w:val="00F00AAE"/>
    <w:rsid w:val="00F00C7B"/>
    <w:rsid w:val="00F00CC1"/>
    <w:rsid w:val="00F00DC0"/>
    <w:rsid w:val="00F010FC"/>
    <w:rsid w:val="00F01458"/>
    <w:rsid w:val="00F018DB"/>
    <w:rsid w:val="00F0191B"/>
    <w:rsid w:val="00F01AD0"/>
    <w:rsid w:val="00F01D96"/>
    <w:rsid w:val="00F01FD6"/>
    <w:rsid w:val="00F02173"/>
    <w:rsid w:val="00F0219A"/>
    <w:rsid w:val="00F0219B"/>
    <w:rsid w:val="00F02433"/>
    <w:rsid w:val="00F02AAE"/>
    <w:rsid w:val="00F02AF9"/>
    <w:rsid w:val="00F02C14"/>
    <w:rsid w:val="00F02E94"/>
    <w:rsid w:val="00F0354C"/>
    <w:rsid w:val="00F039B6"/>
    <w:rsid w:val="00F03D69"/>
    <w:rsid w:val="00F04420"/>
    <w:rsid w:val="00F0452F"/>
    <w:rsid w:val="00F0467E"/>
    <w:rsid w:val="00F0484C"/>
    <w:rsid w:val="00F04879"/>
    <w:rsid w:val="00F049AD"/>
    <w:rsid w:val="00F04C76"/>
    <w:rsid w:val="00F05007"/>
    <w:rsid w:val="00F0532C"/>
    <w:rsid w:val="00F05537"/>
    <w:rsid w:val="00F05538"/>
    <w:rsid w:val="00F061A8"/>
    <w:rsid w:val="00F06263"/>
    <w:rsid w:val="00F0635B"/>
    <w:rsid w:val="00F0681C"/>
    <w:rsid w:val="00F06FAE"/>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D0B"/>
    <w:rsid w:val="00F12EF0"/>
    <w:rsid w:val="00F131EA"/>
    <w:rsid w:val="00F132FE"/>
    <w:rsid w:val="00F1371F"/>
    <w:rsid w:val="00F13A80"/>
    <w:rsid w:val="00F13F99"/>
    <w:rsid w:val="00F1426E"/>
    <w:rsid w:val="00F14535"/>
    <w:rsid w:val="00F147C6"/>
    <w:rsid w:val="00F1491F"/>
    <w:rsid w:val="00F14970"/>
    <w:rsid w:val="00F14CF0"/>
    <w:rsid w:val="00F14D99"/>
    <w:rsid w:val="00F15083"/>
    <w:rsid w:val="00F15085"/>
    <w:rsid w:val="00F15514"/>
    <w:rsid w:val="00F15534"/>
    <w:rsid w:val="00F15623"/>
    <w:rsid w:val="00F157EB"/>
    <w:rsid w:val="00F15B5A"/>
    <w:rsid w:val="00F15B7B"/>
    <w:rsid w:val="00F15B91"/>
    <w:rsid w:val="00F15FE4"/>
    <w:rsid w:val="00F16364"/>
    <w:rsid w:val="00F169EF"/>
    <w:rsid w:val="00F16ACA"/>
    <w:rsid w:val="00F17096"/>
    <w:rsid w:val="00F17194"/>
    <w:rsid w:val="00F171CA"/>
    <w:rsid w:val="00F1796E"/>
    <w:rsid w:val="00F17B59"/>
    <w:rsid w:val="00F17F20"/>
    <w:rsid w:val="00F17F24"/>
    <w:rsid w:val="00F17FE8"/>
    <w:rsid w:val="00F20089"/>
    <w:rsid w:val="00F2012B"/>
    <w:rsid w:val="00F20478"/>
    <w:rsid w:val="00F20893"/>
    <w:rsid w:val="00F20899"/>
    <w:rsid w:val="00F20A39"/>
    <w:rsid w:val="00F20B3C"/>
    <w:rsid w:val="00F20D36"/>
    <w:rsid w:val="00F20DB8"/>
    <w:rsid w:val="00F2122F"/>
    <w:rsid w:val="00F21582"/>
    <w:rsid w:val="00F21778"/>
    <w:rsid w:val="00F21A23"/>
    <w:rsid w:val="00F21AAF"/>
    <w:rsid w:val="00F21EC0"/>
    <w:rsid w:val="00F22639"/>
    <w:rsid w:val="00F2263D"/>
    <w:rsid w:val="00F22BF9"/>
    <w:rsid w:val="00F22E8A"/>
    <w:rsid w:val="00F22F1F"/>
    <w:rsid w:val="00F22FBC"/>
    <w:rsid w:val="00F237E0"/>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F7"/>
    <w:rsid w:val="00F24E85"/>
    <w:rsid w:val="00F25058"/>
    <w:rsid w:val="00F2512A"/>
    <w:rsid w:val="00F252D5"/>
    <w:rsid w:val="00F25334"/>
    <w:rsid w:val="00F25385"/>
    <w:rsid w:val="00F254DE"/>
    <w:rsid w:val="00F256BC"/>
    <w:rsid w:val="00F259B2"/>
    <w:rsid w:val="00F25A3A"/>
    <w:rsid w:val="00F25C96"/>
    <w:rsid w:val="00F267C7"/>
    <w:rsid w:val="00F26FD4"/>
    <w:rsid w:val="00F27ABB"/>
    <w:rsid w:val="00F27EBB"/>
    <w:rsid w:val="00F3042B"/>
    <w:rsid w:val="00F30A69"/>
    <w:rsid w:val="00F3159C"/>
    <w:rsid w:val="00F31610"/>
    <w:rsid w:val="00F31D06"/>
    <w:rsid w:val="00F31F99"/>
    <w:rsid w:val="00F3225C"/>
    <w:rsid w:val="00F3239C"/>
    <w:rsid w:val="00F323DA"/>
    <w:rsid w:val="00F324DB"/>
    <w:rsid w:val="00F329EE"/>
    <w:rsid w:val="00F32A4B"/>
    <w:rsid w:val="00F32A64"/>
    <w:rsid w:val="00F32B82"/>
    <w:rsid w:val="00F32C30"/>
    <w:rsid w:val="00F32C5B"/>
    <w:rsid w:val="00F32E40"/>
    <w:rsid w:val="00F32F03"/>
    <w:rsid w:val="00F33435"/>
    <w:rsid w:val="00F33844"/>
    <w:rsid w:val="00F33941"/>
    <w:rsid w:val="00F33AAF"/>
    <w:rsid w:val="00F33C92"/>
    <w:rsid w:val="00F33DB0"/>
    <w:rsid w:val="00F33DDD"/>
    <w:rsid w:val="00F3419A"/>
    <w:rsid w:val="00F349E2"/>
    <w:rsid w:val="00F34C80"/>
    <w:rsid w:val="00F34F51"/>
    <w:rsid w:val="00F350CC"/>
    <w:rsid w:val="00F35380"/>
    <w:rsid w:val="00F35640"/>
    <w:rsid w:val="00F3571B"/>
    <w:rsid w:val="00F35843"/>
    <w:rsid w:val="00F35B87"/>
    <w:rsid w:val="00F363B6"/>
    <w:rsid w:val="00F36543"/>
    <w:rsid w:val="00F36832"/>
    <w:rsid w:val="00F3692C"/>
    <w:rsid w:val="00F36C2B"/>
    <w:rsid w:val="00F36CDD"/>
    <w:rsid w:val="00F36CF0"/>
    <w:rsid w:val="00F3700C"/>
    <w:rsid w:val="00F370FB"/>
    <w:rsid w:val="00F376A9"/>
    <w:rsid w:val="00F3774C"/>
    <w:rsid w:val="00F3779E"/>
    <w:rsid w:val="00F37AAF"/>
    <w:rsid w:val="00F37C27"/>
    <w:rsid w:val="00F37E98"/>
    <w:rsid w:val="00F407AD"/>
    <w:rsid w:val="00F40CD9"/>
    <w:rsid w:val="00F40F54"/>
    <w:rsid w:val="00F40F89"/>
    <w:rsid w:val="00F41291"/>
    <w:rsid w:val="00F414E4"/>
    <w:rsid w:val="00F4156D"/>
    <w:rsid w:val="00F416CE"/>
    <w:rsid w:val="00F41747"/>
    <w:rsid w:val="00F41CD5"/>
    <w:rsid w:val="00F41DAF"/>
    <w:rsid w:val="00F424EC"/>
    <w:rsid w:val="00F42C3E"/>
    <w:rsid w:val="00F42D2D"/>
    <w:rsid w:val="00F42F7D"/>
    <w:rsid w:val="00F42FE9"/>
    <w:rsid w:val="00F42FF2"/>
    <w:rsid w:val="00F43022"/>
    <w:rsid w:val="00F431FE"/>
    <w:rsid w:val="00F437C0"/>
    <w:rsid w:val="00F437F6"/>
    <w:rsid w:val="00F439E9"/>
    <w:rsid w:val="00F443F0"/>
    <w:rsid w:val="00F44454"/>
    <w:rsid w:val="00F44BF3"/>
    <w:rsid w:val="00F45314"/>
    <w:rsid w:val="00F45EC6"/>
    <w:rsid w:val="00F463BF"/>
    <w:rsid w:val="00F46589"/>
    <w:rsid w:val="00F4696A"/>
    <w:rsid w:val="00F46A69"/>
    <w:rsid w:val="00F46AC6"/>
    <w:rsid w:val="00F46BD9"/>
    <w:rsid w:val="00F46F98"/>
    <w:rsid w:val="00F46FF2"/>
    <w:rsid w:val="00F47147"/>
    <w:rsid w:val="00F474D9"/>
    <w:rsid w:val="00F47B1E"/>
    <w:rsid w:val="00F50442"/>
    <w:rsid w:val="00F50481"/>
    <w:rsid w:val="00F50CFF"/>
    <w:rsid w:val="00F51154"/>
    <w:rsid w:val="00F51231"/>
    <w:rsid w:val="00F51324"/>
    <w:rsid w:val="00F51A6A"/>
    <w:rsid w:val="00F52082"/>
    <w:rsid w:val="00F52553"/>
    <w:rsid w:val="00F525A6"/>
    <w:rsid w:val="00F5266B"/>
    <w:rsid w:val="00F52C35"/>
    <w:rsid w:val="00F52D56"/>
    <w:rsid w:val="00F52F64"/>
    <w:rsid w:val="00F52F65"/>
    <w:rsid w:val="00F530F0"/>
    <w:rsid w:val="00F53144"/>
    <w:rsid w:val="00F53338"/>
    <w:rsid w:val="00F53789"/>
    <w:rsid w:val="00F53C24"/>
    <w:rsid w:val="00F54A28"/>
    <w:rsid w:val="00F54BB2"/>
    <w:rsid w:val="00F54C15"/>
    <w:rsid w:val="00F54E8F"/>
    <w:rsid w:val="00F5599E"/>
    <w:rsid w:val="00F55D68"/>
    <w:rsid w:val="00F55E0D"/>
    <w:rsid w:val="00F56409"/>
    <w:rsid w:val="00F565FB"/>
    <w:rsid w:val="00F568D0"/>
    <w:rsid w:val="00F569CF"/>
    <w:rsid w:val="00F56CC2"/>
    <w:rsid w:val="00F56CE6"/>
    <w:rsid w:val="00F56F30"/>
    <w:rsid w:val="00F56F5C"/>
    <w:rsid w:val="00F5717A"/>
    <w:rsid w:val="00F57488"/>
    <w:rsid w:val="00F5759C"/>
    <w:rsid w:val="00F5791F"/>
    <w:rsid w:val="00F579BB"/>
    <w:rsid w:val="00F57D88"/>
    <w:rsid w:val="00F57F34"/>
    <w:rsid w:val="00F57F90"/>
    <w:rsid w:val="00F60541"/>
    <w:rsid w:val="00F605F0"/>
    <w:rsid w:val="00F6078A"/>
    <w:rsid w:val="00F60B69"/>
    <w:rsid w:val="00F60DA0"/>
    <w:rsid w:val="00F61023"/>
    <w:rsid w:val="00F61316"/>
    <w:rsid w:val="00F61441"/>
    <w:rsid w:val="00F615B2"/>
    <w:rsid w:val="00F616EC"/>
    <w:rsid w:val="00F617AE"/>
    <w:rsid w:val="00F61820"/>
    <w:rsid w:val="00F61CCF"/>
    <w:rsid w:val="00F62083"/>
    <w:rsid w:val="00F62102"/>
    <w:rsid w:val="00F6213B"/>
    <w:rsid w:val="00F62442"/>
    <w:rsid w:val="00F625AC"/>
    <w:rsid w:val="00F6298C"/>
    <w:rsid w:val="00F62E98"/>
    <w:rsid w:val="00F62EAC"/>
    <w:rsid w:val="00F62FED"/>
    <w:rsid w:val="00F63406"/>
    <w:rsid w:val="00F63A26"/>
    <w:rsid w:val="00F63B91"/>
    <w:rsid w:val="00F63DD4"/>
    <w:rsid w:val="00F63F4E"/>
    <w:rsid w:val="00F641E1"/>
    <w:rsid w:val="00F643D1"/>
    <w:rsid w:val="00F647BA"/>
    <w:rsid w:val="00F6482D"/>
    <w:rsid w:val="00F64989"/>
    <w:rsid w:val="00F64E9B"/>
    <w:rsid w:val="00F6532F"/>
    <w:rsid w:val="00F653DD"/>
    <w:rsid w:val="00F65868"/>
    <w:rsid w:val="00F6589C"/>
    <w:rsid w:val="00F65FB8"/>
    <w:rsid w:val="00F660D6"/>
    <w:rsid w:val="00F66297"/>
    <w:rsid w:val="00F66405"/>
    <w:rsid w:val="00F664CC"/>
    <w:rsid w:val="00F666A4"/>
    <w:rsid w:val="00F66CC8"/>
    <w:rsid w:val="00F6738A"/>
    <w:rsid w:val="00F6740D"/>
    <w:rsid w:val="00F679FC"/>
    <w:rsid w:val="00F67B64"/>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1F28"/>
    <w:rsid w:val="00F71F2D"/>
    <w:rsid w:val="00F722C8"/>
    <w:rsid w:val="00F724B6"/>
    <w:rsid w:val="00F72A5D"/>
    <w:rsid w:val="00F72FBE"/>
    <w:rsid w:val="00F730FC"/>
    <w:rsid w:val="00F732B5"/>
    <w:rsid w:val="00F733CA"/>
    <w:rsid w:val="00F736A0"/>
    <w:rsid w:val="00F73B1F"/>
    <w:rsid w:val="00F73BFA"/>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8C"/>
    <w:rsid w:val="00F76B01"/>
    <w:rsid w:val="00F76BC5"/>
    <w:rsid w:val="00F76C30"/>
    <w:rsid w:val="00F76C9A"/>
    <w:rsid w:val="00F76E68"/>
    <w:rsid w:val="00F76FDC"/>
    <w:rsid w:val="00F76FDE"/>
    <w:rsid w:val="00F77127"/>
    <w:rsid w:val="00F772D1"/>
    <w:rsid w:val="00F774DB"/>
    <w:rsid w:val="00F77997"/>
    <w:rsid w:val="00F8019A"/>
    <w:rsid w:val="00F801A8"/>
    <w:rsid w:val="00F8032B"/>
    <w:rsid w:val="00F805B0"/>
    <w:rsid w:val="00F80C76"/>
    <w:rsid w:val="00F81233"/>
    <w:rsid w:val="00F81313"/>
    <w:rsid w:val="00F816D5"/>
    <w:rsid w:val="00F81763"/>
    <w:rsid w:val="00F81AB5"/>
    <w:rsid w:val="00F81D43"/>
    <w:rsid w:val="00F81DC3"/>
    <w:rsid w:val="00F82292"/>
    <w:rsid w:val="00F825CE"/>
    <w:rsid w:val="00F827DA"/>
    <w:rsid w:val="00F8299D"/>
    <w:rsid w:val="00F83034"/>
    <w:rsid w:val="00F83056"/>
    <w:rsid w:val="00F83362"/>
    <w:rsid w:val="00F83AA9"/>
    <w:rsid w:val="00F83CED"/>
    <w:rsid w:val="00F8408D"/>
    <w:rsid w:val="00F8419F"/>
    <w:rsid w:val="00F8426C"/>
    <w:rsid w:val="00F8487A"/>
    <w:rsid w:val="00F84A67"/>
    <w:rsid w:val="00F84B07"/>
    <w:rsid w:val="00F84BC1"/>
    <w:rsid w:val="00F84D13"/>
    <w:rsid w:val="00F84ECB"/>
    <w:rsid w:val="00F8523D"/>
    <w:rsid w:val="00F85573"/>
    <w:rsid w:val="00F855EB"/>
    <w:rsid w:val="00F85839"/>
    <w:rsid w:val="00F85990"/>
    <w:rsid w:val="00F85A1E"/>
    <w:rsid w:val="00F85E3F"/>
    <w:rsid w:val="00F86785"/>
    <w:rsid w:val="00F86BB2"/>
    <w:rsid w:val="00F87373"/>
    <w:rsid w:val="00F874A0"/>
    <w:rsid w:val="00F877F0"/>
    <w:rsid w:val="00F87EBE"/>
    <w:rsid w:val="00F90003"/>
    <w:rsid w:val="00F9008C"/>
    <w:rsid w:val="00F902C0"/>
    <w:rsid w:val="00F904DA"/>
    <w:rsid w:val="00F905CD"/>
    <w:rsid w:val="00F905F8"/>
    <w:rsid w:val="00F90621"/>
    <w:rsid w:val="00F906ED"/>
    <w:rsid w:val="00F90838"/>
    <w:rsid w:val="00F909BC"/>
    <w:rsid w:val="00F90B0D"/>
    <w:rsid w:val="00F90C12"/>
    <w:rsid w:val="00F90DCB"/>
    <w:rsid w:val="00F90DE3"/>
    <w:rsid w:val="00F90EFF"/>
    <w:rsid w:val="00F91255"/>
    <w:rsid w:val="00F91405"/>
    <w:rsid w:val="00F91503"/>
    <w:rsid w:val="00F91932"/>
    <w:rsid w:val="00F91998"/>
    <w:rsid w:val="00F91D38"/>
    <w:rsid w:val="00F91E2A"/>
    <w:rsid w:val="00F929F7"/>
    <w:rsid w:val="00F92B97"/>
    <w:rsid w:val="00F92C15"/>
    <w:rsid w:val="00F92DEB"/>
    <w:rsid w:val="00F9329F"/>
    <w:rsid w:val="00F933F8"/>
    <w:rsid w:val="00F935F7"/>
    <w:rsid w:val="00F93632"/>
    <w:rsid w:val="00F939A9"/>
    <w:rsid w:val="00F942E3"/>
    <w:rsid w:val="00F94442"/>
    <w:rsid w:val="00F94877"/>
    <w:rsid w:val="00F94C4D"/>
    <w:rsid w:val="00F94DD2"/>
    <w:rsid w:val="00F94E36"/>
    <w:rsid w:val="00F9521E"/>
    <w:rsid w:val="00F955B5"/>
    <w:rsid w:val="00F95735"/>
    <w:rsid w:val="00F95984"/>
    <w:rsid w:val="00F95CC9"/>
    <w:rsid w:val="00F95DF0"/>
    <w:rsid w:val="00F95DFB"/>
    <w:rsid w:val="00F96165"/>
    <w:rsid w:val="00F9633C"/>
    <w:rsid w:val="00F96439"/>
    <w:rsid w:val="00F9655A"/>
    <w:rsid w:val="00F9659E"/>
    <w:rsid w:val="00F9685E"/>
    <w:rsid w:val="00F97340"/>
    <w:rsid w:val="00F9754F"/>
    <w:rsid w:val="00F97ACD"/>
    <w:rsid w:val="00F97CBE"/>
    <w:rsid w:val="00F97F10"/>
    <w:rsid w:val="00FA04A2"/>
    <w:rsid w:val="00FA081A"/>
    <w:rsid w:val="00FA0CB6"/>
    <w:rsid w:val="00FA11FA"/>
    <w:rsid w:val="00FA1D24"/>
    <w:rsid w:val="00FA2175"/>
    <w:rsid w:val="00FA226A"/>
    <w:rsid w:val="00FA2698"/>
    <w:rsid w:val="00FA2CDB"/>
    <w:rsid w:val="00FA2D19"/>
    <w:rsid w:val="00FA2ED3"/>
    <w:rsid w:val="00FA2FF0"/>
    <w:rsid w:val="00FA3001"/>
    <w:rsid w:val="00FA302C"/>
    <w:rsid w:val="00FA32A9"/>
    <w:rsid w:val="00FA36B7"/>
    <w:rsid w:val="00FA37F1"/>
    <w:rsid w:val="00FA3844"/>
    <w:rsid w:val="00FA3E02"/>
    <w:rsid w:val="00FA436C"/>
    <w:rsid w:val="00FA4FA3"/>
    <w:rsid w:val="00FA5151"/>
    <w:rsid w:val="00FA55A8"/>
    <w:rsid w:val="00FA55F9"/>
    <w:rsid w:val="00FA593C"/>
    <w:rsid w:val="00FA5B7D"/>
    <w:rsid w:val="00FA5C01"/>
    <w:rsid w:val="00FA5E6A"/>
    <w:rsid w:val="00FA5FD3"/>
    <w:rsid w:val="00FA6CBD"/>
    <w:rsid w:val="00FA78D1"/>
    <w:rsid w:val="00FA7900"/>
    <w:rsid w:val="00FA7DB7"/>
    <w:rsid w:val="00FA7E44"/>
    <w:rsid w:val="00FA7FFD"/>
    <w:rsid w:val="00FB0771"/>
    <w:rsid w:val="00FB0A5F"/>
    <w:rsid w:val="00FB0CC9"/>
    <w:rsid w:val="00FB111E"/>
    <w:rsid w:val="00FB12A3"/>
    <w:rsid w:val="00FB1329"/>
    <w:rsid w:val="00FB1606"/>
    <w:rsid w:val="00FB182A"/>
    <w:rsid w:val="00FB1BBC"/>
    <w:rsid w:val="00FB1F9D"/>
    <w:rsid w:val="00FB208D"/>
    <w:rsid w:val="00FB2368"/>
    <w:rsid w:val="00FB2C2F"/>
    <w:rsid w:val="00FB3039"/>
    <w:rsid w:val="00FB3278"/>
    <w:rsid w:val="00FB3D0E"/>
    <w:rsid w:val="00FB3D24"/>
    <w:rsid w:val="00FB3EAD"/>
    <w:rsid w:val="00FB413C"/>
    <w:rsid w:val="00FB4158"/>
    <w:rsid w:val="00FB43F0"/>
    <w:rsid w:val="00FB472D"/>
    <w:rsid w:val="00FB490D"/>
    <w:rsid w:val="00FB4AE9"/>
    <w:rsid w:val="00FB4D9A"/>
    <w:rsid w:val="00FB4E61"/>
    <w:rsid w:val="00FB50B8"/>
    <w:rsid w:val="00FB50C0"/>
    <w:rsid w:val="00FB574A"/>
    <w:rsid w:val="00FB58E2"/>
    <w:rsid w:val="00FB5D31"/>
    <w:rsid w:val="00FB5F62"/>
    <w:rsid w:val="00FB60D8"/>
    <w:rsid w:val="00FB627B"/>
    <w:rsid w:val="00FB68C4"/>
    <w:rsid w:val="00FB6E78"/>
    <w:rsid w:val="00FB74BA"/>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9A4"/>
    <w:rsid w:val="00FC0EBF"/>
    <w:rsid w:val="00FC0FCF"/>
    <w:rsid w:val="00FC14B5"/>
    <w:rsid w:val="00FC1840"/>
    <w:rsid w:val="00FC2580"/>
    <w:rsid w:val="00FC2967"/>
    <w:rsid w:val="00FC2BC3"/>
    <w:rsid w:val="00FC2FAD"/>
    <w:rsid w:val="00FC3304"/>
    <w:rsid w:val="00FC33A1"/>
    <w:rsid w:val="00FC3660"/>
    <w:rsid w:val="00FC36ED"/>
    <w:rsid w:val="00FC3C15"/>
    <w:rsid w:val="00FC3D41"/>
    <w:rsid w:val="00FC412C"/>
    <w:rsid w:val="00FC4723"/>
    <w:rsid w:val="00FC4972"/>
    <w:rsid w:val="00FC497F"/>
    <w:rsid w:val="00FC4B4D"/>
    <w:rsid w:val="00FC4C61"/>
    <w:rsid w:val="00FC4CAB"/>
    <w:rsid w:val="00FC4CD8"/>
    <w:rsid w:val="00FC4D44"/>
    <w:rsid w:val="00FC4DB7"/>
    <w:rsid w:val="00FC5235"/>
    <w:rsid w:val="00FC56B3"/>
    <w:rsid w:val="00FC5E47"/>
    <w:rsid w:val="00FC6151"/>
    <w:rsid w:val="00FC6472"/>
    <w:rsid w:val="00FC69C8"/>
    <w:rsid w:val="00FC6AB3"/>
    <w:rsid w:val="00FC6F8A"/>
    <w:rsid w:val="00FC703C"/>
    <w:rsid w:val="00FC711A"/>
    <w:rsid w:val="00FC7191"/>
    <w:rsid w:val="00FC7431"/>
    <w:rsid w:val="00FC771D"/>
    <w:rsid w:val="00FC7B9B"/>
    <w:rsid w:val="00FC7D85"/>
    <w:rsid w:val="00FC7DD3"/>
    <w:rsid w:val="00FC7EA9"/>
    <w:rsid w:val="00FD0068"/>
    <w:rsid w:val="00FD0171"/>
    <w:rsid w:val="00FD01A1"/>
    <w:rsid w:val="00FD0537"/>
    <w:rsid w:val="00FD0827"/>
    <w:rsid w:val="00FD0B57"/>
    <w:rsid w:val="00FD0F54"/>
    <w:rsid w:val="00FD1155"/>
    <w:rsid w:val="00FD1491"/>
    <w:rsid w:val="00FD195A"/>
    <w:rsid w:val="00FD1B9D"/>
    <w:rsid w:val="00FD1CE8"/>
    <w:rsid w:val="00FD1DA4"/>
    <w:rsid w:val="00FD1E60"/>
    <w:rsid w:val="00FD2515"/>
    <w:rsid w:val="00FD25A1"/>
    <w:rsid w:val="00FD2674"/>
    <w:rsid w:val="00FD26D9"/>
    <w:rsid w:val="00FD2800"/>
    <w:rsid w:val="00FD2980"/>
    <w:rsid w:val="00FD2A56"/>
    <w:rsid w:val="00FD2C05"/>
    <w:rsid w:val="00FD2FAB"/>
    <w:rsid w:val="00FD3057"/>
    <w:rsid w:val="00FD32B9"/>
    <w:rsid w:val="00FD3700"/>
    <w:rsid w:val="00FD3B1F"/>
    <w:rsid w:val="00FD403C"/>
    <w:rsid w:val="00FD46DC"/>
    <w:rsid w:val="00FD47CA"/>
    <w:rsid w:val="00FD4A18"/>
    <w:rsid w:val="00FD4AB0"/>
    <w:rsid w:val="00FD4ADD"/>
    <w:rsid w:val="00FD4C88"/>
    <w:rsid w:val="00FD5016"/>
    <w:rsid w:val="00FD5718"/>
    <w:rsid w:val="00FD5A98"/>
    <w:rsid w:val="00FD5F31"/>
    <w:rsid w:val="00FD5F5D"/>
    <w:rsid w:val="00FD62C5"/>
    <w:rsid w:val="00FD6C27"/>
    <w:rsid w:val="00FD7204"/>
    <w:rsid w:val="00FD7394"/>
    <w:rsid w:val="00FD74AC"/>
    <w:rsid w:val="00FD7931"/>
    <w:rsid w:val="00FD7952"/>
    <w:rsid w:val="00FD7BB7"/>
    <w:rsid w:val="00FD7DFA"/>
    <w:rsid w:val="00FE064A"/>
    <w:rsid w:val="00FE0851"/>
    <w:rsid w:val="00FE0A24"/>
    <w:rsid w:val="00FE0CAD"/>
    <w:rsid w:val="00FE0D4A"/>
    <w:rsid w:val="00FE0FF9"/>
    <w:rsid w:val="00FE10BD"/>
    <w:rsid w:val="00FE1228"/>
    <w:rsid w:val="00FE12A0"/>
    <w:rsid w:val="00FE12B3"/>
    <w:rsid w:val="00FE13D6"/>
    <w:rsid w:val="00FE181D"/>
    <w:rsid w:val="00FE1845"/>
    <w:rsid w:val="00FE18FD"/>
    <w:rsid w:val="00FE1A8E"/>
    <w:rsid w:val="00FE1D17"/>
    <w:rsid w:val="00FE1EF9"/>
    <w:rsid w:val="00FE2166"/>
    <w:rsid w:val="00FE25EB"/>
    <w:rsid w:val="00FE2620"/>
    <w:rsid w:val="00FE263C"/>
    <w:rsid w:val="00FE288E"/>
    <w:rsid w:val="00FE29A9"/>
    <w:rsid w:val="00FE2BEA"/>
    <w:rsid w:val="00FE2C42"/>
    <w:rsid w:val="00FE327B"/>
    <w:rsid w:val="00FE334D"/>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4AF"/>
    <w:rsid w:val="00FE75A6"/>
    <w:rsid w:val="00FE75DD"/>
    <w:rsid w:val="00FE7653"/>
    <w:rsid w:val="00FE7968"/>
    <w:rsid w:val="00FE7A5F"/>
    <w:rsid w:val="00FE7BD1"/>
    <w:rsid w:val="00FE7C82"/>
    <w:rsid w:val="00FE7D51"/>
    <w:rsid w:val="00FE7F48"/>
    <w:rsid w:val="00FF0203"/>
    <w:rsid w:val="00FF025C"/>
    <w:rsid w:val="00FF036B"/>
    <w:rsid w:val="00FF04A7"/>
    <w:rsid w:val="00FF04E1"/>
    <w:rsid w:val="00FF062F"/>
    <w:rsid w:val="00FF064D"/>
    <w:rsid w:val="00FF0782"/>
    <w:rsid w:val="00FF09B9"/>
    <w:rsid w:val="00FF0B30"/>
    <w:rsid w:val="00FF0D5C"/>
    <w:rsid w:val="00FF0E9C"/>
    <w:rsid w:val="00FF103A"/>
    <w:rsid w:val="00FF14C8"/>
    <w:rsid w:val="00FF19D8"/>
    <w:rsid w:val="00FF1AA3"/>
    <w:rsid w:val="00FF1B33"/>
    <w:rsid w:val="00FF1E0B"/>
    <w:rsid w:val="00FF23CE"/>
    <w:rsid w:val="00FF25E3"/>
    <w:rsid w:val="00FF2C5D"/>
    <w:rsid w:val="00FF2C95"/>
    <w:rsid w:val="00FF3006"/>
    <w:rsid w:val="00FF301F"/>
    <w:rsid w:val="00FF30CB"/>
    <w:rsid w:val="00FF31DC"/>
    <w:rsid w:val="00FF32AD"/>
    <w:rsid w:val="00FF35DD"/>
    <w:rsid w:val="00FF369E"/>
    <w:rsid w:val="00FF37E7"/>
    <w:rsid w:val="00FF3A39"/>
    <w:rsid w:val="00FF3A41"/>
    <w:rsid w:val="00FF3B46"/>
    <w:rsid w:val="00FF3BF5"/>
    <w:rsid w:val="00FF41A1"/>
    <w:rsid w:val="00FF4435"/>
    <w:rsid w:val="00FF4ED2"/>
    <w:rsid w:val="00FF4F3D"/>
    <w:rsid w:val="00FF51F0"/>
    <w:rsid w:val="00FF5570"/>
    <w:rsid w:val="00FF5779"/>
    <w:rsid w:val="00FF5A84"/>
    <w:rsid w:val="00FF5CC1"/>
    <w:rsid w:val="00FF5F1B"/>
    <w:rsid w:val="00FF614E"/>
    <w:rsid w:val="00FF62B2"/>
    <w:rsid w:val="00FF69EE"/>
    <w:rsid w:val="00FF6AD3"/>
    <w:rsid w:val="00FF6BC0"/>
    <w:rsid w:val="00FF6F36"/>
    <w:rsid w:val="00FF70E9"/>
    <w:rsid w:val="00FF710A"/>
    <w:rsid w:val="00FF7220"/>
    <w:rsid w:val="00FF72C3"/>
    <w:rsid w:val="00FF7562"/>
    <w:rsid w:val="00FF756E"/>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comments" Target="comments.xml"/><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30.png"/><Relationship Id="rId55" Type="http://schemas.openxmlformats.org/officeDocument/2006/relationships/image" Target="media/image38.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6.png"/><Relationship Id="rId40" Type="http://schemas.openxmlformats.org/officeDocument/2006/relationships/image" Target="media/image28.png"/><Relationship Id="rId45" Type="http://schemas.openxmlformats.org/officeDocument/2006/relationships/image" Target="media/image31.png"/><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webSettings" Target="webSettings.xml"/><Relationship Id="rId61" Type="http://schemas.microsoft.com/office/2018/08/relationships/commentsExtensible" Target="commentsExtensi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1/relationships/commentsExtended" Target="commentsExtended.xml"/><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image" Target="media/image39.png"/><Relationship Id="rId64" Type="http://schemas.microsoft.com/office/2011/relationships/people" Target="people.xml"/><Relationship Id="rId8" Type="http://schemas.openxmlformats.org/officeDocument/2006/relationships/image" Target="media/image1.jpeg"/><Relationship Id="rId51" Type="http://schemas.openxmlformats.org/officeDocument/2006/relationships/image" Target="media/image34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file:////Users/joose/Documents/quiet-paths-msc/src/plots/quiet_path_plots/layout_p300_600.png" TargetMode="External"/><Relationship Id="rId20" Type="http://schemas.openxmlformats.org/officeDocument/2006/relationships/image" Target="media/image12.png"/><Relationship Id="rId41" Type="http://schemas.openxmlformats.org/officeDocument/2006/relationships/image" Target="file:////Users/joose/Documents/quiet-paths-msc/figures/maps/results/70dB_len_mean.png" TargetMode="External"/><Relationship Id="rId54" Type="http://schemas.openxmlformats.org/officeDocument/2006/relationships/image" Target="media/image37.png"/><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6/09/relationships/commentsIds" Target="commentsIds.xml"/><Relationship Id="rId49" Type="http://schemas.openxmlformats.org/officeDocument/2006/relationships/image" Target="media/image320.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hyperlink" Target="https://github.com/DigitalGeographyLab/hope-green-path-server/blob/develop/docs/green_paths_api.md" TargetMode="External"/><Relationship Id="rId52" Type="http://schemas.openxmlformats.org/officeDocument/2006/relationships/image" Target="media/image35.png"/><Relationship Id="rId60" Type="http://schemas.openxmlformats.org/officeDocument/2006/relationships/image" Target="file:////Users/joose/Documents/quiet-paths-msc/src/plots/quiet_path_plots/layout_p700_1300.png"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file:////Users/joose/Documents/quiet-paths-msc/figures/maps/results/mean-dB_mean.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350BA5-362A-7C42-B9C8-E15771F6F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1</Pages>
  <Words>50732</Words>
  <Characters>289174</Characters>
  <Application>Microsoft Office Word</Application>
  <DocSecurity>0</DocSecurity>
  <Lines>2409</Lines>
  <Paragraphs>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3</cp:revision>
  <cp:lastPrinted>2020-04-05T18:24:00Z</cp:lastPrinted>
  <dcterms:created xsi:type="dcterms:W3CDTF">2020-04-05T18:24:00Z</dcterms:created>
  <dcterms:modified xsi:type="dcterms:W3CDTF">2020-04-05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ul4r9RG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